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565783C" w:rsidR="006305D7" w:rsidRPr="00F52EBD" w:rsidRDefault="006305D7" w:rsidP="00393CC7">
      <w:pPr>
        <w:pStyle w:val="NormalWeb"/>
        <w:spacing w:before="0" w:beforeAutospacing="0" w:after="0" w:afterAutospacing="0"/>
      </w:pPr>
      <w:r w:rsidRPr="00F52EBD">
        <w:rPr>
          <w:b/>
          <w:bCs/>
        </w:rPr>
        <w:t>TITLE:</w:t>
      </w:r>
    </w:p>
    <w:p w14:paraId="2E300B21" w14:textId="68F9D4FA" w:rsidR="007A4DD6" w:rsidRPr="00F52EBD" w:rsidRDefault="00801F5D" w:rsidP="001B1519">
      <w:pPr>
        <w:rPr>
          <w:b/>
          <w:bCs/>
        </w:rPr>
      </w:pPr>
      <w:r w:rsidRPr="00F52EBD">
        <w:rPr>
          <w:b/>
          <w:bCs/>
        </w:rPr>
        <w:t>A</w:t>
      </w:r>
      <w:r w:rsidR="000009AC" w:rsidRPr="00F52EBD">
        <w:rPr>
          <w:b/>
          <w:bCs/>
        </w:rPr>
        <w:t xml:space="preserve"> </w:t>
      </w:r>
      <w:r w:rsidR="00620742" w:rsidRPr="00F52EBD">
        <w:rPr>
          <w:b/>
          <w:bCs/>
        </w:rPr>
        <w:t>S</w:t>
      </w:r>
      <w:r w:rsidRPr="00F52EBD">
        <w:rPr>
          <w:b/>
          <w:bCs/>
        </w:rPr>
        <w:t>tandardized</w:t>
      </w:r>
      <w:r w:rsidR="00CD135C" w:rsidRPr="00F52EBD">
        <w:rPr>
          <w:b/>
          <w:bCs/>
        </w:rPr>
        <w:t xml:space="preserve"> </w:t>
      </w:r>
      <w:r w:rsidR="00620742" w:rsidRPr="00F52EBD">
        <w:rPr>
          <w:b/>
          <w:bCs/>
        </w:rPr>
        <w:t>M</w:t>
      </w:r>
      <w:r w:rsidR="00793F86" w:rsidRPr="00F52EBD">
        <w:rPr>
          <w:b/>
          <w:bCs/>
        </w:rPr>
        <w:t>ethod for</w:t>
      </w:r>
      <w:r w:rsidR="0080197F" w:rsidRPr="00F52EBD">
        <w:rPr>
          <w:b/>
          <w:bCs/>
        </w:rPr>
        <w:t xml:space="preserve"> </w:t>
      </w:r>
      <w:r w:rsidR="00620742" w:rsidRPr="00F52EBD">
        <w:rPr>
          <w:b/>
          <w:bCs/>
        </w:rPr>
        <w:t>M</w:t>
      </w:r>
      <w:r w:rsidR="00914882" w:rsidRPr="00F52EBD">
        <w:rPr>
          <w:b/>
          <w:bCs/>
        </w:rPr>
        <w:t>easurement of</w:t>
      </w:r>
      <w:r w:rsidR="0032127A" w:rsidRPr="00F52EBD">
        <w:rPr>
          <w:b/>
          <w:bCs/>
        </w:rPr>
        <w:t xml:space="preserve"> </w:t>
      </w:r>
      <w:r w:rsidR="00620742" w:rsidRPr="00F52EBD">
        <w:rPr>
          <w:b/>
          <w:bCs/>
        </w:rPr>
        <w:t>El</w:t>
      </w:r>
      <w:r w:rsidR="00A96340" w:rsidRPr="00F52EBD">
        <w:rPr>
          <w:b/>
          <w:bCs/>
        </w:rPr>
        <w:t>bow</w:t>
      </w:r>
      <w:r w:rsidR="00431E61" w:rsidRPr="00F52EBD">
        <w:rPr>
          <w:b/>
          <w:bCs/>
        </w:rPr>
        <w:t xml:space="preserve"> </w:t>
      </w:r>
      <w:r w:rsidR="00620742" w:rsidRPr="00F52EBD">
        <w:rPr>
          <w:b/>
          <w:bCs/>
        </w:rPr>
        <w:t>K</w:t>
      </w:r>
      <w:r w:rsidR="00247E01" w:rsidRPr="00F52EBD">
        <w:rPr>
          <w:b/>
          <w:bCs/>
        </w:rPr>
        <w:t>inesthesia</w:t>
      </w:r>
    </w:p>
    <w:p w14:paraId="31991E53" w14:textId="77777777" w:rsidR="00D33500" w:rsidRPr="00F52EBD" w:rsidRDefault="00D33500" w:rsidP="001B1519">
      <w:pPr>
        <w:rPr>
          <w:b/>
          <w:bCs/>
        </w:rPr>
      </w:pPr>
    </w:p>
    <w:p w14:paraId="3D080DA3" w14:textId="42DA6973" w:rsidR="006305D7" w:rsidRPr="00F52EBD" w:rsidRDefault="006305D7" w:rsidP="001B1519">
      <w:pPr>
        <w:rPr>
          <w:b/>
          <w:bCs/>
        </w:rPr>
      </w:pPr>
      <w:r w:rsidRPr="00F52EBD">
        <w:rPr>
          <w:b/>
          <w:bCs/>
        </w:rPr>
        <w:t>AUTHORS</w:t>
      </w:r>
      <w:r w:rsidR="000B662E" w:rsidRPr="00F52EBD">
        <w:rPr>
          <w:b/>
          <w:bCs/>
        </w:rPr>
        <w:t xml:space="preserve"> </w:t>
      </w:r>
      <w:r w:rsidR="00086FF5" w:rsidRPr="00F52EBD">
        <w:rPr>
          <w:b/>
          <w:bCs/>
        </w:rPr>
        <w:t xml:space="preserve">AND </w:t>
      </w:r>
      <w:r w:rsidR="000B662E" w:rsidRPr="00F52EBD">
        <w:rPr>
          <w:b/>
          <w:bCs/>
        </w:rPr>
        <w:t>AFFILIATIONS</w:t>
      </w:r>
      <w:r w:rsidRPr="00F52EBD">
        <w:rPr>
          <w:b/>
          <w:bCs/>
        </w:rPr>
        <w:t>:</w:t>
      </w:r>
    </w:p>
    <w:p w14:paraId="32B171D0" w14:textId="681F0A1D" w:rsidR="007A4DD6" w:rsidRPr="00F52EBD" w:rsidRDefault="0068615A" w:rsidP="007A4DD6">
      <w:pPr>
        <w:rPr>
          <w:color w:val="auto"/>
        </w:rPr>
      </w:pPr>
      <w:r w:rsidRPr="00F52EBD">
        <w:rPr>
          <w:color w:val="auto"/>
        </w:rPr>
        <w:t xml:space="preserve">Molly Watkins, </w:t>
      </w:r>
      <w:r w:rsidR="00D8652F" w:rsidRPr="00F52EBD">
        <w:rPr>
          <w:color w:val="auto"/>
        </w:rPr>
        <w:t xml:space="preserve">Emily </w:t>
      </w:r>
      <w:proofErr w:type="spellStart"/>
      <w:r w:rsidR="00D8652F" w:rsidRPr="00F52EBD">
        <w:rPr>
          <w:color w:val="auto"/>
        </w:rPr>
        <w:t>Duncanson</w:t>
      </w:r>
      <w:proofErr w:type="spellEnd"/>
      <w:r w:rsidR="004430A1" w:rsidRPr="00F52EBD">
        <w:rPr>
          <w:color w:val="auto"/>
        </w:rPr>
        <w:t>, Emma Gar</w:t>
      </w:r>
      <w:r w:rsidR="00EF7B96" w:rsidRPr="00F52EBD">
        <w:rPr>
          <w:color w:val="auto"/>
        </w:rPr>
        <w:t>t</w:t>
      </w:r>
      <w:r w:rsidR="004430A1" w:rsidRPr="00F52EBD">
        <w:rPr>
          <w:color w:val="auto"/>
        </w:rPr>
        <w:t>ner</w:t>
      </w:r>
      <w:r w:rsidR="00D33500" w:rsidRPr="00F52EBD">
        <w:rPr>
          <w:color w:val="auto"/>
        </w:rPr>
        <w:t xml:space="preserve">, Samantha </w:t>
      </w:r>
      <w:proofErr w:type="spellStart"/>
      <w:r w:rsidR="00D33500" w:rsidRPr="00F52EBD">
        <w:rPr>
          <w:color w:val="auto"/>
        </w:rPr>
        <w:t>Paripovich</w:t>
      </w:r>
      <w:proofErr w:type="spellEnd"/>
      <w:r w:rsidR="00D33500" w:rsidRPr="00F52EBD">
        <w:rPr>
          <w:color w:val="auto"/>
        </w:rPr>
        <w:t>,</w:t>
      </w:r>
      <w:r w:rsidR="00D319F5" w:rsidRPr="00F52EBD">
        <w:rPr>
          <w:color w:val="auto"/>
        </w:rPr>
        <w:t xml:space="preserve"> Christine Taylor, </w:t>
      </w:r>
      <w:r w:rsidR="00D33500" w:rsidRPr="00F52EBD">
        <w:rPr>
          <w:color w:val="auto"/>
        </w:rPr>
        <w:t xml:space="preserve">Alexandra </w:t>
      </w:r>
      <w:proofErr w:type="spellStart"/>
      <w:r w:rsidR="00D33500" w:rsidRPr="00F52EBD">
        <w:rPr>
          <w:color w:val="auto"/>
        </w:rPr>
        <w:t>Borstad</w:t>
      </w:r>
      <w:proofErr w:type="spellEnd"/>
    </w:p>
    <w:p w14:paraId="0B7985B9" w14:textId="17FD125B" w:rsidR="00D33500" w:rsidRPr="00F52EBD" w:rsidRDefault="00D33500" w:rsidP="007A4DD6">
      <w:pPr>
        <w:rPr>
          <w:color w:val="auto"/>
          <w:vertAlign w:val="superscript"/>
        </w:rPr>
      </w:pPr>
    </w:p>
    <w:p w14:paraId="62B5EB3F" w14:textId="60106B4B" w:rsidR="00D33500" w:rsidRPr="00F52EBD" w:rsidRDefault="00D33500" w:rsidP="007A4DD6">
      <w:pPr>
        <w:rPr>
          <w:color w:val="auto"/>
        </w:rPr>
      </w:pPr>
      <w:r w:rsidRPr="00F52EBD">
        <w:rPr>
          <w:color w:val="auto"/>
        </w:rPr>
        <w:t xml:space="preserve">Department of Physical Therapy, </w:t>
      </w:r>
      <w:r w:rsidR="005B19AD" w:rsidRPr="00F52EBD">
        <w:rPr>
          <w:color w:val="auto"/>
        </w:rPr>
        <w:t>T</w:t>
      </w:r>
      <w:r w:rsidRPr="00F52EBD">
        <w:rPr>
          <w:color w:val="auto"/>
        </w:rPr>
        <w:t>he College of St. Scholastic</w:t>
      </w:r>
      <w:r w:rsidR="00AE081F" w:rsidRPr="00F52EBD">
        <w:rPr>
          <w:color w:val="auto"/>
        </w:rPr>
        <w:t>a</w:t>
      </w:r>
      <w:r w:rsidRPr="00F52EBD">
        <w:rPr>
          <w:color w:val="auto"/>
        </w:rPr>
        <w:t>, Duluth, MN, USA</w:t>
      </w:r>
    </w:p>
    <w:p w14:paraId="02AC6858" w14:textId="71EC00B5" w:rsidR="00D33500" w:rsidRPr="00F52EBD" w:rsidRDefault="00D33500" w:rsidP="007A4DD6">
      <w:pPr>
        <w:rPr>
          <w:color w:val="auto"/>
        </w:rPr>
      </w:pPr>
    </w:p>
    <w:p w14:paraId="05E40549" w14:textId="31D26B9C" w:rsidR="00D33500" w:rsidRPr="00F52EBD" w:rsidRDefault="00D33500" w:rsidP="007A4DD6">
      <w:pPr>
        <w:rPr>
          <w:color w:val="auto"/>
        </w:rPr>
      </w:pPr>
      <w:r w:rsidRPr="00F52EBD">
        <w:rPr>
          <w:color w:val="auto"/>
        </w:rPr>
        <w:t>Email addresses of co-authors:</w:t>
      </w:r>
    </w:p>
    <w:p w14:paraId="0EB2CBC9" w14:textId="453585FD" w:rsidR="000E33AE" w:rsidRPr="00F52EBD" w:rsidRDefault="000E33AE" w:rsidP="007A4DD6">
      <w:pPr>
        <w:rPr>
          <w:color w:val="auto"/>
        </w:rPr>
      </w:pPr>
      <w:r w:rsidRPr="00F52EBD">
        <w:rPr>
          <w:color w:val="auto"/>
        </w:rPr>
        <w:t>Molly Watkins</w:t>
      </w:r>
      <w:r w:rsidR="00CC0A90" w:rsidRPr="00F52EBD">
        <w:rPr>
          <w:color w:val="auto"/>
        </w:rPr>
        <w:t xml:space="preserve"> </w:t>
      </w:r>
      <w:r w:rsidR="00CC0A90" w:rsidRPr="00F52EBD">
        <w:rPr>
          <w:color w:val="auto"/>
        </w:rPr>
        <w:tab/>
      </w:r>
      <w:r w:rsidRPr="00F52EBD">
        <w:rPr>
          <w:color w:val="auto"/>
        </w:rPr>
        <w:t>(mwatkins2@css.edu)</w:t>
      </w:r>
    </w:p>
    <w:p w14:paraId="231CC09C" w14:textId="18CEC8EB" w:rsidR="003F6714" w:rsidRPr="00F52EBD" w:rsidRDefault="003F6714" w:rsidP="007A4DD6">
      <w:pPr>
        <w:rPr>
          <w:color w:val="auto"/>
        </w:rPr>
      </w:pPr>
      <w:r w:rsidRPr="00F52EBD">
        <w:rPr>
          <w:color w:val="auto"/>
        </w:rPr>
        <w:t xml:space="preserve">Emily </w:t>
      </w:r>
      <w:proofErr w:type="spellStart"/>
      <w:r w:rsidRPr="00F52EBD">
        <w:rPr>
          <w:color w:val="auto"/>
        </w:rPr>
        <w:t>Duncanson</w:t>
      </w:r>
      <w:proofErr w:type="spellEnd"/>
      <w:r w:rsidR="00471B51" w:rsidRPr="00F52EBD">
        <w:rPr>
          <w:color w:val="auto"/>
        </w:rPr>
        <w:tab/>
      </w:r>
      <w:r w:rsidR="00F83850" w:rsidRPr="00F52EBD">
        <w:rPr>
          <w:color w:val="auto"/>
        </w:rPr>
        <w:t>(eduncanson@css.edu)</w:t>
      </w:r>
    </w:p>
    <w:p w14:paraId="08F5C74E" w14:textId="0B4DE3BE" w:rsidR="00951813" w:rsidRPr="00F52EBD" w:rsidRDefault="00951813" w:rsidP="007A4DD6">
      <w:pPr>
        <w:rPr>
          <w:color w:val="auto"/>
        </w:rPr>
      </w:pPr>
      <w:r w:rsidRPr="00F52EBD">
        <w:rPr>
          <w:color w:val="auto"/>
        </w:rPr>
        <w:t>Emma Gar</w:t>
      </w:r>
      <w:r w:rsidR="008C0CAB" w:rsidRPr="00F52EBD">
        <w:rPr>
          <w:color w:val="auto"/>
        </w:rPr>
        <w:t>t</w:t>
      </w:r>
      <w:r w:rsidRPr="00F52EBD">
        <w:rPr>
          <w:color w:val="auto"/>
        </w:rPr>
        <w:t>ner</w:t>
      </w:r>
      <w:r w:rsidR="00CC0A90" w:rsidRPr="00F52EBD">
        <w:rPr>
          <w:color w:val="auto"/>
        </w:rPr>
        <w:tab/>
      </w:r>
      <w:r w:rsidR="00CC0A90" w:rsidRPr="00F52EBD">
        <w:rPr>
          <w:color w:val="auto"/>
        </w:rPr>
        <w:tab/>
      </w:r>
      <w:r w:rsidR="008C0CAB" w:rsidRPr="00F52EBD">
        <w:rPr>
          <w:color w:val="auto"/>
        </w:rPr>
        <w:t>(egartner@css.edu)</w:t>
      </w:r>
    </w:p>
    <w:p w14:paraId="6242E501" w14:textId="731CA1D5" w:rsidR="00F93C7C" w:rsidRPr="00F52EBD" w:rsidRDefault="00F93C7C" w:rsidP="007A4DD6">
      <w:pPr>
        <w:rPr>
          <w:color w:val="auto"/>
        </w:rPr>
      </w:pPr>
      <w:r w:rsidRPr="00F52EBD">
        <w:rPr>
          <w:color w:val="auto"/>
        </w:rPr>
        <w:t xml:space="preserve">Samantha </w:t>
      </w:r>
      <w:proofErr w:type="spellStart"/>
      <w:r w:rsidRPr="00F52EBD">
        <w:rPr>
          <w:color w:val="auto"/>
        </w:rPr>
        <w:t>Paripovich</w:t>
      </w:r>
      <w:proofErr w:type="spellEnd"/>
      <w:r w:rsidRPr="00F52EBD">
        <w:rPr>
          <w:color w:val="auto"/>
        </w:rPr>
        <w:t xml:space="preserve"> </w:t>
      </w:r>
      <w:r w:rsidR="00CC0A90" w:rsidRPr="00F52EBD">
        <w:rPr>
          <w:color w:val="auto"/>
        </w:rPr>
        <w:tab/>
      </w:r>
      <w:r w:rsidRPr="00F52EBD">
        <w:rPr>
          <w:color w:val="auto"/>
        </w:rPr>
        <w:t>(</w:t>
      </w:r>
      <w:r w:rsidR="003A2962" w:rsidRPr="00F52EBD">
        <w:rPr>
          <w:color w:val="auto"/>
        </w:rPr>
        <w:t>sparipovich@css.edu</w:t>
      </w:r>
      <w:r w:rsidRPr="00F52EBD">
        <w:rPr>
          <w:color w:val="auto"/>
        </w:rPr>
        <w:t>)</w:t>
      </w:r>
    </w:p>
    <w:p w14:paraId="61EAB2B5" w14:textId="3508584C" w:rsidR="003A2962" w:rsidRPr="00F52EBD" w:rsidRDefault="003A2962" w:rsidP="007A4DD6">
      <w:pPr>
        <w:rPr>
          <w:color w:val="auto"/>
        </w:rPr>
      </w:pPr>
      <w:r w:rsidRPr="00F52EBD">
        <w:rPr>
          <w:color w:val="auto"/>
        </w:rPr>
        <w:t xml:space="preserve">Christine Taylor </w:t>
      </w:r>
      <w:r w:rsidR="00CC0A90" w:rsidRPr="00F52EBD">
        <w:rPr>
          <w:color w:val="auto"/>
        </w:rPr>
        <w:tab/>
      </w:r>
      <w:r w:rsidRPr="00F52EBD">
        <w:rPr>
          <w:color w:val="auto"/>
        </w:rPr>
        <w:t>(</w:t>
      </w:r>
      <w:r w:rsidRPr="00F52EBD">
        <w:t>cmtaylor816@gmail.com</w:t>
      </w:r>
      <w:r w:rsidRPr="00F52EBD">
        <w:rPr>
          <w:color w:val="auto"/>
        </w:rPr>
        <w:t>)</w:t>
      </w:r>
    </w:p>
    <w:p w14:paraId="6C33224B" w14:textId="33494118" w:rsidR="00D33500" w:rsidRPr="00F52EBD" w:rsidRDefault="00D33500" w:rsidP="007A4DD6">
      <w:pPr>
        <w:rPr>
          <w:color w:val="auto"/>
        </w:rPr>
      </w:pPr>
    </w:p>
    <w:p w14:paraId="1C530598" w14:textId="4400682B" w:rsidR="00D33500" w:rsidRPr="00F52EBD" w:rsidRDefault="00D33500" w:rsidP="007A4DD6">
      <w:pPr>
        <w:rPr>
          <w:color w:val="auto"/>
        </w:rPr>
      </w:pPr>
      <w:r w:rsidRPr="00F52EBD">
        <w:rPr>
          <w:color w:val="auto"/>
        </w:rPr>
        <w:t>Corresponding author:</w:t>
      </w:r>
    </w:p>
    <w:p w14:paraId="5EA91E53" w14:textId="5129F8E4" w:rsidR="00F93C7C" w:rsidRPr="00F52EBD" w:rsidRDefault="00F93C7C" w:rsidP="007A4DD6">
      <w:pPr>
        <w:rPr>
          <w:color w:val="auto"/>
        </w:rPr>
      </w:pPr>
      <w:r w:rsidRPr="00F52EBD">
        <w:rPr>
          <w:color w:val="auto"/>
        </w:rPr>
        <w:t xml:space="preserve">Alexandra </w:t>
      </w:r>
      <w:proofErr w:type="spellStart"/>
      <w:r w:rsidRPr="00F52EBD">
        <w:rPr>
          <w:color w:val="auto"/>
        </w:rPr>
        <w:t>Borstad</w:t>
      </w:r>
      <w:proofErr w:type="spellEnd"/>
      <w:r w:rsidRPr="00F52EBD">
        <w:rPr>
          <w:color w:val="auto"/>
        </w:rPr>
        <w:t xml:space="preserve"> (</w:t>
      </w:r>
      <w:r w:rsidR="000F6577" w:rsidRPr="00F52EBD">
        <w:rPr>
          <w:color w:val="auto"/>
        </w:rPr>
        <w:t>aborstad@css.edu)</w:t>
      </w:r>
    </w:p>
    <w:p w14:paraId="60FCB589" w14:textId="42D11221" w:rsidR="00D04A95" w:rsidRPr="00F52EBD" w:rsidRDefault="00D04A95" w:rsidP="001B1519">
      <w:pPr>
        <w:rPr>
          <w:bCs/>
          <w:color w:val="808080" w:themeColor="background1" w:themeShade="80"/>
        </w:rPr>
      </w:pPr>
    </w:p>
    <w:p w14:paraId="71B79AC9" w14:textId="19D7F7E6" w:rsidR="006305D7" w:rsidRPr="00F52EBD" w:rsidRDefault="006305D7" w:rsidP="001B1519">
      <w:pPr>
        <w:pStyle w:val="NormalWeb"/>
        <w:spacing w:before="0" w:beforeAutospacing="0" w:after="0" w:afterAutospacing="0"/>
      </w:pPr>
      <w:r w:rsidRPr="00F52EBD">
        <w:rPr>
          <w:b/>
          <w:bCs/>
        </w:rPr>
        <w:t>KEYWORDS:</w:t>
      </w:r>
    </w:p>
    <w:p w14:paraId="6C0B0781" w14:textId="36603380" w:rsidR="007A4DD6" w:rsidRPr="00F52EBD" w:rsidRDefault="00F93C7C" w:rsidP="007A4DD6">
      <w:pPr>
        <w:rPr>
          <w:color w:val="auto"/>
        </w:rPr>
      </w:pPr>
      <w:r w:rsidRPr="00F52EBD">
        <w:rPr>
          <w:color w:val="auto"/>
        </w:rPr>
        <w:t>kinesthe</w:t>
      </w:r>
      <w:r w:rsidR="00694CC7" w:rsidRPr="00F52EBD">
        <w:rPr>
          <w:color w:val="auto"/>
        </w:rPr>
        <w:t>si</w:t>
      </w:r>
      <w:r w:rsidR="00CA085B" w:rsidRPr="00F52EBD">
        <w:rPr>
          <w:color w:val="auto"/>
        </w:rPr>
        <w:t>s</w:t>
      </w:r>
      <w:r w:rsidR="009C21BC" w:rsidRPr="00F52EBD">
        <w:rPr>
          <w:color w:val="auto"/>
        </w:rPr>
        <w:t>;</w:t>
      </w:r>
      <w:r w:rsidRPr="00F52EBD">
        <w:rPr>
          <w:color w:val="auto"/>
        </w:rPr>
        <w:t xml:space="preserve"> proprioception</w:t>
      </w:r>
      <w:r w:rsidR="009C21BC" w:rsidRPr="00F52EBD">
        <w:rPr>
          <w:color w:val="auto"/>
        </w:rPr>
        <w:t>;</w:t>
      </w:r>
      <w:r w:rsidR="006B5061" w:rsidRPr="00F52EBD">
        <w:rPr>
          <w:color w:val="auto"/>
        </w:rPr>
        <w:t xml:space="preserve"> elbow</w:t>
      </w:r>
      <w:r w:rsidR="009C21BC" w:rsidRPr="00F52EBD">
        <w:rPr>
          <w:color w:val="auto"/>
        </w:rPr>
        <w:t>;</w:t>
      </w:r>
      <w:r w:rsidRPr="00F52EBD">
        <w:rPr>
          <w:color w:val="auto"/>
        </w:rPr>
        <w:t xml:space="preserve"> upper extremity</w:t>
      </w:r>
      <w:r w:rsidR="009C21BC" w:rsidRPr="00F52EBD">
        <w:rPr>
          <w:color w:val="auto"/>
        </w:rPr>
        <w:t>;</w:t>
      </w:r>
      <w:r w:rsidRPr="00F52EBD">
        <w:rPr>
          <w:color w:val="auto"/>
        </w:rPr>
        <w:t xml:space="preserve"> measureme</w:t>
      </w:r>
      <w:r w:rsidR="00D75066" w:rsidRPr="00F52EBD">
        <w:rPr>
          <w:color w:val="auto"/>
        </w:rPr>
        <w:t>nt</w:t>
      </w:r>
      <w:r w:rsidR="009C21BC" w:rsidRPr="00F52EBD">
        <w:rPr>
          <w:color w:val="auto"/>
        </w:rPr>
        <w:t>;</w:t>
      </w:r>
      <w:r w:rsidR="00032FB4" w:rsidRPr="00F52EBD">
        <w:rPr>
          <w:color w:val="auto"/>
        </w:rPr>
        <w:t xml:space="preserve"> protocol</w:t>
      </w:r>
      <w:r w:rsidR="009C21BC" w:rsidRPr="00F52EBD">
        <w:rPr>
          <w:color w:val="auto"/>
        </w:rPr>
        <w:t>;</w:t>
      </w:r>
      <w:r w:rsidR="00ED385D" w:rsidRPr="00F52EBD">
        <w:rPr>
          <w:color w:val="auto"/>
        </w:rPr>
        <w:t xml:space="preserve"> </w:t>
      </w:r>
      <w:proofErr w:type="spellStart"/>
      <w:r w:rsidR="00ED385D" w:rsidRPr="00F52EBD">
        <w:rPr>
          <w:color w:val="auto"/>
        </w:rPr>
        <w:t>somatosensation</w:t>
      </w:r>
      <w:proofErr w:type="spellEnd"/>
      <w:r w:rsidR="00283800" w:rsidRPr="00F52EBD">
        <w:rPr>
          <w:color w:val="auto"/>
        </w:rPr>
        <w:t xml:space="preserve">; threshold to detection of </w:t>
      </w:r>
      <w:r w:rsidR="005C3B92" w:rsidRPr="00F52EBD">
        <w:rPr>
          <w:color w:val="auto"/>
        </w:rPr>
        <w:t>passive movement</w:t>
      </w:r>
      <w:r w:rsidR="008809A9" w:rsidRPr="00F52EBD">
        <w:rPr>
          <w:color w:val="auto"/>
        </w:rPr>
        <w:t>; TDPM</w:t>
      </w:r>
    </w:p>
    <w:p w14:paraId="1CB4E390" w14:textId="77777777" w:rsidR="006305D7" w:rsidRPr="00F52EBD" w:rsidRDefault="006305D7" w:rsidP="001B1519">
      <w:pPr>
        <w:pStyle w:val="NormalWeb"/>
        <w:spacing w:before="0" w:beforeAutospacing="0" w:after="0" w:afterAutospacing="0"/>
      </w:pPr>
    </w:p>
    <w:p w14:paraId="628AC4B5" w14:textId="38CFA963" w:rsidR="006305D7" w:rsidRPr="00F52EBD" w:rsidRDefault="00086FF5" w:rsidP="001B1519">
      <w:r w:rsidRPr="00F52EBD">
        <w:rPr>
          <w:b/>
          <w:bCs/>
        </w:rPr>
        <w:t>SUMMARY</w:t>
      </w:r>
      <w:r w:rsidR="006305D7" w:rsidRPr="00F52EBD">
        <w:rPr>
          <w:b/>
          <w:bCs/>
        </w:rPr>
        <w:t>:</w:t>
      </w:r>
    </w:p>
    <w:p w14:paraId="3C34C951" w14:textId="3EF30271" w:rsidR="00F93C7C" w:rsidRPr="00F52EBD" w:rsidRDefault="002F1D11" w:rsidP="00F93C7C">
      <w:r w:rsidRPr="00F52EBD">
        <w:t>Here, we present a s</w:t>
      </w:r>
      <w:r w:rsidR="00F93C7C" w:rsidRPr="00F52EBD">
        <w:t xml:space="preserve">tandardized </w:t>
      </w:r>
      <w:r w:rsidR="00000CD6" w:rsidRPr="00F52EBD">
        <w:t>method</w:t>
      </w:r>
      <w:r w:rsidR="00F93C7C" w:rsidRPr="00F52EBD">
        <w:t xml:space="preserve"> for</w:t>
      </w:r>
      <w:r w:rsidR="00847904" w:rsidRPr="00F52EBD">
        <w:t xml:space="preserve"> measurement </w:t>
      </w:r>
      <w:r w:rsidR="00F93C7C" w:rsidRPr="00F52EBD">
        <w:t xml:space="preserve">of </w:t>
      </w:r>
      <w:r w:rsidR="009C47AF" w:rsidRPr="00F52EBD">
        <w:t>elbow</w:t>
      </w:r>
      <w:r w:rsidR="00F22702" w:rsidRPr="00F52EBD">
        <w:t xml:space="preserve"> passive</w:t>
      </w:r>
      <w:r w:rsidR="009C47AF" w:rsidRPr="00F52EBD">
        <w:t xml:space="preserve"> kinesthesia</w:t>
      </w:r>
      <w:r w:rsidR="00B321B2" w:rsidRPr="00F52EBD">
        <w:t xml:space="preserve"> using</w:t>
      </w:r>
      <w:r w:rsidR="009C47AF" w:rsidRPr="00F52EBD">
        <w:t xml:space="preserve"> the </w:t>
      </w:r>
      <w:r w:rsidR="00F93C7C" w:rsidRPr="00F52EBD">
        <w:t>threshold to detection of passive movement</w:t>
      </w:r>
      <w:r w:rsidR="0041075D" w:rsidRPr="00F52EBD">
        <w:t xml:space="preserve"> </w:t>
      </w:r>
      <w:r w:rsidR="00F93C7C" w:rsidRPr="00F52EBD">
        <w:t>(TDPM</w:t>
      </w:r>
      <w:r w:rsidRPr="00F52EBD">
        <w:t>) that is</w:t>
      </w:r>
      <w:r w:rsidR="00F93C7C" w:rsidRPr="00F52EBD">
        <w:t xml:space="preserve"> appropriate for </w:t>
      </w:r>
      <w:r w:rsidRPr="00F52EBD">
        <w:t xml:space="preserve">a </w:t>
      </w:r>
      <w:r w:rsidR="00F93C7C" w:rsidRPr="00F52EBD">
        <w:t>research setting</w:t>
      </w:r>
      <w:r w:rsidR="0041075D" w:rsidRPr="00F52EBD">
        <w:t>.</w:t>
      </w:r>
    </w:p>
    <w:p w14:paraId="761028D6" w14:textId="77777777" w:rsidR="006305D7" w:rsidRPr="00F52EBD" w:rsidRDefault="006305D7" w:rsidP="001B1519"/>
    <w:p w14:paraId="64FB8590" w14:textId="6364AAC9" w:rsidR="006305D7" w:rsidRPr="00F52EBD" w:rsidRDefault="006305D7" w:rsidP="001B1519">
      <w:pPr>
        <w:rPr>
          <w:color w:val="808080"/>
        </w:rPr>
      </w:pPr>
      <w:r w:rsidRPr="00F52EBD">
        <w:rPr>
          <w:b/>
          <w:bCs/>
        </w:rPr>
        <w:t>ABSTRACT:</w:t>
      </w:r>
    </w:p>
    <w:p w14:paraId="0D19FEE9" w14:textId="19C0449B" w:rsidR="00F93C7C" w:rsidRPr="00F52EBD" w:rsidRDefault="00F93C7C" w:rsidP="003C19A3">
      <w:pPr>
        <w:jc w:val="left"/>
      </w:pPr>
      <w:r w:rsidRPr="00F52EBD">
        <w:t xml:space="preserve">Proprioception is an important component of controlled movement. </w:t>
      </w:r>
      <w:r w:rsidR="00B1341F" w:rsidRPr="00F52EBD">
        <w:t>T</w:t>
      </w:r>
      <w:r w:rsidR="002F1D11" w:rsidRPr="00F52EBD">
        <w:t>he t</w:t>
      </w:r>
      <w:r w:rsidRPr="00F52EBD">
        <w:t xml:space="preserve">hreshold to detection of passive movement (TDPM) is a commonly used method for </w:t>
      </w:r>
      <w:r w:rsidR="00854442" w:rsidRPr="00F52EBD">
        <w:t xml:space="preserve">quantifying </w:t>
      </w:r>
      <w:r w:rsidRPr="00F52EBD">
        <w:t xml:space="preserve">the proprioceptive </w:t>
      </w:r>
      <w:proofErr w:type="spellStart"/>
      <w:r w:rsidRPr="00F52EBD">
        <w:t>submodality</w:t>
      </w:r>
      <w:proofErr w:type="spellEnd"/>
      <w:r w:rsidRPr="00F52EBD">
        <w:t xml:space="preserve"> of</w:t>
      </w:r>
      <w:r w:rsidR="00122261" w:rsidRPr="00F52EBD">
        <w:t xml:space="preserve"> </w:t>
      </w:r>
      <w:r w:rsidRPr="00F52EBD">
        <w:t>kinesth</w:t>
      </w:r>
      <w:r w:rsidR="002D4D94" w:rsidRPr="00F52EBD">
        <w:t xml:space="preserve">esia </w:t>
      </w:r>
      <w:r w:rsidRPr="00F52EBD">
        <w:t>in research settings. The TDPM paradigm has been found to be valid and reliable</w:t>
      </w:r>
      <w:r w:rsidR="00EA57F0" w:rsidRPr="00F52EBD">
        <w:t>; h</w:t>
      </w:r>
      <w:r w:rsidRPr="00F52EBD">
        <w:t xml:space="preserve">owever, the equipment and methods used </w:t>
      </w:r>
      <w:r w:rsidR="00B1341F" w:rsidRPr="00F52EBD">
        <w:t xml:space="preserve">for </w:t>
      </w:r>
      <w:r w:rsidRPr="00F52EBD">
        <w:t xml:space="preserve">TDPM vary between studies. In particular, the </w:t>
      </w:r>
      <w:r w:rsidR="00620858" w:rsidRPr="00F52EBD">
        <w:t xml:space="preserve">research laboratory </w:t>
      </w:r>
      <w:r w:rsidRPr="00F52EBD">
        <w:t>apparatus</w:t>
      </w:r>
      <w:r w:rsidR="00BA3C46" w:rsidRPr="00F52EBD">
        <w:t>es</w:t>
      </w:r>
      <w:r w:rsidRPr="00F52EBD">
        <w:t xml:space="preserve"> for producing passive movement of an extremity are often </w:t>
      </w:r>
      <w:r w:rsidR="00B57DDB" w:rsidRPr="00F52EBD">
        <w:t>custom designed</w:t>
      </w:r>
      <w:r w:rsidRPr="00F52EBD">
        <w:t xml:space="preserve"> by individual laboratories</w:t>
      </w:r>
      <w:r w:rsidR="00B57DDB" w:rsidRPr="00F52EBD">
        <w:t xml:space="preserve"> or</w:t>
      </w:r>
      <w:r w:rsidR="00122261" w:rsidRPr="00F52EBD">
        <w:t xml:space="preserve"> inaccessible due to high cost. T</w:t>
      </w:r>
      <w:r w:rsidRPr="00F52EBD">
        <w:t xml:space="preserve">here is a need for a standardized, valid, and reliable </w:t>
      </w:r>
      <w:r w:rsidR="00C265C7" w:rsidRPr="00F52EBD">
        <w:t>method</w:t>
      </w:r>
      <w:r w:rsidRPr="00F52EBD">
        <w:t xml:space="preserve"> for</w:t>
      </w:r>
      <w:r w:rsidR="0052282B" w:rsidRPr="00F52EBD">
        <w:t xml:space="preserve"> measuring</w:t>
      </w:r>
      <w:r w:rsidR="00746B1C" w:rsidRPr="00F52EBD">
        <w:t xml:space="preserve"> </w:t>
      </w:r>
      <w:r w:rsidRPr="00F52EBD">
        <w:t xml:space="preserve">TDPM using readily available equipment. </w:t>
      </w:r>
      <w:r w:rsidR="00BA5630" w:rsidRPr="00F52EBD">
        <w:rPr>
          <w:color w:val="auto"/>
        </w:rPr>
        <w:t xml:space="preserve">The purpose of this protocol is to provide a standardized method for measurement of TDPM at the elbow that is </w:t>
      </w:r>
      <w:r w:rsidR="00415F00" w:rsidRPr="00F52EBD">
        <w:rPr>
          <w:color w:val="auto"/>
        </w:rPr>
        <w:t>economical</w:t>
      </w:r>
      <w:r w:rsidR="001972FD" w:rsidRPr="00F52EBD">
        <w:rPr>
          <w:color w:val="auto"/>
        </w:rPr>
        <w:t>,</w:t>
      </w:r>
      <w:r w:rsidR="00BA5630" w:rsidRPr="00F52EBD">
        <w:rPr>
          <w:color w:val="auto"/>
        </w:rPr>
        <w:t xml:space="preserve"> easy to administer</w:t>
      </w:r>
      <w:r w:rsidR="001972FD" w:rsidRPr="00F52EBD">
        <w:rPr>
          <w:color w:val="auto"/>
        </w:rPr>
        <w:t xml:space="preserve">, and that produces </w:t>
      </w:r>
      <w:r w:rsidR="00DD313C" w:rsidRPr="00F52EBD">
        <w:rPr>
          <w:color w:val="auto"/>
        </w:rPr>
        <w:t>quantitative results for</w:t>
      </w:r>
      <w:r w:rsidR="00161B50" w:rsidRPr="00F52EBD">
        <w:rPr>
          <w:color w:val="auto"/>
        </w:rPr>
        <w:t xml:space="preserve"> measurement purposes</w:t>
      </w:r>
      <w:r w:rsidR="00BA5630" w:rsidRPr="00F52EBD">
        <w:rPr>
          <w:color w:val="auto"/>
        </w:rPr>
        <w:t xml:space="preserve"> in research-based setting</w:t>
      </w:r>
      <w:r w:rsidR="00161B50" w:rsidRPr="00F52EBD">
        <w:rPr>
          <w:color w:val="auto"/>
        </w:rPr>
        <w:t>s</w:t>
      </w:r>
      <w:r w:rsidR="00BA5630" w:rsidRPr="00F52EBD">
        <w:rPr>
          <w:color w:val="auto"/>
        </w:rPr>
        <w:t xml:space="preserve">. </w:t>
      </w:r>
      <w:r w:rsidRPr="00F52EBD">
        <w:t>Th</w:t>
      </w:r>
      <w:r w:rsidR="00772738" w:rsidRPr="00F52EBD">
        <w:t>is</w:t>
      </w:r>
      <w:r w:rsidRPr="00F52EBD">
        <w:t xml:space="preserve"> </w:t>
      </w:r>
      <w:r w:rsidR="00AF57A3" w:rsidRPr="00F52EBD">
        <w:t>method</w:t>
      </w:r>
      <w:r w:rsidRPr="00F52EBD">
        <w:t xml:space="preserve"> was tested on 20 healthy adults without neurological impairment</w:t>
      </w:r>
      <w:r w:rsidR="00961DE0" w:rsidRPr="00F52EBD">
        <w:t>, and eight adults with chronic stroke</w:t>
      </w:r>
      <w:r w:rsidRPr="00F52EBD">
        <w:t>. The results obtained suggest t</w:t>
      </w:r>
      <w:r w:rsidR="00E23A33" w:rsidRPr="00F52EBD">
        <w:t>h</w:t>
      </w:r>
      <w:r w:rsidR="00772738" w:rsidRPr="00F52EBD">
        <w:t>is</w:t>
      </w:r>
      <w:r w:rsidRPr="00F52EBD">
        <w:t xml:space="preserve"> </w:t>
      </w:r>
      <w:r w:rsidR="007C2866" w:rsidRPr="00F52EBD">
        <w:t>method</w:t>
      </w:r>
      <w:r w:rsidRPr="00F52EBD">
        <w:t xml:space="preserve"> is a reliable way to </w:t>
      </w:r>
      <w:r w:rsidR="009A2E5B" w:rsidRPr="00F52EBD">
        <w:t>quantify</w:t>
      </w:r>
      <w:r w:rsidR="00D96128" w:rsidRPr="00F52EBD">
        <w:t xml:space="preserve"> </w:t>
      </w:r>
      <w:r w:rsidR="00AE25D8" w:rsidRPr="00F52EBD">
        <w:t xml:space="preserve">elbow </w:t>
      </w:r>
      <w:r w:rsidRPr="00F52EBD">
        <w:t>TDPM</w:t>
      </w:r>
      <w:r w:rsidR="00AE25D8" w:rsidRPr="00F52EBD">
        <w:t xml:space="preserve"> in healthy </w:t>
      </w:r>
      <w:proofErr w:type="gramStart"/>
      <w:r w:rsidR="00AE25D8" w:rsidRPr="00F52EBD">
        <w:t>adults</w:t>
      </w:r>
      <w:r w:rsidR="00FF4533" w:rsidRPr="00F52EBD">
        <w:t>, and</w:t>
      </w:r>
      <w:proofErr w:type="gramEnd"/>
      <w:r w:rsidR="00FF4533" w:rsidRPr="00F52EBD">
        <w:t xml:space="preserve"> provides initial support for validity</w:t>
      </w:r>
      <w:r w:rsidR="00CA3498" w:rsidRPr="00F52EBD">
        <w:t>.</w:t>
      </w:r>
      <w:r w:rsidR="004F060B" w:rsidRPr="00F52EBD">
        <w:t xml:space="preserve"> </w:t>
      </w:r>
      <w:r w:rsidR="001115A8" w:rsidRPr="00F52EBD">
        <w:t>Researche</w:t>
      </w:r>
      <w:r w:rsidR="000050C7" w:rsidRPr="00F52EBD">
        <w:t>r</w:t>
      </w:r>
      <w:r w:rsidR="005B6597" w:rsidRPr="00F52EBD">
        <w:t>s</w:t>
      </w:r>
      <w:r w:rsidR="009D754A" w:rsidRPr="00F52EBD">
        <w:t xml:space="preserve"> seeking </w:t>
      </w:r>
      <w:r w:rsidR="001006CD" w:rsidRPr="00F52EBD">
        <w:t>a balance between equipment affordability and</w:t>
      </w:r>
      <w:r w:rsidR="003E16CE" w:rsidRPr="00F52EBD">
        <w:t xml:space="preserve"> measurement precision</w:t>
      </w:r>
      <w:r w:rsidR="00437A57" w:rsidRPr="00F52EBD">
        <w:t xml:space="preserve"> are most likely to find this protocol of benefit.</w:t>
      </w:r>
    </w:p>
    <w:p w14:paraId="18CCBF2D" w14:textId="77777777" w:rsidR="009A10D7" w:rsidRPr="00F52EBD" w:rsidRDefault="009A10D7" w:rsidP="003C19A3">
      <w:pPr>
        <w:jc w:val="left"/>
      </w:pPr>
    </w:p>
    <w:p w14:paraId="1FAAB2E1" w14:textId="3AAB4C67" w:rsidR="00F93C7C" w:rsidRPr="00F52EBD" w:rsidRDefault="006305D7" w:rsidP="00D764C9">
      <w:pPr>
        <w:rPr>
          <w:color w:val="808080"/>
        </w:rPr>
      </w:pPr>
      <w:r w:rsidRPr="00F52EBD">
        <w:rPr>
          <w:b/>
        </w:rPr>
        <w:t>INTRODUCTION</w:t>
      </w:r>
      <w:r w:rsidRPr="00F52EBD">
        <w:rPr>
          <w:b/>
          <w:bCs/>
        </w:rPr>
        <w:t>:</w:t>
      </w:r>
    </w:p>
    <w:p w14:paraId="12B6D5FF" w14:textId="5530E9CE" w:rsidR="00A512BC" w:rsidRPr="00F52EBD" w:rsidRDefault="00A23BAD" w:rsidP="00E773B9">
      <w:pPr>
        <w:jc w:val="left"/>
        <w:rPr>
          <w:color w:val="auto"/>
        </w:rPr>
      </w:pPr>
      <w:r w:rsidRPr="00F52EBD">
        <w:rPr>
          <w:color w:val="auto"/>
        </w:rPr>
        <w:t>Proprioceptive information is an important contributor to the control</w:t>
      </w:r>
      <w:r w:rsidR="003605A0" w:rsidRPr="00F52EBD">
        <w:rPr>
          <w:color w:val="auto"/>
        </w:rPr>
        <w:t xml:space="preserve"> </w:t>
      </w:r>
      <w:r w:rsidRPr="00F52EBD">
        <w:rPr>
          <w:color w:val="auto"/>
        </w:rPr>
        <w:t>of</w:t>
      </w:r>
      <w:r w:rsidR="005043CA" w:rsidRPr="00F52EBD">
        <w:rPr>
          <w:color w:val="auto"/>
        </w:rPr>
        <w:t xml:space="preserve"> </w:t>
      </w:r>
      <w:r w:rsidR="008B6E19" w:rsidRPr="00F52EBD">
        <w:rPr>
          <w:color w:val="auto"/>
        </w:rPr>
        <w:t xml:space="preserve">human </w:t>
      </w:r>
      <w:r w:rsidRPr="00F52EBD">
        <w:rPr>
          <w:color w:val="auto"/>
        </w:rPr>
        <w:t xml:space="preserve">movement. </w:t>
      </w:r>
      <w:r w:rsidR="00431FD0" w:rsidRPr="00F52EBD">
        <w:rPr>
          <w:color w:val="auto"/>
        </w:rPr>
        <w:t>Proprioceptive deficit</w:t>
      </w:r>
      <w:r w:rsidR="0053707A" w:rsidRPr="00F52EBD">
        <w:rPr>
          <w:color w:val="auto"/>
        </w:rPr>
        <w:t>s accompany</w:t>
      </w:r>
      <w:r w:rsidR="007B5D41" w:rsidRPr="00F52EBD">
        <w:rPr>
          <w:color w:val="auto"/>
        </w:rPr>
        <w:t xml:space="preserve"> a wide range of neurologic </w:t>
      </w:r>
      <w:r w:rsidR="00137871" w:rsidRPr="00F52EBD">
        <w:rPr>
          <w:color w:val="auto"/>
        </w:rPr>
        <w:t xml:space="preserve">conditions </w:t>
      </w:r>
      <w:r w:rsidR="007B5D41" w:rsidRPr="00F52EBD">
        <w:rPr>
          <w:color w:val="auto"/>
        </w:rPr>
        <w:t>such as stroke</w:t>
      </w:r>
      <w:r w:rsidR="009053BE" w:rsidRPr="00F52EBD">
        <w:rPr>
          <w:color w:val="auto"/>
        </w:rPr>
        <w:fldChar w:fldCharType="begin">
          <w:fldData xml:space="preserve">PEVuZE5vdGU+PENpdGU+PEF1dGhvcj5Db2RlcnJlPC9BdXRob3I+PFllYXI+MjAxMDwvWWVhcj48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</w:fldData>
        </w:fldChar>
      </w:r>
      <w:r w:rsidR="000A17F2" w:rsidRPr="00F52EBD">
        <w:rPr>
          <w:color w:val="auto"/>
        </w:rPr>
        <w:instrText xml:space="preserve"> ADDIN EN.CITE </w:instrText>
      </w:r>
      <w:r w:rsidR="000A17F2" w:rsidRPr="00F52EBD">
        <w:rPr>
          <w:color w:val="auto"/>
        </w:rPr>
        <w:fldChar w:fldCharType="begin">
          <w:fldData xml:space="preserve">PEVuZE5vdGU+PENpdGU+PEF1dGhvcj5Db2RlcnJlPC9BdXRob3I+PFllYXI+MjAxMDwvWWVhcj48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</w:fldData>
        </w:fldChar>
      </w:r>
      <w:r w:rsidR="000A17F2" w:rsidRPr="00F52EBD">
        <w:rPr>
          <w:color w:val="auto"/>
        </w:rPr>
        <w:instrText xml:space="preserve"> ADDIN EN.CITE.DATA </w:instrText>
      </w:r>
      <w:r w:rsidR="000A17F2" w:rsidRPr="00F52EBD">
        <w:rPr>
          <w:color w:val="auto"/>
        </w:rPr>
      </w:r>
      <w:r w:rsidR="000A17F2" w:rsidRPr="00F52EBD">
        <w:rPr>
          <w:color w:val="auto"/>
        </w:rPr>
        <w:fldChar w:fldCharType="end"/>
      </w:r>
      <w:r w:rsidR="009053BE" w:rsidRPr="00F52EBD">
        <w:rPr>
          <w:color w:val="auto"/>
        </w:rPr>
      </w:r>
      <w:r w:rsidR="009053BE" w:rsidRPr="00F52EBD">
        <w:rPr>
          <w:color w:val="auto"/>
        </w:rPr>
        <w:fldChar w:fldCharType="separate"/>
      </w:r>
      <w:r w:rsidR="000A17F2" w:rsidRPr="00F52EBD">
        <w:rPr>
          <w:noProof/>
          <w:color w:val="auto"/>
          <w:vertAlign w:val="superscript"/>
        </w:rPr>
        <w:t>1-6</w:t>
      </w:r>
      <w:r w:rsidR="009053BE" w:rsidRPr="00F52EBD">
        <w:rPr>
          <w:color w:val="auto"/>
        </w:rPr>
        <w:fldChar w:fldCharType="end"/>
      </w:r>
      <w:r w:rsidR="007B5D41" w:rsidRPr="00F52EBD">
        <w:rPr>
          <w:color w:val="auto"/>
        </w:rPr>
        <w:t>, Parkinson’s disease</w:t>
      </w:r>
      <w:r w:rsidR="00E91EBC" w:rsidRPr="00F52EBD">
        <w:rPr>
          <w:color w:val="auto"/>
        </w:rPr>
        <w:fldChar w:fldCharType="begin"/>
      </w:r>
      <w:r w:rsidR="000A17F2" w:rsidRPr="00F52EBD">
        <w:rPr>
          <w:color w:val="auto"/>
        </w:rPr>
        <w:instrText xml:space="preserve"> ADDIN EN.CITE &lt;EndNote&gt;&lt;Cite&gt;&lt;Author&gt;Konczak&lt;/Author&gt;&lt;Year&gt;2007&lt;/Year&gt;&lt;RecNum&gt;24&lt;/RecNum&gt;&lt;DisplayText&gt;&lt;style face="superscript"&gt;7&lt;/style&gt;&lt;/DisplayText&gt;&lt;record&gt;&lt;rec-number&gt;24&lt;/rec-number&gt;&lt;foreign-keys&gt;&lt;key app="EN" db-id="222555f9h2tf0ie9ed9pxt9oewd5te5rxdvx" timestamp="1563427839"&gt;24&lt;/key&gt;&lt;/foreign-keys&gt;&lt;ref-type name="Journal Article"&gt;17&lt;/ref-type&gt;&lt;contributors&gt;&lt;authors&gt;&lt;author&gt;Konczak, Jürgen&lt;/author&gt;&lt;author&gt;Krawczewski, Kimberly&lt;/author&gt;&lt;author&gt;Tuite, Paul&lt;/author&gt;&lt;author&gt;Maschke, Matthias&lt;/author&gt;&lt;/authors&gt;&lt;/contributors&gt;&lt;titles&gt;&lt;title&gt;The perception of passive motion in Parkinson&amp;apos;s disease&lt;/title&gt;&lt;secondary-title&gt;Journal of neurology&lt;/secondary-title&gt;&lt;/titles&gt;&lt;periodical&gt;&lt;full-title&gt;Journal of neurology&lt;/full-title&gt;&lt;/periodical&gt;&lt;pages&gt;655&lt;/pages&gt;&lt;volume&gt;254&lt;/volume&gt;&lt;number&gt;5&lt;/number&gt;&lt;dates&gt;&lt;year&gt;2007&lt;/year&gt;&lt;/dates&gt;&lt;isbn&gt;0340-5354&lt;/isbn&gt;&lt;urls&gt;&lt;/urls&gt;&lt;/record&gt;&lt;/Cite&gt;&lt;/EndNote&gt;</w:instrText>
      </w:r>
      <w:r w:rsidR="00E91EBC" w:rsidRPr="00F52EBD">
        <w:rPr>
          <w:color w:val="auto"/>
        </w:rPr>
        <w:fldChar w:fldCharType="separate"/>
      </w:r>
      <w:r w:rsidR="000A17F2" w:rsidRPr="00F52EBD">
        <w:rPr>
          <w:noProof/>
          <w:color w:val="auto"/>
          <w:vertAlign w:val="superscript"/>
        </w:rPr>
        <w:t>7</w:t>
      </w:r>
      <w:r w:rsidR="00E91EBC" w:rsidRPr="00F52EBD">
        <w:rPr>
          <w:color w:val="auto"/>
        </w:rPr>
        <w:fldChar w:fldCharType="end"/>
      </w:r>
      <w:r w:rsidR="00C41C62" w:rsidRPr="00F52EBD">
        <w:rPr>
          <w:color w:val="auto"/>
        </w:rPr>
        <w:t xml:space="preserve">, </w:t>
      </w:r>
      <w:r w:rsidR="00137871" w:rsidRPr="00F52EBD">
        <w:rPr>
          <w:color w:val="auto"/>
        </w:rPr>
        <w:t xml:space="preserve">and </w:t>
      </w:r>
      <w:r w:rsidR="00C41C62" w:rsidRPr="00F52EBD">
        <w:rPr>
          <w:color w:val="auto"/>
        </w:rPr>
        <w:t xml:space="preserve">sensory </w:t>
      </w:r>
      <w:r w:rsidR="007B5D41" w:rsidRPr="00F52EBD">
        <w:rPr>
          <w:color w:val="auto"/>
        </w:rPr>
        <w:t>neuropathies</w:t>
      </w:r>
      <w:r w:rsidR="005074ED" w:rsidRPr="00F52EBD">
        <w:rPr>
          <w:color w:val="auto"/>
        </w:rPr>
        <w:fldChar w:fldCharType="begin"/>
      </w:r>
      <w:r w:rsidR="000A17F2" w:rsidRPr="00F52EBD">
        <w:rPr>
          <w:color w:val="auto"/>
        </w:rPr>
        <w:instrText xml:space="preserve"> ADDIN EN.CITE &lt;EndNote&gt;&lt;Cite&gt;&lt;Author&gt;Van Deursen&lt;/Author&gt;&lt;Year&gt;1999&lt;/Year&gt;&lt;RecNum&gt;42&lt;/RecNum&gt;&lt;DisplayText&gt;&lt;style face="superscript"&gt;8&lt;/style&gt;&lt;/DisplayText&gt;&lt;record&gt;&lt;rec-number&gt;42&lt;/rec-number&gt;&lt;foreign-keys&gt;&lt;key app="EN" db-id="222555f9h2tf0ie9ed9pxt9oewd5te5rxdvx" timestamp="1580142020"&gt;42&lt;/key&gt;&lt;/foreign-keys&gt;&lt;ref-type name="Journal Article"&gt;17&lt;/ref-type&gt;&lt;contributors&gt;&lt;authors&gt;&lt;author&gt;Van Deursen, Robert William Martin&lt;/author&gt;&lt;author&gt;Simoneau, Guy G&lt;/author&gt;&lt;/authors&gt;&lt;/contributors&gt;&lt;titles&gt;&lt;title&gt;Foot and ankle sensory neuropathy, proprioception, and postural stability&lt;/title&gt;&lt;secondary-title&gt;Journal of orthopaedic &amp;amp; sports physical therapy&lt;/secondary-title&gt;&lt;/titles&gt;&lt;periodical&gt;&lt;full-title&gt;journal of orthopaedic &amp;amp; sports physical therapy&lt;/full-title&gt;&lt;/periodical&gt;&lt;pages&gt;718-726&lt;/pages&gt;&lt;volume&gt;29&lt;/volume&gt;&lt;number&gt;12&lt;/number&gt;&lt;dates&gt;&lt;year&gt;1999&lt;/year&gt;&lt;/dates&gt;&lt;isbn&gt;0190-6011&lt;/isbn&gt;&lt;urls&gt;&lt;/urls&gt;&lt;/record&gt;&lt;/Cite&gt;&lt;/EndNote&gt;</w:instrText>
      </w:r>
      <w:r w:rsidR="005074ED" w:rsidRPr="00F52EBD">
        <w:rPr>
          <w:color w:val="auto"/>
        </w:rPr>
        <w:fldChar w:fldCharType="separate"/>
      </w:r>
      <w:r w:rsidR="000A17F2" w:rsidRPr="00F52EBD">
        <w:rPr>
          <w:noProof/>
          <w:color w:val="auto"/>
          <w:vertAlign w:val="superscript"/>
        </w:rPr>
        <w:t>8</w:t>
      </w:r>
      <w:r w:rsidR="005074ED" w:rsidRPr="00F52EBD">
        <w:rPr>
          <w:color w:val="auto"/>
        </w:rPr>
        <w:fldChar w:fldCharType="end"/>
      </w:r>
      <w:r w:rsidR="0073778C" w:rsidRPr="00F52EBD">
        <w:rPr>
          <w:color w:val="auto"/>
        </w:rPr>
        <w:t>.</w:t>
      </w:r>
      <w:r w:rsidR="00137871" w:rsidRPr="00F52EBD">
        <w:rPr>
          <w:color w:val="auto"/>
        </w:rPr>
        <w:t xml:space="preserve"> Orthopedic injuries </w:t>
      </w:r>
      <w:r w:rsidR="0053707A" w:rsidRPr="00F52EBD">
        <w:rPr>
          <w:color w:val="auto"/>
        </w:rPr>
        <w:t xml:space="preserve">such as ligament and muscle tears </w:t>
      </w:r>
      <w:r w:rsidR="00137871" w:rsidRPr="00F52EBD">
        <w:rPr>
          <w:color w:val="auto"/>
        </w:rPr>
        <w:t xml:space="preserve">have also </w:t>
      </w:r>
      <w:r w:rsidR="0053707A" w:rsidRPr="00F52EBD">
        <w:rPr>
          <w:color w:val="auto"/>
        </w:rPr>
        <w:t xml:space="preserve">been shown to </w:t>
      </w:r>
      <w:r w:rsidR="0003276C" w:rsidRPr="00F52EBD">
        <w:rPr>
          <w:color w:val="auto"/>
        </w:rPr>
        <w:t>reduce</w:t>
      </w:r>
      <w:r w:rsidR="0053707A" w:rsidRPr="00F52EBD">
        <w:rPr>
          <w:color w:val="auto"/>
        </w:rPr>
        <w:t xml:space="preserve"> proprioceptive function</w:t>
      </w:r>
      <w:r w:rsidR="00166E85" w:rsidRPr="00F52EBD">
        <w:rPr>
          <w:color w:val="auto"/>
        </w:rPr>
        <w:fldChar w:fldCharType="begin"/>
      </w:r>
      <w:r w:rsidR="000A17F2" w:rsidRPr="00F52EBD">
        <w:rPr>
          <w:color w:val="auto"/>
        </w:rPr>
        <w:instrText xml:space="preserve"> ADDIN EN.CITE &lt;EndNote&gt;&lt;Cite&gt;&lt;Author&gt;Reider&lt;/Author&gt;&lt;Year&gt;2003&lt;/Year&gt;&lt;RecNum&gt;25&lt;/RecNum&gt;&lt;DisplayText&gt;&lt;style face="superscript"&gt;9&lt;/style&gt;&lt;/DisplayText&gt;&lt;record&gt;&lt;rec-number&gt;25&lt;/rec-number&gt;&lt;foreign-keys&gt;&lt;key app="EN" db-id="222555f9h2tf0ie9ed9pxt9oewd5te5rxdvx" timestamp="1563429620"&gt;25&lt;/key&gt;&lt;/foreign-keys&gt;&lt;ref-type name="Journal Article"&gt;17&lt;/ref-type&gt;&lt;contributors&gt;&lt;authors&gt;&lt;author&gt;Reider, Bruce&lt;/author&gt;&lt;author&gt;Arcand, Michel A&lt;/author&gt;&lt;author&gt;Diehl, Lee H&lt;/author&gt;&lt;author&gt;Mroczek, Kenneth&lt;/author&gt;&lt;author&gt;Abulencia, Armand&lt;/author&gt;&lt;author&gt;Stroud, C Christopher&lt;/author&gt;&lt;author&gt;Palm, Melanie&lt;/author&gt;&lt;author&gt;Gilbertson, Jennifer&lt;/author&gt;&lt;author&gt;Staszak, Patricia&lt;/author&gt;&lt;/authors&gt;&lt;/contributors&gt;&lt;titles&gt;&lt;title&gt;Proprioception of the knee before and after anterior cruciate ligament reconstruction&lt;/title&gt;&lt;secondary-title&gt;Arthroscopy: The Journal of Arthroscopic &amp;amp; Related Surgery&lt;/secondary-title&gt;&lt;/titles&gt;&lt;periodical&gt;&lt;full-title&gt;Arthroscopy: The Journal of Arthroscopic &amp;amp; Related Surgery&lt;/full-title&gt;&lt;/periodical&gt;&lt;pages&gt;2-12&lt;/pages&gt;&lt;volume&gt;19&lt;/volume&gt;&lt;number&gt;1&lt;/number&gt;&lt;dates&gt;&lt;year&gt;2003&lt;/year&gt;&lt;/dates&gt;&lt;isbn&gt;0749-8063&lt;/isbn&gt;&lt;urls&gt;&lt;/urls&gt;&lt;/record&gt;&lt;/Cite&gt;&lt;/EndNote&gt;</w:instrText>
      </w:r>
      <w:r w:rsidR="00166E85" w:rsidRPr="00F52EBD">
        <w:rPr>
          <w:color w:val="auto"/>
        </w:rPr>
        <w:fldChar w:fldCharType="separate"/>
      </w:r>
      <w:r w:rsidR="000A17F2" w:rsidRPr="00F52EBD">
        <w:rPr>
          <w:noProof/>
          <w:color w:val="auto"/>
          <w:vertAlign w:val="superscript"/>
        </w:rPr>
        <w:t>9</w:t>
      </w:r>
      <w:r w:rsidR="00166E85" w:rsidRPr="00F52EBD">
        <w:rPr>
          <w:color w:val="auto"/>
        </w:rPr>
        <w:fldChar w:fldCharType="end"/>
      </w:r>
      <w:r w:rsidR="00FF4533" w:rsidRPr="00F52EBD">
        <w:rPr>
          <w:color w:val="auto"/>
        </w:rPr>
        <w:t>.</w:t>
      </w:r>
      <w:r w:rsidR="003E0189" w:rsidRPr="00F52EBD">
        <w:rPr>
          <w:color w:val="auto"/>
        </w:rPr>
        <w:t xml:space="preserve"> The construct of proprioception is often tested in clinical outcome measures via detection of provider-applied small alterations in finger or toe position</w:t>
      </w:r>
      <w:r w:rsidR="003E0189" w:rsidRPr="00F52EBD">
        <w:rPr>
          <w:color w:val="auto"/>
        </w:rPr>
        <w:fldChar w:fldCharType="begin">
          <w:fldData xml:space="preserve">PEVuZE5vdGU+PENpdGU+PEF1dGhvcj5IaXpsaSBTYXlhcjwvQXV0aG9yPjxZZWFyPjIwMTc8L1ll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</w:fldData>
        </w:fldChar>
      </w:r>
      <w:r w:rsidR="00B47316" w:rsidRPr="00F52EBD">
        <w:rPr>
          <w:color w:val="auto"/>
        </w:rPr>
        <w:instrText xml:space="preserve"> ADDIN EN.CITE </w:instrText>
      </w:r>
      <w:r w:rsidR="00B47316" w:rsidRPr="00F52EBD">
        <w:rPr>
          <w:color w:val="auto"/>
        </w:rPr>
        <w:fldChar w:fldCharType="begin">
          <w:fldData xml:space="preserve">PEVuZE5vdGU+PENpdGU+PEF1dGhvcj5IaXpsaSBTYXlhcjwvQXV0aG9yPjxZZWFyPjIwMTc8L1ll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</w:fldData>
        </w:fldChar>
      </w:r>
      <w:r w:rsidR="00B47316" w:rsidRPr="00F52EBD">
        <w:rPr>
          <w:color w:val="auto"/>
        </w:rPr>
        <w:instrText xml:space="preserve"> ADDIN EN.CITE.DATA </w:instrText>
      </w:r>
      <w:r w:rsidR="00B47316" w:rsidRPr="00F52EBD">
        <w:rPr>
          <w:color w:val="auto"/>
        </w:rPr>
      </w:r>
      <w:r w:rsidR="00B47316" w:rsidRPr="00F52EBD">
        <w:rPr>
          <w:color w:val="auto"/>
        </w:rPr>
        <w:fldChar w:fldCharType="end"/>
      </w:r>
      <w:r w:rsidR="003E0189" w:rsidRPr="00F52EBD">
        <w:rPr>
          <w:color w:val="auto"/>
        </w:rPr>
      </w:r>
      <w:r w:rsidR="003E0189" w:rsidRPr="00F52EBD">
        <w:rPr>
          <w:color w:val="auto"/>
        </w:rPr>
        <w:fldChar w:fldCharType="separate"/>
      </w:r>
      <w:r w:rsidR="00B47316" w:rsidRPr="00F52EBD">
        <w:rPr>
          <w:noProof/>
          <w:color w:val="auto"/>
          <w:vertAlign w:val="superscript"/>
        </w:rPr>
        <w:t>10-14</w:t>
      </w:r>
      <w:r w:rsidR="003E0189" w:rsidRPr="00F52EBD">
        <w:rPr>
          <w:color w:val="auto"/>
        </w:rPr>
        <w:fldChar w:fldCharType="end"/>
      </w:r>
      <w:r w:rsidR="00045002" w:rsidRPr="00F52EBD">
        <w:rPr>
          <w:color w:val="auto"/>
        </w:rPr>
        <w:t>.</w:t>
      </w:r>
      <w:r w:rsidR="003E0189" w:rsidRPr="00F52EBD">
        <w:rPr>
          <w:color w:val="auto"/>
        </w:rPr>
        <w:t xml:space="preserve"> Such measures produce relatively coarse measurements</w:t>
      </w:r>
      <w:r w:rsidR="0092247A" w:rsidRPr="00F52EBD">
        <w:rPr>
          <w:color w:val="auto"/>
        </w:rPr>
        <w:t xml:space="preserve">: </w:t>
      </w:r>
      <w:r w:rsidR="003E0189" w:rsidRPr="00F52EBD">
        <w:rPr>
          <w:color w:val="auto"/>
        </w:rPr>
        <w:t>“absent”, “impaired”, “normal”</w:t>
      </w:r>
      <w:r w:rsidR="003E0189" w:rsidRPr="00F52EBD">
        <w:rPr>
          <w:color w:val="auto"/>
        </w:rPr>
        <w:fldChar w:fldCharType="begin"/>
      </w:r>
      <w:r w:rsidR="003E0189" w:rsidRPr="00F52EBD">
        <w:rPr>
          <w:color w:val="auto"/>
        </w:rPr>
        <w:instrText xml:space="preserve"> ADDIN EN.CITE &lt;EndNote&gt;&lt;Cite&gt;&lt;Author&gt;Stolk-Hornsveld&lt;/Author&gt;&lt;Year&gt;2006&lt;/Year&gt;&lt;RecNum&gt;67&lt;/RecNum&gt;&lt;DisplayText&gt;&lt;style face="superscript"&gt;12&lt;/style&gt;&lt;/DisplayText&gt;&lt;record&gt;&lt;rec-number&gt;67&lt;/rec-number&gt;&lt;foreign-keys&gt;&lt;key app="EN" db-id="222555f9h2tf0ie9ed9pxt9oewd5te5rxdvx" timestamp="1592162110"&gt;67&lt;/key&gt;&lt;/foreign-keys&gt;&lt;ref-type name="Journal Article"&gt;17&lt;/ref-type&gt;&lt;contributors&gt;&lt;authors&gt;&lt;author&gt;Stolk-Hornsveld, F&lt;/author&gt;&lt;author&gt;Crow, J Lesley&lt;/author&gt;&lt;author&gt;Hendriks, EP&lt;/author&gt;&lt;author&gt;Van Der Baan, R&lt;/author&gt;&lt;author&gt;Harmeling-van Der Wel, BC&lt;/author&gt;&lt;/authors&gt;&lt;/contributors&gt;&lt;titles&gt;&lt;title&gt;The Erasmus MC modifications to the (revised) Nottingham Sensory Assessment: a reliable somatosensory assessment measure for patients with intracranial disorders&lt;/title&gt;&lt;secondary-title&gt;Clinical rehabilitation&lt;/secondary-title&gt;&lt;/titles&gt;&lt;periodical&gt;&lt;full-title&gt;Clinical rehabilitation&lt;/full-title&gt;&lt;/periodical&gt;&lt;pages&gt;160-172&lt;/pages&gt;&lt;volume&gt;20&lt;/volume&gt;&lt;number&gt;2&lt;/number&gt;&lt;dates&gt;&lt;year&gt;2006&lt;/year&gt;&lt;/dates&gt;&lt;isbn&gt;0269-2155&lt;/isbn&gt;&lt;urls&gt;&lt;/urls&gt;&lt;/record&gt;&lt;/Cite&gt;&lt;/EndNote&gt;</w:instrText>
      </w:r>
      <w:r w:rsidR="003E0189" w:rsidRPr="00F52EBD">
        <w:rPr>
          <w:color w:val="auto"/>
        </w:rPr>
        <w:fldChar w:fldCharType="separate"/>
      </w:r>
      <w:r w:rsidR="003E0189" w:rsidRPr="00F52EBD">
        <w:rPr>
          <w:noProof/>
          <w:color w:val="auto"/>
          <w:vertAlign w:val="superscript"/>
        </w:rPr>
        <w:t>12</w:t>
      </w:r>
      <w:r w:rsidR="003E0189" w:rsidRPr="00F52EBD">
        <w:rPr>
          <w:color w:val="auto"/>
        </w:rPr>
        <w:fldChar w:fldCharType="end"/>
      </w:r>
      <w:r w:rsidR="00045002" w:rsidRPr="00F52EBD">
        <w:rPr>
          <w:color w:val="auto"/>
        </w:rPr>
        <w:t>.</w:t>
      </w:r>
      <w:r w:rsidR="003E0189" w:rsidRPr="00F52EBD">
        <w:rPr>
          <w:color w:val="auto"/>
        </w:rPr>
        <w:t xml:space="preserve"> While sufficient for detection of gross proprioceptive impairments, </w:t>
      </w:r>
      <w:r w:rsidR="00B47316" w:rsidRPr="00F52EBD">
        <w:rPr>
          <w:color w:val="auto"/>
        </w:rPr>
        <w:t xml:space="preserve">laboratory mechanical testing methods </w:t>
      </w:r>
      <w:r w:rsidR="00122261" w:rsidRPr="00F52EBD">
        <w:rPr>
          <w:color w:val="auto"/>
        </w:rPr>
        <w:t xml:space="preserve">are </w:t>
      </w:r>
      <w:r w:rsidR="00B47316" w:rsidRPr="00F52EBD">
        <w:rPr>
          <w:color w:val="auto"/>
        </w:rPr>
        <w:t>required to</w:t>
      </w:r>
      <w:r w:rsidR="00BE33BF" w:rsidRPr="00F52EBD">
        <w:rPr>
          <w:color w:val="auto"/>
        </w:rPr>
        <w:t xml:space="preserve"> </w:t>
      </w:r>
      <w:r w:rsidR="0029761D" w:rsidRPr="00F52EBD">
        <w:rPr>
          <w:color w:val="auto"/>
        </w:rPr>
        <w:t>precisely measure</w:t>
      </w:r>
      <w:r w:rsidR="00BE33BF" w:rsidRPr="00F52EBD">
        <w:rPr>
          <w:color w:val="auto"/>
        </w:rPr>
        <w:t xml:space="preserve"> </w:t>
      </w:r>
      <w:r w:rsidR="00B47316" w:rsidRPr="00F52EBD">
        <w:rPr>
          <w:color w:val="auto"/>
        </w:rPr>
        <w:t>subtle proprioceptive impairments</w:t>
      </w:r>
      <w:r w:rsidR="003E0189" w:rsidRPr="00F52EBD">
        <w:rPr>
          <w:color w:val="auto"/>
        </w:rPr>
        <w:fldChar w:fldCharType="begin">
          <w:fldData xml:space="preserve">PEVuZE5vdGU+PENpdGU+PEF1dGhvcj5TYXJ0b3ItR2xpdHRlbmJlcmc8L0F1dGhvcj48WWVhcj4x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</w:fldData>
        </w:fldChar>
      </w:r>
      <w:r w:rsidR="0029761D" w:rsidRPr="00F52EBD">
        <w:rPr>
          <w:color w:val="auto"/>
        </w:rPr>
        <w:instrText xml:space="preserve"> ADDIN EN.CITE </w:instrText>
      </w:r>
      <w:r w:rsidR="0029761D" w:rsidRPr="00F52EBD">
        <w:rPr>
          <w:color w:val="auto"/>
        </w:rPr>
        <w:fldChar w:fldCharType="begin">
          <w:fldData xml:space="preserve">PEVuZE5vdGU+PENpdGU+PEF1dGhvcj5TYXJ0b3ItR2xpdHRlbmJlcmc8L0F1dGhvcj48WWVhcj4x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</w:fldData>
        </w:fldChar>
      </w:r>
      <w:r w:rsidR="0029761D" w:rsidRPr="00F52EBD">
        <w:rPr>
          <w:color w:val="auto"/>
        </w:rPr>
        <w:instrText xml:space="preserve"> ADDIN EN.CITE.DATA </w:instrText>
      </w:r>
      <w:r w:rsidR="0029761D" w:rsidRPr="00F52EBD">
        <w:rPr>
          <w:color w:val="auto"/>
        </w:rPr>
      </w:r>
      <w:r w:rsidR="0029761D" w:rsidRPr="00F52EBD">
        <w:rPr>
          <w:color w:val="auto"/>
        </w:rPr>
        <w:fldChar w:fldCharType="end"/>
      </w:r>
      <w:r w:rsidR="003E0189" w:rsidRPr="00F52EBD">
        <w:rPr>
          <w:color w:val="auto"/>
        </w:rPr>
      </w:r>
      <w:r w:rsidR="003E0189" w:rsidRPr="00F52EBD">
        <w:rPr>
          <w:color w:val="auto"/>
        </w:rPr>
        <w:fldChar w:fldCharType="separate"/>
      </w:r>
      <w:r w:rsidR="0029761D" w:rsidRPr="00F52EBD">
        <w:rPr>
          <w:noProof/>
          <w:color w:val="auto"/>
          <w:vertAlign w:val="superscript"/>
        </w:rPr>
        <w:t>14-16</w:t>
      </w:r>
      <w:r w:rsidR="003E0189" w:rsidRPr="00F52EBD">
        <w:rPr>
          <w:color w:val="auto"/>
        </w:rPr>
        <w:fldChar w:fldCharType="end"/>
      </w:r>
      <w:r w:rsidR="00E25672" w:rsidRPr="00F52EBD">
        <w:rPr>
          <w:color w:val="auto"/>
        </w:rPr>
        <w:t>.</w:t>
      </w:r>
      <w:r w:rsidR="008B49BD" w:rsidRPr="00F52EBD">
        <w:rPr>
          <w:color w:val="auto"/>
        </w:rPr>
        <w:t xml:space="preserve"> </w:t>
      </w:r>
    </w:p>
    <w:p w14:paraId="370C4102" w14:textId="77777777" w:rsidR="00A512BC" w:rsidRPr="00F52EBD" w:rsidRDefault="00A512BC" w:rsidP="00E773B9">
      <w:pPr>
        <w:jc w:val="left"/>
        <w:rPr>
          <w:color w:val="auto"/>
        </w:rPr>
      </w:pPr>
    </w:p>
    <w:p w14:paraId="3B2A4F75" w14:textId="1BD8FABB" w:rsidR="00AC1D0C" w:rsidRPr="00F52EBD" w:rsidRDefault="00CD174D" w:rsidP="003C19A3">
      <w:pPr>
        <w:jc w:val="left"/>
        <w:rPr>
          <w:color w:val="auto"/>
        </w:rPr>
      </w:pPr>
      <w:r w:rsidRPr="00F52EBD">
        <w:rPr>
          <w:color w:val="auto"/>
        </w:rPr>
        <w:t>Researchers and clinicians often divide p</w:t>
      </w:r>
      <w:r w:rsidR="00FA2FAE" w:rsidRPr="00F52EBD">
        <w:rPr>
          <w:color w:val="auto"/>
        </w:rPr>
        <w:t>roprioception</w:t>
      </w:r>
      <w:r w:rsidR="00EB7C82" w:rsidRPr="00F52EBD">
        <w:rPr>
          <w:color w:val="auto"/>
        </w:rPr>
        <w:t xml:space="preserve"> </w:t>
      </w:r>
      <w:r w:rsidR="00FA2FAE" w:rsidRPr="00F52EBD">
        <w:rPr>
          <w:color w:val="auto"/>
        </w:rPr>
        <w:t xml:space="preserve">into </w:t>
      </w:r>
      <w:proofErr w:type="spellStart"/>
      <w:r w:rsidR="00E773B9" w:rsidRPr="00F52EBD">
        <w:rPr>
          <w:color w:val="auto"/>
        </w:rPr>
        <w:t>submodalities</w:t>
      </w:r>
      <w:proofErr w:type="spellEnd"/>
      <w:r w:rsidR="004F32D3" w:rsidRPr="00F52EBD">
        <w:rPr>
          <w:color w:val="auto"/>
        </w:rPr>
        <w:t xml:space="preserve"> for measurement</w:t>
      </w:r>
      <w:r w:rsidR="00A17475" w:rsidRPr="00F52EBD">
        <w:rPr>
          <w:color w:val="auto"/>
        </w:rPr>
        <w:t>.</w:t>
      </w:r>
      <w:r w:rsidR="00296AC2" w:rsidRPr="00F52EBD">
        <w:rPr>
          <w:color w:val="auto"/>
        </w:rPr>
        <w:t xml:space="preserve"> </w:t>
      </w:r>
      <w:r w:rsidR="00E773B9" w:rsidRPr="00F52EBD">
        <w:rPr>
          <w:color w:val="auto"/>
        </w:rPr>
        <w:t xml:space="preserve">The most commonly investigated </w:t>
      </w:r>
      <w:proofErr w:type="spellStart"/>
      <w:r w:rsidR="00E773B9" w:rsidRPr="00F52EBD">
        <w:rPr>
          <w:color w:val="auto"/>
        </w:rPr>
        <w:t>submodalities</w:t>
      </w:r>
      <w:proofErr w:type="spellEnd"/>
      <w:r w:rsidR="00E773B9" w:rsidRPr="00F52EBD">
        <w:rPr>
          <w:color w:val="auto"/>
        </w:rPr>
        <w:t xml:space="preserve"> of proprioception are joint position sense (JPS) and kinesthesia, typically defined as the sense of movement</w:t>
      </w:r>
      <w:r w:rsidR="00E773B9" w:rsidRPr="00F52EBD">
        <w:rPr>
          <w:color w:val="auto"/>
        </w:rPr>
        <w:fldChar w:fldCharType="begin">
          <w:fldData xml:space="preserve">PEVuZE5vdGU+PENpdGU+PEF1dGhvcj5IaWxsaWVyPC9BdXRob3I+PFllYXI+MjAxNTwvWWVhcj48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==
</w:fldData>
        </w:fldChar>
      </w:r>
      <w:r w:rsidR="00F46F5D" w:rsidRPr="00F52EBD">
        <w:rPr>
          <w:color w:val="auto"/>
        </w:rPr>
        <w:instrText xml:space="preserve"> ADDIN EN.CITE </w:instrText>
      </w:r>
      <w:r w:rsidR="00F46F5D" w:rsidRPr="00F52EBD">
        <w:rPr>
          <w:color w:val="auto"/>
        </w:rPr>
        <w:fldChar w:fldCharType="begin">
          <w:fldData xml:space="preserve">PEVuZE5vdGU+PENpdGU+PEF1dGhvcj5IaWxsaWVyPC9BdXRob3I+PFllYXI+MjAxNTwvWWVhcj48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==
</w:fldData>
        </w:fldChar>
      </w:r>
      <w:r w:rsidR="00F46F5D" w:rsidRPr="00F52EBD">
        <w:rPr>
          <w:color w:val="auto"/>
        </w:rPr>
        <w:instrText xml:space="preserve"> ADDIN EN.CITE.DATA </w:instrText>
      </w:r>
      <w:r w:rsidR="00F46F5D" w:rsidRPr="00F52EBD">
        <w:rPr>
          <w:color w:val="auto"/>
        </w:rPr>
      </w:r>
      <w:r w:rsidR="00F46F5D" w:rsidRPr="00F52EBD">
        <w:rPr>
          <w:color w:val="auto"/>
        </w:rPr>
        <w:fldChar w:fldCharType="end"/>
      </w:r>
      <w:r w:rsidR="00E773B9" w:rsidRPr="00F52EBD">
        <w:rPr>
          <w:color w:val="auto"/>
        </w:rPr>
      </w:r>
      <w:r w:rsidR="00E773B9" w:rsidRPr="00F52EBD">
        <w:rPr>
          <w:color w:val="auto"/>
        </w:rPr>
        <w:fldChar w:fldCharType="separate"/>
      </w:r>
      <w:r w:rsidR="00F46F5D" w:rsidRPr="00F52EBD">
        <w:rPr>
          <w:noProof/>
          <w:color w:val="auto"/>
          <w:vertAlign w:val="superscript"/>
        </w:rPr>
        <w:t>3,16,17</w:t>
      </w:r>
      <w:r w:rsidR="00E773B9" w:rsidRPr="00F52EBD">
        <w:rPr>
          <w:color w:val="auto"/>
        </w:rPr>
        <w:fldChar w:fldCharType="end"/>
      </w:r>
      <w:r w:rsidR="00010436" w:rsidRPr="00F52EBD">
        <w:rPr>
          <w:color w:val="auto"/>
        </w:rPr>
        <w:t>.</w:t>
      </w:r>
      <w:r w:rsidR="00E773B9" w:rsidRPr="00F52EBD">
        <w:rPr>
          <w:color w:val="auto"/>
        </w:rPr>
        <w:t xml:space="preserve"> Joint position sense is often tested via active matching</w:t>
      </w:r>
      <w:r w:rsidR="004425B8" w:rsidRPr="00F52EBD">
        <w:rPr>
          <w:color w:val="auto"/>
        </w:rPr>
        <w:t xml:space="preserve"> tasks</w:t>
      </w:r>
      <w:r w:rsidR="00E66B9D" w:rsidRPr="00F52EBD">
        <w:rPr>
          <w:color w:val="auto"/>
        </w:rPr>
        <w:t xml:space="preserve">, </w:t>
      </w:r>
      <w:r w:rsidR="001F4FC7" w:rsidRPr="00F52EBD">
        <w:rPr>
          <w:color w:val="auto"/>
        </w:rPr>
        <w:t>where individuals replicate a reference joint angle</w:t>
      </w:r>
      <w:r w:rsidR="008F46B3" w:rsidRPr="00F52EBD">
        <w:rPr>
          <w:color w:val="auto"/>
        </w:rPr>
        <w:fldChar w:fldCharType="begin"/>
      </w:r>
      <w:r w:rsidR="00F46F5D" w:rsidRPr="00F52EBD">
        <w:rPr>
          <w:color w:val="auto"/>
        </w:rPr>
        <w:instrText xml:space="preserve"> ADDIN EN.CITE &lt;EndNote&gt;&lt;Cite&gt;&lt;Author&gt;Goble&lt;/Author&gt;&lt;Year&gt;2010&lt;/Year&gt;&lt;RecNum&gt;79&lt;/RecNum&gt;&lt;DisplayText&gt;&lt;style face="superscript"&gt;18,19&lt;/style&gt;&lt;/DisplayText&gt;&lt;record&gt;&lt;rec-number&gt;79&lt;/rec-number&gt;&lt;foreign-keys&gt;&lt;key app="EN" db-id="222555f9h2tf0ie9ed9pxt9oewd5te5rxdvx" timestamp="1592769761"&gt;79&lt;/key&gt;&lt;/foreign-keys&gt;&lt;ref-type name="Journal Article"&gt;17&lt;/ref-type&gt;&lt;contributors&gt;&lt;authors&gt;&lt;author&gt;Goble, Daniel J&lt;/author&gt;&lt;/authors&gt;&lt;/contributors&gt;&lt;titles&gt;&lt;title&gt;Proprioceptive acuity assessment via joint position matching: from basic science to general practice&lt;/title&gt;&lt;secondary-title&gt;Physical therapy&lt;/secondary-title&gt;&lt;/titles&gt;&lt;periodical&gt;&lt;full-title&gt;Physical therapy&lt;/full-title&gt;&lt;/periodical&gt;&lt;pages&gt;1176-1184&lt;/pages&gt;&lt;volume&gt;90&lt;/volume&gt;&lt;number&gt;8&lt;/number&gt;&lt;dates&gt;&lt;year&gt;2010&lt;/year&gt;&lt;/dates&gt;&lt;isbn&gt;0031-9023&lt;/isbn&gt;&lt;urls&gt;&lt;/urls&gt;&lt;/record&gt;&lt;/Cite&gt;&lt;Cite&gt;&lt;Author&gt;Juul-Kristensen&lt;/Author&gt;&lt;Year&gt;2008&lt;/Year&gt;&lt;RecNum&gt;34&lt;/RecNum&gt;&lt;record&gt;&lt;rec-number&gt;34&lt;/rec-number&gt;&lt;foreign-keys&gt;&lt;key app="EN" db-id="222555f9h2tf0ie9ed9pxt9oewd5te5rxdvx" timestamp="1579882553"&gt;34&lt;/key&gt;&lt;/foreign-keys&gt;&lt;ref-type name="Journal Article"&gt;17&lt;/ref-type&gt;&lt;contributors&gt;&lt;authors&gt;&lt;author&gt;Juul-Kristensen, Birgit&lt;/author&gt;&lt;author&gt;Lund, Hans&lt;/author&gt;&lt;author&gt;Hansen, Klaus&lt;/author&gt;&lt;author&gt;Christensen, Hanne&lt;/author&gt;&lt;author&gt;Danneskiold-Samsøe, Bente&lt;/author&gt;&lt;author&gt;Bliddal, Henning&lt;/author&gt;&lt;/authors&gt;&lt;/contributors&gt;&lt;titles&gt;&lt;title&gt;Test-retest reliability of joint position and kinesthetic sense in the elbow of healthy subjects&lt;/title&gt;&lt;secondary-title&gt;Physiotherapy theory and practice&lt;/secondary-title&gt;&lt;/titles&gt;&lt;periodical&gt;&lt;full-title&gt;Physiotherapy theory and practice&lt;/full-title&gt;&lt;/periodical&gt;&lt;pages&gt;65-72&lt;/pages&gt;&lt;volume&gt;24&lt;/volume&gt;&lt;number&gt;1&lt;/number&gt;&lt;dates&gt;&lt;year&gt;2008&lt;/year&gt;&lt;/dates&gt;&lt;isbn&gt;0959-3985&lt;/isbn&gt;&lt;urls&gt;&lt;/urls&gt;&lt;/record&gt;&lt;/Cite&gt;&lt;/EndNote&gt;</w:instrText>
      </w:r>
      <w:r w:rsidR="008F46B3" w:rsidRPr="00F52EBD">
        <w:rPr>
          <w:color w:val="auto"/>
        </w:rPr>
        <w:fldChar w:fldCharType="separate"/>
      </w:r>
      <w:r w:rsidR="00F46F5D" w:rsidRPr="00F52EBD">
        <w:rPr>
          <w:noProof/>
          <w:color w:val="auto"/>
          <w:vertAlign w:val="superscript"/>
        </w:rPr>
        <w:t>18,19</w:t>
      </w:r>
      <w:r w:rsidR="008F46B3" w:rsidRPr="00F52EBD">
        <w:rPr>
          <w:color w:val="auto"/>
        </w:rPr>
        <w:fldChar w:fldCharType="end"/>
      </w:r>
      <w:r w:rsidR="00E773B9" w:rsidRPr="00F52EBD">
        <w:rPr>
          <w:color w:val="auto"/>
        </w:rPr>
        <w:t>.</w:t>
      </w:r>
      <w:r w:rsidR="00255199" w:rsidRPr="00F52EBD">
        <w:rPr>
          <w:color w:val="auto"/>
        </w:rPr>
        <w:t xml:space="preserve"> </w:t>
      </w:r>
      <w:r w:rsidR="00E773B9" w:rsidRPr="00F52EBD">
        <w:rPr>
          <w:color w:val="auto"/>
        </w:rPr>
        <w:t>Kinesthesia is commonly measured</w:t>
      </w:r>
      <w:r w:rsidR="008E3C38" w:rsidRPr="00F52EBD">
        <w:rPr>
          <w:color w:val="auto"/>
        </w:rPr>
        <w:t xml:space="preserve"> </w:t>
      </w:r>
      <w:r w:rsidR="00E773B9" w:rsidRPr="00F52EBD">
        <w:rPr>
          <w:color w:val="auto"/>
        </w:rPr>
        <w:t xml:space="preserve">using </w:t>
      </w:r>
      <w:r w:rsidR="0092247A" w:rsidRPr="00F52EBD">
        <w:rPr>
          <w:color w:val="auto"/>
        </w:rPr>
        <w:t xml:space="preserve">the </w:t>
      </w:r>
      <w:r w:rsidR="00E773B9" w:rsidRPr="00F52EBD">
        <w:rPr>
          <w:color w:val="auto"/>
        </w:rPr>
        <w:t>threshold to detection of passive movement (TDPM), whereby a participant’s limb is passively moved slowly, with the participant indicating the point at which movement is first detect</w:t>
      </w:r>
      <w:r w:rsidR="000F17B4" w:rsidRPr="00F52EBD">
        <w:rPr>
          <w:color w:val="auto"/>
        </w:rPr>
        <w:t>ed</w:t>
      </w:r>
      <w:r w:rsidR="007449DD" w:rsidRPr="00F52EBD">
        <w:rPr>
          <w:color w:val="auto"/>
        </w:rPr>
        <w:fldChar w:fldCharType="begin">
          <w:fldData xml:space="preserve">PEVuZE5vdGU+PENpdGU+PEF1dGhvcj5KdXVsLUtyaXN0ZW5zZW48L0F1dGhvcj48WWVhcj4yMDA4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==
</w:fldData>
        </w:fldChar>
      </w:r>
      <w:r w:rsidR="00F46F5D" w:rsidRPr="00F52EBD">
        <w:rPr>
          <w:color w:val="auto"/>
        </w:rPr>
        <w:instrText xml:space="preserve"> ADDIN EN.CITE </w:instrText>
      </w:r>
      <w:r w:rsidR="00F46F5D" w:rsidRPr="00F52EBD">
        <w:rPr>
          <w:color w:val="auto"/>
        </w:rPr>
        <w:fldChar w:fldCharType="begin">
          <w:fldData xml:space="preserve">PEVuZE5vdGU+PENpdGU+PEF1dGhvcj5KdXVsLUtyaXN0ZW5zZW48L0F1dGhvcj48WWVhcj4yMDA4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==
</w:fldData>
        </w:fldChar>
      </w:r>
      <w:r w:rsidR="00F46F5D" w:rsidRPr="00F52EBD">
        <w:rPr>
          <w:color w:val="auto"/>
        </w:rPr>
        <w:instrText xml:space="preserve"> ADDIN EN.CITE.DATA </w:instrText>
      </w:r>
      <w:r w:rsidR="00F46F5D" w:rsidRPr="00F52EBD">
        <w:rPr>
          <w:color w:val="auto"/>
        </w:rPr>
      </w:r>
      <w:r w:rsidR="00F46F5D" w:rsidRPr="00F52EBD">
        <w:rPr>
          <w:color w:val="auto"/>
        </w:rPr>
        <w:fldChar w:fldCharType="end"/>
      </w:r>
      <w:r w:rsidR="007449DD" w:rsidRPr="00F52EBD">
        <w:rPr>
          <w:color w:val="auto"/>
        </w:rPr>
      </w:r>
      <w:r w:rsidR="007449DD" w:rsidRPr="00F52EBD">
        <w:rPr>
          <w:color w:val="auto"/>
        </w:rPr>
        <w:fldChar w:fldCharType="separate"/>
      </w:r>
      <w:r w:rsidR="00F46F5D" w:rsidRPr="00F52EBD">
        <w:rPr>
          <w:noProof/>
          <w:color w:val="auto"/>
          <w:vertAlign w:val="superscript"/>
        </w:rPr>
        <w:t>16,17,19</w:t>
      </w:r>
      <w:r w:rsidR="007449DD" w:rsidRPr="00F52EBD">
        <w:rPr>
          <w:color w:val="auto"/>
        </w:rPr>
        <w:fldChar w:fldCharType="end"/>
      </w:r>
      <w:r w:rsidR="009A5509" w:rsidRPr="00F52EBD">
        <w:rPr>
          <w:color w:val="auto"/>
        </w:rPr>
        <w:t>.</w:t>
      </w:r>
      <w:r w:rsidR="00E773B9" w:rsidRPr="00F52EBD">
        <w:rPr>
          <w:color w:val="auto"/>
        </w:rPr>
        <w:t xml:space="preserve"> Measurement of TDPM typically requires use of specialized equipment to provide th</w:t>
      </w:r>
      <w:r w:rsidR="00A03624" w:rsidRPr="00F52EBD">
        <w:rPr>
          <w:color w:val="auto"/>
        </w:rPr>
        <w:t>e</w:t>
      </w:r>
      <w:r w:rsidR="00E773B9" w:rsidRPr="00F52EBD">
        <w:rPr>
          <w:color w:val="auto"/>
        </w:rPr>
        <w:t xml:space="preserve"> slow passive movement and denote the</w:t>
      </w:r>
      <w:r w:rsidR="00EE4ABB" w:rsidRPr="00F52EBD">
        <w:rPr>
          <w:color w:val="auto"/>
        </w:rPr>
        <w:t xml:space="preserve"> point</w:t>
      </w:r>
      <w:r w:rsidR="00E773B9" w:rsidRPr="00F52EBD">
        <w:rPr>
          <w:color w:val="auto"/>
        </w:rPr>
        <w:t xml:space="preserve"> of detection</w:t>
      </w:r>
      <w:r w:rsidR="00E773B9" w:rsidRPr="00F52EBD">
        <w:rPr>
          <w:color w:val="auto"/>
        </w:rPr>
        <w:fldChar w:fldCharType="begin"/>
      </w:r>
      <w:r w:rsidR="00F46F5D" w:rsidRPr="00F52EBD">
        <w:rPr>
          <w:color w:val="auto"/>
        </w:rPr>
        <w:instrText xml:space="preserve"> ADDIN EN.CITE &lt;EndNote&gt;&lt;Cite&gt;&lt;Author&gt;Han&lt;/Author&gt;&lt;Year&gt;2016&lt;/Year&gt;&lt;RecNum&gt;3&lt;/RecNum&gt;&lt;DisplayText&gt;&lt;style face="superscript"&gt;17&lt;/style&gt;&lt;/DisplayText&gt;&lt;record&gt;&lt;rec-number&gt;3&lt;/rec-number&gt;&lt;foreign-keys&gt;&lt;key app="EN" db-id="222555f9h2tf0ie9ed9pxt9oewd5te5rxdvx" timestamp="1560952822"&gt;3&lt;/key&gt;&lt;/foreign-keys&gt;&lt;ref-type name="Journal Article"&gt;17&lt;/ref-type&gt;&lt;contributors&gt;&lt;authors&gt;&lt;author&gt;Han, Jia&lt;/author&gt;&lt;author&gt;Waddington, Gordon&lt;/author&gt;&lt;author&gt;Adams, Roger&lt;/author&gt;&lt;author&gt;Anson, Judith&lt;/author&gt;&lt;author&gt;Liu, Yu&lt;/author&gt;&lt;/authors&gt;&lt;/contributors&gt;&lt;titles&gt;&lt;title&gt;Assessing proprioception: a critical review of methods&lt;/title&gt;&lt;secondary-title&gt;Journal of Sport and Health Science&lt;/secondary-title&gt;&lt;/titles&gt;&lt;periodical&gt;&lt;full-title&gt;Journal of Sport and Health Science&lt;/full-title&gt;&lt;/periodical&gt;&lt;pages&gt;80-90&lt;/pages&gt;&lt;volume&gt;5&lt;/volume&gt;&lt;number&gt;1&lt;/number&gt;&lt;dates&gt;&lt;year&gt;2016&lt;/year&gt;&lt;/dates&gt;&lt;isbn&gt;2095-2546&lt;/isbn&gt;&lt;urls&gt;&lt;/urls&gt;&lt;/record&gt;&lt;/Cite&gt;&lt;/EndNote&gt;</w:instrText>
      </w:r>
      <w:r w:rsidR="00E773B9" w:rsidRPr="00F52EBD">
        <w:rPr>
          <w:color w:val="auto"/>
        </w:rPr>
        <w:fldChar w:fldCharType="separate"/>
      </w:r>
      <w:r w:rsidR="00F46F5D" w:rsidRPr="00F52EBD">
        <w:rPr>
          <w:noProof/>
          <w:color w:val="auto"/>
          <w:vertAlign w:val="superscript"/>
        </w:rPr>
        <w:t>17</w:t>
      </w:r>
      <w:r w:rsidR="00E773B9" w:rsidRPr="00F52EBD">
        <w:rPr>
          <w:color w:val="auto"/>
        </w:rPr>
        <w:fldChar w:fldCharType="end"/>
      </w:r>
      <w:r w:rsidR="00710B5A" w:rsidRPr="00F52EBD">
        <w:rPr>
          <w:color w:val="auto"/>
        </w:rPr>
        <w:t>.</w:t>
      </w:r>
      <w:r w:rsidR="00E773B9" w:rsidRPr="00F52EBD">
        <w:rPr>
          <w:color w:val="auto"/>
        </w:rPr>
        <w:t xml:space="preserve"> </w:t>
      </w:r>
    </w:p>
    <w:p w14:paraId="01DDF6F4" w14:textId="77777777" w:rsidR="00AC1D0C" w:rsidRPr="00F52EBD" w:rsidRDefault="00AC1D0C" w:rsidP="003C19A3">
      <w:pPr>
        <w:jc w:val="left"/>
        <w:rPr>
          <w:color w:val="auto"/>
        </w:rPr>
      </w:pPr>
    </w:p>
    <w:p w14:paraId="2CDE2F64" w14:textId="49F4393B" w:rsidR="001D050D" w:rsidRPr="00F52EBD" w:rsidRDefault="00930FF6" w:rsidP="003C19A3">
      <w:pPr>
        <w:jc w:val="left"/>
        <w:rPr>
          <w:color w:val="auto"/>
        </w:rPr>
      </w:pPr>
      <w:r w:rsidRPr="00F52EBD">
        <w:rPr>
          <w:color w:val="auto"/>
        </w:rPr>
        <w:t>Va</w:t>
      </w:r>
      <w:r w:rsidR="00203EC2" w:rsidRPr="00F52EBD">
        <w:rPr>
          <w:color w:val="auto"/>
        </w:rPr>
        <w:t xml:space="preserve">lid and reliable results have been found at different joints using </w:t>
      </w:r>
      <w:r w:rsidR="00F93C7C" w:rsidRPr="00F52EBD">
        <w:rPr>
          <w:color w:val="auto"/>
        </w:rPr>
        <w:t xml:space="preserve">TDPM </w:t>
      </w:r>
      <w:r w:rsidR="00203EC2" w:rsidRPr="00F52EBD">
        <w:rPr>
          <w:color w:val="auto"/>
        </w:rPr>
        <w:t>methods</w:t>
      </w:r>
      <w:r w:rsidR="00703D92" w:rsidRPr="00F52EBD">
        <w:rPr>
          <w:color w:val="auto"/>
        </w:rPr>
        <w:fldChar w:fldCharType="begin">
          <w:fldData xml:space="preserve">PEVuZE5vdGU+PENpdGU+PEF1dGhvcj5EZXNocGFuZGU8L0F1dGhvcj48WWVhcj4yMDAzPC9ZZWFy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</w:fldData>
        </w:fldChar>
      </w:r>
      <w:r w:rsidR="00F46F5D" w:rsidRPr="00F52EBD">
        <w:rPr>
          <w:color w:val="auto"/>
        </w:rPr>
        <w:instrText xml:space="preserve"> ADDIN EN.CITE </w:instrText>
      </w:r>
      <w:r w:rsidR="00F46F5D" w:rsidRPr="00F52EBD">
        <w:rPr>
          <w:color w:val="auto"/>
        </w:rPr>
        <w:fldChar w:fldCharType="begin">
          <w:fldData xml:space="preserve">PEVuZE5vdGU+PENpdGU+PEF1dGhvcj5EZXNocGFuZGU8L0F1dGhvcj48WWVhcj4yMDAzPC9ZZWFy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</w:fldData>
        </w:fldChar>
      </w:r>
      <w:r w:rsidR="00F46F5D" w:rsidRPr="00F52EBD">
        <w:rPr>
          <w:color w:val="auto"/>
        </w:rPr>
        <w:instrText xml:space="preserve"> ADDIN EN.CITE.DATA </w:instrText>
      </w:r>
      <w:r w:rsidR="00F46F5D" w:rsidRPr="00F52EBD">
        <w:rPr>
          <w:color w:val="auto"/>
        </w:rPr>
      </w:r>
      <w:r w:rsidR="00F46F5D" w:rsidRPr="00F52EBD">
        <w:rPr>
          <w:color w:val="auto"/>
        </w:rPr>
        <w:fldChar w:fldCharType="end"/>
      </w:r>
      <w:r w:rsidR="00703D92" w:rsidRPr="00F52EBD">
        <w:rPr>
          <w:color w:val="auto"/>
        </w:rPr>
      </w:r>
      <w:r w:rsidR="00703D92" w:rsidRPr="00F52EBD">
        <w:rPr>
          <w:color w:val="auto"/>
        </w:rPr>
        <w:fldChar w:fldCharType="separate"/>
      </w:r>
      <w:r w:rsidR="00F46F5D" w:rsidRPr="00F52EBD">
        <w:rPr>
          <w:noProof/>
          <w:color w:val="auto"/>
          <w:vertAlign w:val="superscript"/>
        </w:rPr>
        <w:t>9,16,19-22</w:t>
      </w:r>
      <w:r w:rsidR="00703D92" w:rsidRPr="00F52EBD">
        <w:rPr>
          <w:color w:val="auto"/>
        </w:rPr>
        <w:fldChar w:fldCharType="end"/>
      </w:r>
      <w:r w:rsidR="00BD36C2" w:rsidRPr="00F52EBD">
        <w:rPr>
          <w:color w:val="auto"/>
        </w:rPr>
        <w:t>.</w:t>
      </w:r>
      <w:r w:rsidR="003F7B5D" w:rsidRPr="00F52EBD">
        <w:rPr>
          <w:color w:val="auto"/>
        </w:rPr>
        <w:t xml:space="preserve"> </w:t>
      </w:r>
      <w:r w:rsidR="00D80C13" w:rsidRPr="00F52EBD">
        <w:rPr>
          <w:color w:val="auto"/>
        </w:rPr>
        <w:t>However, t</w:t>
      </w:r>
      <w:r w:rsidR="000C716C" w:rsidRPr="00F52EBD">
        <w:rPr>
          <w:color w:val="auto"/>
        </w:rPr>
        <w:t>he</w:t>
      </w:r>
      <w:r w:rsidR="00583A66" w:rsidRPr="00F52EBD">
        <w:rPr>
          <w:color w:val="auto"/>
        </w:rPr>
        <w:t xml:space="preserve">re is considerable </w:t>
      </w:r>
      <w:r w:rsidR="00F91433" w:rsidRPr="00F52EBD">
        <w:rPr>
          <w:color w:val="auto"/>
        </w:rPr>
        <w:t xml:space="preserve">variation in </w:t>
      </w:r>
      <w:r w:rsidR="00613B0F" w:rsidRPr="00F52EBD">
        <w:rPr>
          <w:color w:val="auto"/>
        </w:rPr>
        <w:t>T</w:t>
      </w:r>
      <w:r w:rsidR="00F93C7C" w:rsidRPr="00F52EBD">
        <w:rPr>
          <w:color w:val="auto"/>
        </w:rPr>
        <w:t>DPM</w:t>
      </w:r>
      <w:r w:rsidR="00F91433" w:rsidRPr="00F52EBD">
        <w:rPr>
          <w:color w:val="auto"/>
        </w:rPr>
        <w:t xml:space="preserve"> equipment and meth</w:t>
      </w:r>
      <w:r w:rsidR="00583A66" w:rsidRPr="00F52EBD">
        <w:rPr>
          <w:color w:val="auto"/>
        </w:rPr>
        <w:t>ods,</w:t>
      </w:r>
      <w:r w:rsidR="00F91433" w:rsidRPr="00F52EBD">
        <w:rPr>
          <w:color w:val="auto"/>
        </w:rPr>
        <w:t xml:space="preserve"> creat</w:t>
      </w:r>
      <w:r w:rsidR="00583A66" w:rsidRPr="00F52EBD">
        <w:rPr>
          <w:color w:val="auto"/>
        </w:rPr>
        <w:t>ing</w:t>
      </w:r>
      <w:r w:rsidR="00F91433" w:rsidRPr="00F52EBD">
        <w:rPr>
          <w:color w:val="auto"/>
        </w:rPr>
        <w:t xml:space="preserve"> a challenge for</w:t>
      </w:r>
      <w:r w:rsidR="00093D3F" w:rsidRPr="00F52EBD">
        <w:rPr>
          <w:color w:val="auto"/>
        </w:rPr>
        <w:t xml:space="preserve"> </w:t>
      </w:r>
      <w:r w:rsidR="0097251D" w:rsidRPr="00F52EBD">
        <w:rPr>
          <w:color w:val="auto"/>
        </w:rPr>
        <w:t>comparison of</w:t>
      </w:r>
      <w:r w:rsidR="00B43CA3" w:rsidRPr="00F52EBD">
        <w:rPr>
          <w:color w:val="auto"/>
        </w:rPr>
        <w:t xml:space="preserve"> findings across studies</w:t>
      </w:r>
      <w:r w:rsidR="00757C86" w:rsidRPr="00F52EBD">
        <w:rPr>
          <w:color w:val="auto"/>
        </w:rPr>
        <w:fldChar w:fldCharType="begin"/>
      </w:r>
      <w:r w:rsidR="00F46F5D" w:rsidRPr="00F52EBD">
        <w:rPr>
          <w:color w:val="auto"/>
        </w:rPr>
        <w:instrText xml:space="preserve"> ADDIN EN.CITE &lt;EndNote&gt;&lt;Cite&gt;&lt;Author&gt;Han&lt;/Author&gt;&lt;Year&gt;2016&lt;/Year&gt;&lt;RecNum&gt;3&lt;/RecNum&gt;&lt;DisplayText&gt;&lt;style face="superscript"&gt;16,17&lt;/style&gt;&lt;/DisplayText&gt;&lt;record&gt;&lt;rec-number&gt;3&lt;/rec-number&gt;&lt;foreign-keys&gt;&lt;key app="EN" db-id="222555f9h2tf0ie9ed9pxt9oewd5te5rxdvx" timestamp="1560952822"&gt;3&lt;/key&gt;&lt;/foreign-keys&gt;&lt;ref-type name="Journal Article"&gt;17&lt;/ref-type&gt;&lt;contributors&gt;&lt;authors&gt;&lt;author&gt;Han, Jia&lt;/author&gt;&lt;author&gt;Waddington, Gordon&lt;/author&gt;&lt;author&gt;Adams, Roger&lt;/author&gt;&lt;author&gt;Anson, Judith&lt;/author&gt;&lt;author&gt;Liu, Yu&lt;/author&gt;&lt;/authors&gt;&lt;/contributors&gt;&lt;titles&gt;&lt;title&gt;Assessing proprioception: a critical review of methods&lt;/title&gt;&lt;secondary-title&gt;Journal of Sport and Health Science&lt;/secondary-title&gt;&lt;/titles&gt;&lt;periodical&gt;&lt;full-title&gt;Journal of Sport and Health Science&lt;/full-title&gt;&lt;/periodical&gt;&lt;pages&gt;80-90&lt;/pages&gt;&lt;volume&gt;5&lt;/volume&gt;&lt;number&gt;1&lt;/number&gt;&lt;dates&gt;&lt;year&gt;2016&lt;/year&gt;&lt;/dates&gt;&lt;isbn&gt;2095-2546&lt;/isbn&gt;&lt;urls&gt;&lt;/urls&gt;&lt;/record&gt;&lt;/Cite&gt;&lt;Cite&gt;&lt;Author&gt;Hillier&lt;/Author&gt;&lt;Year&gt;2015&lt;/Year&gt;&lt;RecNum&gt;10&lt;/RecNum&gt;&lt;record&gt;&lt;rec-number&gt;10&lt;/rec-number&gt;&lt;foreign-keys&gt;&lt;key app="EN" db-id="222555f9h2tf0ie9ed9pxt9oewd5te5rxdvx" timestamp="1560955036"&gt;10&lt;/key&gt;&lt;/foreign-keys&gt;&lt;ref-type name="Journal Article"&gt;17&lt;/ref-type&gt;&lt;contributors&gt;&lt;authors&gt;&lt;author&gt;Hillier, Susan&lt;/author&gt;&lt;author&gt;Immink, Maarten&lt;/author&gt;&lt;author&gt;Thewlis, Dominic&lt;/author&gt;&lt;/authors&gt;&lt;/contributors&gt;&lt;titles&gt;&lt;title&gt;Assessing proprioception: a systematic review of possibilities&lt;/title&gt;&lt;secondary-title&gt;Neurorehabilitation and neural repair&lt;/secondary-title&gt;&lt;/titles&gt;&lt;periodical&gt;&lt;full-title&gt;Neurorehabilitation and neural repair&lt;/full-title&gt;&lt;/periodical&gt;&lt;pages&gt;933-949&lt;/pages&gt;&lt;volume&gt;29&lt;/volume&gt;&lt;number&gt;10&lt;/number&gt;&lt;dates&gt;&lt;year&gt;2015&lt;/year&gt;&lt;/dates&gt;&lt;isbn&gt;1545-9683&lt;/isbn&gt;&lt;urls&gt;&lt;/urls&gt;&lt;/record&gt;&lt;/Cite&gt;&lt;/EndNote&gt;</w:instrText>
      </w:r>
      <w:r w:rsidR="00757C86" w:rsidRPr="00F52EBD">
        <w:rPr>
          <w:color w:val="auto"/>
        </w:rPr>
        <w:fldChar w:fldCharType="separate"/>
      </w:r>
      <w:r w:rsidR="00F46F5D" w:rsidRPr="00F52EBD">
        <w:rPr>
          <w:noProof/>
          <w:color w:val="auto"/>
          <w:vertAlign w:val="superscript"/>
        </w:rPr>
        <w:t>16,17</w:t>
      </w:r>
      <w:r w:rsidR="00757C86" w:rsidRPr="00F52EBD">
        <w:rPr>
          <w:color w:val="auto"/>
        </w:rPr>
        <w:fldChar w:fldCharType="end"/>
      </w:r>
      <w:r w:rsidR="00710B5A" w:rsidRPr="00F52EBD">
        <w:rPr>
          <w:color w:val="auto"/>
        </w:rPr>
        <w:t>.</w:t>
      </w:r>
      <w:r w:rsidR="00841DDF" w:rsidRPr="00F52EBD">
        <w:rPr>
          <w:color w:val="auto"/>
        </w:rPr>
        <w:t xml:space="preserve"> </w:t>
      </w:r>
      <w:r w:rsidR="005A75B7" w:rsidRPr="00F52EBD">
        <w:rPr>
          <w:color w:val="auto"/>
        </w:rPr>
        <w:t>L</w:t>
      </w:r>
      <w:r w:rsidR="001F3A07" w:rsidRPr="00F52EBD">
        <w:rPr>
          <w:color w:val="auto"/>
        </w:rPr>
        <w:t xml:space="preserve">aboratories often </w:t>
      </w:r>
      <w:r w:rsidR="00AE01DB" w:rsidRPr="00F52EBD">
        <w:rPr>
          <w:color w:val="auto"/>
        </w:rPr>
        <w:t>develop</w:t>
      </w:r>
      <w:r w:rsidR="001F3A07" w:rsidRPr="00F52EBD">
        <w:rPr>
          <w:color w:val="auto"/>
        </w:rPr>
        <w:t xml:space="preserve"> their own</w:t>
      </w:r>
      <w:r w:rsidR="006712DD" w:rsidRPr="00F52EBD">
        <w:rPr>
          <w:color w:val="auto"/>
        </w:rPr>
        <w:t xml:space="preserve"> limb</w:t>
      </w:r>
      <w:r w:rsidR="001F3A07" w:rsidRPr="00F52EBD">
        <w:rPr>
          <w:color w:val="auto"/>
        </w:rPr>
        <w:t xml:space="preserve"> movement </w:t>
      </w:r>
      <w:r w:rsidR="00AE01DB" w:rsidRPr="00F52EBD">
        <w:rPr>
          <w:color w:val="auto"/>
        </w:rPr>
        <w:t xml:space="preserve">and measurement </w:t>
      </w:r>
      <w:r w:rsidR="001F3A07" w:rsidRPr="00F52EBD">
        <w:rPr>
          <w:color w:val="auto"/>
        </w:rPr>
        <w:t>devices</w:t>
      </w:r>
      <w:r w:rsidR="008869F8" w:rsidRPr="00F52EBD">
        <w:rPr>
          <w:color w:val="auto"/>
        </w:rPr>
        <w:t>, or us</w:t>
      </w:r>
      <w:r w:rsidR="005A75B7" w:rsidRPr="00F52EBD">
        <w:rPr>
          <w:color w:val="auto"/>
        </w:rPr>
        <w:t xml:space="preserve">e expensive </w:t>
      </w:r>
      <w:r w:rsidR="007D20B3" w:rsidRPr="00F52EBD">
        <w:rPr>
          <w:color w:val="auto"/>
        </w:rPr>
        <w:t>commercial</w:t>
      </w:r>
      <w:r w:rsidR="005A75B7" w:rsidRPr="00F52EBD">
        <w:rPr>
          <w:color w:val="auto"/>
        </w:rPr>
        <w:t xml:space="preserve"> devices</w:t>
      </w:r>
      <w:r w:rsidR="00CA76B8" w:rsidRPr="00F52EBD">
        <w:rPr>
          <w:color w:val="auto"/>
        </w:rPr>
        <w:t xml:space="preserve"> and software</w:t>
      </w:r>
      <w:r w:rsidR="001265BE" w:rsidRPr="00F52EBD">
        <w:rPr>
          <w:color w:val="auto"/>
        </w:rPr>
        <w:fldChar w:fldCharType="begin"/>
      </w:r>
      <w:r w:rsidR="00B47316" w:rsidRPr="00F52EBD">
        <w:rPr>
          <w:color w:val="auto"/>
        </w:rPr>
        <w:instrText xml:space="preserve"> ADDIN EN.CITE &lt;EndNote&gt;&lt;Cite&gt;&lt;Author&gt;Hillier&lt;/Author&gt;&lt;Year&gt;2015&lt;/Year&gt;&lt;RecNum&gt;10&lt;/RecNum&gt;&lt;DisplayText&gt;&lt;style face="superscript"&gt;16&lt;/style&gt;&lt;/DisplayText&gt;&lt;record&gt;&lt;rec-number&gt;10&lt;/rec-number&gt;&lt;foreign-keys&gt;&lt;key app="EN" db-id="222555f9h2tf0ie9ed9pxt9oewd5te5rxdvx" timestamp="1560955036"&gt;10&lt;/key&gt;&lt;/foreign-keys&gt;&lt;ref-type name="Journal Article"&gt;17&lt;/ref-type&gt;&lt;contributors&gt;&lt;authors&gt;&lt;author&gt;Hillier, Susan&lt;/author&gt;&lt;author&gt;Immink, Maarten&lt;/author&gt;&lt;author&gt;Thewlis, Dominic&lt;/author&gt;&lt;/authors&gt;&lt;/contributors&gt;&lt;titles&gt;&lt;title&gt;Assessing proprioception: a systematic review of possibilities&lt;/title&gt;&lt;secondary-title&gt;Neurorehabilitation and neural repair&lt;/secondary-title&gt;&lt;/titles&gt;&lt;periodical&gt;&lt;full-title&gt;Neurorehabilitation and neural repair&lt;/full-title&gt;&lt;/periodical&gt;&lt;pages&gt;933-949&lt;/pages&gt;&lt;volume&gt;29&lt;/volume&gt;&lt;number&gt;10&lt;/number&gt;&lt;dates&gt;&lt;year&gt;2015&lt;/year&gt;&lt;/dates&gt;&lt;isbn&gt;1545-9683&lt;/isbn&gt;&lt;urls&gt;&lt;/urls&gt;&lt;/record&gt;&lt;/Cite&gt;&lt;/EndNote&gt;</w:instrText>
      </w:r>
      <w:r w:rsidR="001265BE" w:rsidRPr="00F52EBD">
        <w:rPr>
          <w:color w:val="auto"/>
        </w:rPr>
        <w:fldChar w:fldCharType="separate"/>
      </w:r>
      <w:r w:rsidR="00B47316" w:rsidRPr="00F52EBD">
        <w:rPr>
          <w:noProof/>
          <w:color w:val="auto"/>
          <w:vertAlign w:val="superscript"/>
        </w:rPr>
        <w:t>16</w:t>
      </w:r>
      <w:r w:rsidR="001265BE" w:rsidRPr="00F52EBD">
        <w:rPr>
          <w:color w:val="auto"/>
        </w:rPr>
        <w:fldChar w:fldCharType="end"/>
      </w:r>
      <w:r w:rsidR="00710B5A" w:rsidRPr="00F52EBD">
        <w:rPr>
          <w:color w:val="auto"/>
        </w:rPr>
        <w:t>.</w:t>
      </w:r>
      <w:r w:rsidR="008C71E3" w:rsidRPr="00F52EBD">
        <w:rPr>
          <w:color w:val="auto"/>
        </w:rPr>
        <w:t xml:space="preserve"> Passive movement</w:t>
      </w:r>
      <w:r w:rsidR="00681A45" w:rsidRPr="00F52EBD">
        <w:rPr>
          <w:color w:val="auto"/>
        </w:rPr>
        <w:t xml:space="preserve"> </w:t>
      </w:r>
      <w:r w:rsidR="008C71E3" w:rsidRPr="00F52EBD">
        <w:rPr>
          <w:color w:val="auto"/>
        </w:rPr>
        <w:t>speeds also vary</w:t>
      </w:r>
      <w:r w:rsidR="00831240" w:rsidRPr="00F52EBD">
        <w:rPr>
          <w:color w:val="auto"/>
        </w:rPr>
        <w:t>;</w:t>
      </w:r>
      <w:r w:rsidR="009A3258" w:rsidRPr="00F52EBD">
        <w:rPr>
          <w:color w:val="auto"/>
        </w:rPr>
        <w:t xml:space="preserve"> m</w:t>
      </w:r>
      <w:r w:rsidR="008A7407" w:rsidRPr="00F52EBD">
        <w:rPr>
          <w:color w:val="auto"/>
        </w:rPr>
        <w:t>ovement speed is known to affect detection thresholds</w:t>
      </w:r>
      <w:r w:rsidR="008C71E3" w:rsidRPr="00F52EBD">
        <w:rPr>
          <w:color w:val="auto"/>
        </w:rPr>
        <w:fldChar w:fldCharType="begin">
          <w:fldData xml:space="preserve">PEVuZE5vdGU+PENpdGU+PEF1dGhvcj5IaWxsaWVyPC9BdXRob3I+PFllYXI+MjAxNTwvWWVhcj48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</w:fldData>
        </w:fldChar>
      </w:r>
      <w:r w:rsidR="00F46F5D" w:rsidRPr="00F52EBD">
        <w:rPr>
          <w:color w:val="auto"/>
        </w:rPr>
        <w:instrText xml:space="preserve"> ADDIN EN.CITE </w:instrText>
      </w:r>
      <w:r w:rsidR="00F46F5D" w:rsidRPr="00F52EBD">
        <w:rPr>
          <w:color w:val="auto"/>
        </w:rPr>
        <w:fldChar w:fldCharType="begin">
          <w:fldData xml:space="preserve">PEVuZE5vdGU+PENpdGU+PEF1dGhvcj5IaWxsaWVyPC9BdXRob3I+PFllYXI+MjAxNTwvWWVhcj48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</w:fldData>
        </w:fldChar>
      </w:r>
      <w:r w:rsidR="00F46F5D" w:rsidRPr="00F52EBD">
        <w:rPr>
          <w:color w:val="auto"/>
        </w:rPr>
        <w:instrText xml:space="preserve"> ADDIN EN.CITE.DATA </w:instrText>
      </w:r>
      <w:r w:rsidR="00F46F5D" w:rsidRPr="00F52EBD">
        <w:rPr>
          <w:color w:val="auto"/>
        </w:rPr>
      </w:r>
      <w:r w:rsidR="00F46F5D" w:rsidRPr="00F52EBD">
        <w:rPr>
          <w:color w:val="auto"/>
        </w:rPr>
        <w:fldChar w:fldCharType="end"/>
      </w:r>
      <w:r w:rsidR="008C71E3" w:rsidRPr="00F52EBD">
        <w:rPr>
          <w:color w:val="auto"/>
        </w:rPr>
      </w:r>
      <w:r w:rsidR="008C71E3" w:rsidRPr="00F52EBD">
        <w:rPr>
          <w:color w:val="auto"/>
        </w:rPr>
        <w:fldChar w:fldCharType="separate"/>
      </w:r>
      <w:r w:rsidR="00F46F5D" w:rsidRPr="00F52EBD">
        <w:rPr>
          <w:noProof/>
          <w:color w:val="auto"/>
          <w:vertAlign w:val="superscript"/>
        </w:rPr>
        <w:t>7,16,23</w:t>
      </w:r>
      <w:r w:rsidR="008C71E3" w:rsidRPr="00F52EBD">
        <w:rPr>
          <w:color w:val="auto"/>
        </w:rPr>
        <w:fldChar w:fldCharType="end"/>
      </w:r>
      <w:r w:rsidR="00710B5A" w:rsidRPr="00F52EBD">
        <w:rPr>
          <w:color w:val="auto"/>
        </w:rPr>
        <w:t>.</w:t>
      </w:r>
      <w:r w:rsidR="00814B9D" w:rsidRPr="00F52EBD">
        <w:rPr>
          <w:color w:val="auto"/>
        </w:rPr>
        <w:t xml:space="preserve"> </w:t>
      </w:r>
      <w:r w:rsidR="00FC429F" w:rsidRPr="00F52EBD">
        <w:rPr>
          <w:color w:val="auto"/>
        </w:rPr>
        <w:t>A</w:t>
      </w:r>
      <w:r w:rsidR="009F06E3" w:rsidRPr="00F52EBD">
        <w:rPr>
          <w:color w:val="auto"/>
        </w:rPr>
        <w:t xml:space="preserve"> standardized,</w:t>
      </w:r>
      <w:r w:rsidR="0049440A" w:rsidRPr="00F52EBD">
        <w:rPr>
          <w:color w:val="auto"/>
        </w:rPr>
        <w:t xml:space="preserve"> </w:t>
      </w:r>
      <w:r w:rsidR="00404974" w:rsidRPr="00F52EBD">
        <w:rPr>
          <w:color w:val="auto"/>
        </w:rPr>
        <w:t>easily reproducible</w:t>
      </w:r>
      <w:r w:rsidR="0049440A" w:rsidRPr="00F52EBD">
        <w:rPr>
          <w:color w:val="auto"/>
        </w:rPr>
        <w:t xml:space="preserve"> </w:t>
      </w:r>
      <w:r w:rsidR="00783F2E" w:rsidRPr="00F52EBD">
        <w:rPr>
          <w:color w:val="auto"/>
        </w:rPr>
        <w:t>method</w:t>
      </w:r>
      <w:r w:rsidR="00A07017" w:rsidRPr="00F52EBD">
        <w:rPr>
          <w:color w:val="auto"/>
        </w:rPr>
        <w:t xml:space="preserve"> capable of quantifying </w:t>
      </w:r>
      <w:r w:rsidR="00C42E42" w:rsidRPr="00F52EBD">
        <w:rPr>
          <w:color w:val="auto"/>
        </w:rPr>
        <w:t>TDPM</w:t>
      </w:r>
      <w:r w:rsidR="00F11725" w:rsidRPr="00F52EBD">
        <w:rPr>
          <w:color w:val="auto"/>
        </w:rPr>
        <w:t xml:space="preserve"> across a range of impairment levels</w:t>
      </w:r>
      <w:r w:rsidR="009F06E3" w:rsidRPr="00F52EBD">
        <w:rPr>
          <w:color w:val="auto"/>
        </w:rPr>
        <w:t xml:space="preserve"> is neede</w:t>
      </w:r>
      <w:r w:rsidR="0077107A" w:rsidRPr="00F52EBD">
        <w:rPr>
          <w:color w:val="auto"/>
        </w:rPr>
        <w:t>d.</w:t>
      </w:r>
      <w:r w:rsidR="007C50E5" w:rsidRPr="00F52EBD">
        <w:rPr>
          <w:color w:val="auto"/>
        </w:rPr>
        <w:t xml:space="preserve"> Because</w:t>
      </w:r>
      <w:r w:rsidR="005A7D2F" w:rsidRPr="00F52EBD">
        <w:rPr>
          <w:color w:val="auto"/>
        </w:rPr>
        <w:t xml:space="preserve"> </w:t>
      </w:r>
      <w:r w:rsidR="007C50E5" w:rsidRPr="00F52EBD">
        <w:rPr>
          <w:color w:val="auto"/>
        </w:rPr>
        <w:t xml:space="preserve">the </w:t>
      </w:r>
      <w:r w:rsidR="00657AE8" w:rsidRPr="00F52EBD">
        <w:rPr>
          <w:color w:val="auto"/>
        </w:rPr>
        <w:t>anatomy and physiology of each joint differs, p</w:t>
      </w:r>
      <w:r w:rsidR="0004335A" w:rsidRPr="00F52EBD">
        <w:rPr>
          <w:color w:val="auto"/>
        </w:rPr>
        <w:t xml:space="preserve">rotocols </w:t>
      </w:r>
      <w:r w:rsidR="007C50E5" w:rsidRPr="00F52EBD">
        <w:rPr>
          <w:color w:val="auto"/>
        </w:rPr>
        <w:t>should</w:t>
      </w:r>
      <w:r w:rsidR="0004335A" w:rsidRPr="00F52EBD">
        <w:rPr>
          <w:color w:val="auto"/>
        </w:rPr>
        <w:t xml:space="preserve"> be joint specific</w:t>
      </w:r>
      <w:r w:rsidR="0004335A" w:rsidRPr="00F52EBD">
        <w:rPr>
          <w:color w:val="auto"/>
        </w:rPr>
        <w:fldChar w:fldCharType="begin"/>
      </w:r>
      <w:r w:rsidR="00F46F5D" w:rsidRPr="00F52EBD">
        <w:rPr>
          <w:color w:val="auto"/>
        </w:rPr>
        <w:instrText xml:space="preserve"> ADDIN EN.CITE &lt;EndNote&gt;&lt;Cite&gt;&lt;Author&gt;Juul-Kristensen&lt;/Author&gt;&lt;Year&gt;2008&lt;/Year&gt;&lt;RecNum&gt;34&lt;/RecNum&gt;&lt;DisplayText&gt;&lt;style face="superscript"&gt;19&lt;/style&gt;&lt;/DisplayText&gt;&lt;record&gt;&lt;rec-number&gt;34&lt;/rec-number&gt;&lt;foreign-keys&gt;&lt;key app="EN" db-id="222555f9h2tf0ie9ed9pxt9oewd5te5rxdvx" timestamp="1579882553"&gt;34&lt;/key&gt;&lt;/foreign-keys&gt;&lt;ref-type name="Journal Article"&gt;17&lt;/ref-type&gt;&lt;contributors&gt;&lt;authors&gt;&lt;author&gt;Juul-Kristensen, Birgit&lt;/author&gt;&lt;author&gt;Lund, Hans&lt;/author&gt;&lt;author&gt;Hansen, Klaus&lt;/author&gt;&lt;author&gt;Christensen, Hanne&lt;/author&gt;&lt;author&gt;Danneskiold-Samsøe, Bente&lt;/author&gt;&lt;author&gt;Bliddal, Henning&lt;/author&gt;&lt;/authors&gt;&lt;/contributors&gt;&lt;titles&gt;&lt;title&gt;Test-retest reliability of joint position and kinesthetic sense in the elbow of healthy subjects&lt;/title&gt;&lt;secondary-title&gt;Physiotherapy theory and practice&lt;/secondary-title&gt;&lt;/titles&gt;&lt;periodical&gt;&lt;full-title&gt;Physiotherapy theory and practice&lt;/full-title&gt;&lt;/periodical&gt;&lt;pages&gt;65-72&lt;/pages&gt;&lt;volume&gt;24&lt;/volume&gt;&lt;number&gt;1&lt;/number&gt;&lt;dates&gt;&lt;year&gt;2008&lt;/year&gt;&lt;/dates&gt;&lt;isbn&gt;0959-3985&lt;/isbn&gt;&lt;urls&gt;&lt;/urls&gt;&lt;/record&gt;&lt;/Cite&gt;&lt;/EndNote&gt;</w:instrText>
      </w:r>
      <w:r w:rsidR="0004335A" w:rsidRPr="00F52EBD">
        <w:rPr>
          <w:color w:val="auto"/>
        </w:rPr>
        <w:fldChar w:fldCharType="separate"/>
      </w:r>
      <w:r w:rsidR="00F46F5D" w:rsidRPr="00F52EBD">
        <w:rPr>
          <w:noProof/>
          <w:color w:val="auto"/>
          <w:vertAlign w:val="superscript"/>
        </w:rPr>
        <w:t>19</w:t>
      </w:r>
      <w:r w:rsidR="0004335A" w:rsidRPr="00F52EBD">
        <w:rPr>
          <w:color w:val="auto"/>
        </w:rPr>
        <w:fldChar w:fldCharType="end"/>
      </w:r>
      <w:r w:rsidR="0004335A" w:rsidRPr="00F52EBD">
        <w:rPr>
          <w:color w:val="auto"/>
        </w:rPr>
        <w:t>.</w:t>
      </w:r>
      <w:r w:rsidR="00EA5ECD" w:rsidRPr="00F52EBD">
        <w:rPr>
          <w:color w:val="auto"/>
        </w:rPr>
        <w:t xml:space="preserve"> The protocol outlined here is specific to the elbow joint.</w:t>
      </w:r>
      <w:r w:rsidR="007C50E5" w:rsidRPr="00F52EBD">
        <w:rPr>
          <w:color w:val="auto"/>
        </w:rPr>
        <w:t xml:space="preserve"> However, the </w:t>
      </w:r>
      <w:r w:rsidR="007A4E7C" w:rsidRPr="00F52EBD">
        <w:rPr>
          <w:color w:val="auto"/>
        </w:rPr>
        <w:t>methods</w:t>
      </w:r>
      <w:r w:rsidR="007C50E5" w:rsidRPr="00F52EBD">
        <w:rPr>
          <w:color w:val="auto"/>
        </w:rPr>
        <w:t xml:space="preserve"> of this protocol may be useful</w:t>
      </w:r>
      <w:r w:rsidR="007A4E7C" w:rsidRPr="00F52EBD">
        <w:rPr>
          <w:color w:val="auto"/>
        </w:rPr>
        <w:t xml:space="preserve"> to establish protocols for other joints. </w:t>
      </w:r>
    </w:p>
    <w:p w14:paraId="2BDF46CF" w14:textId="77777777" w:rsidR="00D11045" w:rsidRPr="00F52EBD" w:rsidRDefault="00D11045" w:rsidP="003C19A3">
      <w:pPr>
        <w:jc w:val="left"/>
        <w:rPr>
          <w:color w:val="auto"/>
        </w:rPr>
      </w:pPr>
    </w:p>
    <w:p w14:paraId="65430CBE" w14:textId="0B947B7A" w:rsidR="00D11045" w:rsidRPr="00F52EBD" w:rsidRDefault="008040C1" w:rsidP="00D11045">
      <w:pPr>
        <w:jc w:val="left"/>
        <w:rPr>
          <w:color w:val="auto"/>
        </w:rPr>
      </w:pPr>
      <w:r w:rsidRPr="00F52EBD">
        <w:rPr>
          <w:color w:val="auto"/>
        </w:rPr>
        <w:t xml:space="preserve">To increase generalizability across </w:t>
      </w:r>
      <w:r w:rsidR="00DD7D92" w:rsidRPr="00F52EBD">
        <w:rPr>
          <w:color w:val="auto"/>
        </w:rPr>
        <w:t xml:space="preserve">sensorimotor research </w:t>
      </w:r>
      <w:r w:rsidRPr="00F52EBD">
        <w:rPr>
          <w:color w:val="auto"/>
        </w:rPr>
        <w:t>laboratories, t</w:t>
      </w:r>
      <w:r w:rsidR="00D11045" w:rsidRPr="00F52EBD">
        <w:rPr>
          <w:color w:val="auto"/>
        </w:rPr>
        <w:t>he preferred apparatus for providing the passive movement</w:t>
      </w:r>
      <w:r w:rsidR="00DD7D92" w:rsidRPr="00F52EBD">
        <w:rPr>
          <w:color w:val="auto"/>
        </w:rPr>
        <w:t xml:space="preserve"> for </w:t>
      </w:r>
      <w:r w:rsidR="00EA5ECD" w:rsidRPr="00F52EBD">
        <w:rPr>
          <w:color w:val="auto"/>
        </w:rPr>
        <w:t xml:space="preserve">elbow </w:t>
      </w:r>
      <w:r w:rsidR="00DD7D92" w:rsidRPr="00F52EBD">
        <w:rPr>
          <w:color w:val="auto"/>
        </w:rPr>
        <w:t>TDPM testing</w:t>
      </w:r>
      <w:r w:rsidR="00D11045" w:rsidRPr="00F52EBD">
        <w:rPr>
          <w:color w:val="auto"/>
        </w:rPr>
        <w:t xml:space="preserve"> would be commercially available at an affordable cost.</w:t>
      </w:r>
      <w:r w:rsidR="00AE1014" w:rsidRPr="00F52EBD">
        <w:rPr>
          <w:color w:val="auto"/>
        </w:rPr>
        <w:t xml:space="preserve"> </w:t>
      </w:r>
      <w:r w:rsidR="00D11045" w:rsidRPr="00F52EBD">
        <w:rPr>
          <w:color w:val="auto"/>
        </w:rPr>
        <w:t>To this end, an elbow continuous passive movement (CPM) machine</w:t>
      </w:r>
      <w:r w:rsidR="00106B76" w:rsidRPr="00F52EBD">
        <w:rPr>
          <w:color w:val="auto"/>
        </w:rPr>
        <w:t xml:space="preserve"> (available speed range 0.23</w:t>
      </w:r>
      <w:r w:rsidR="00D11045" w:rsidRPr="00F52EBD">
        <w:t>°/s</w:t>
      </w:r>
      <w:r w:rsidR="00106B76" w:rsidRPr="00F52EBD">
        <w:t xml:space="preserve"> </w:t>
      </w:r>
      <w:r w:rsidR="004776EB" w:rsidRPr="00F52EBD">
        <w:t>–</w:t>
      </w:r>
      <w:r w:rsidR="00106B76" w:rsidRPr="00F52EBD">
        <w:t xml:space="preserve"> </w:t>
      </w:r>
      <w:r w:rsidR="004776EB" w:rsidRPr="00F52EBD">
        <w:t>2.83°/s)</w:t>
      </w:r>
      <w:r w:rsidR="00D11045" w:rsidRPr="00F52EBD">
        <w:t xml:space="preserve"> was chosen to produce the motorized, consistent motion. </w:t>
      </w:r>
      <w:r w:rsidR="00D11045" w:rsidRPr="00F52EBD">
        <w:rPr>
          <w:color w:val="auto"/>
        </w:rPr>
        <w:t xml:space="preserve">CPM machines are commonly found in rehabilitation hospitals and medical supply </w:t>
      </w:r>
      <w:r w:rsidR="0092247A" w:rsidRPr="00F52EBD">
        <w:rPr>
          <w:color w:val="auto"/>
        </w:rPr>
        <w:t>stores and</w:t>
      </w:r>
      <w:r w:rsidR="00D11045" w:rsidRPr="00F52EBD">
        <w:rPr>
          <w:color w:val="auto"/>
        </w:rPr>
        <w:t xml:space="preserve"> can be rented or borrowed to reduce research costs. Additional equipment requirements include items commonly found in sensorimotor laboratories (i.e.</w:t>
      </w:r>
      <w:r w:rsidR="0092247A" w:rsidRPr="00F52EBD">
        <w:rPr>
          <w:color w:val="auto"/>
        </w:rPr>
        <w:t>,</w:t>
      </w:r>
      <w:r w:rsidR="00D11045" w:rsidRPr="00F52EBD">
        <w:rPr>
          <w:color w:val="auto"/>
        </w:rPr>
        <w:t xml:space="preserve"> </w:t>
      </w:r>
      <w:proofErr w:type="spellStart"/>
      <w:r w:rsidR="00D11045" w:rsidRPr="00F52EBD">
        <w:rPr>
          <w:color w:val="auto"/>
        </w:rPr>
        <w:t>electrogoniometer</w:t>
      </w:r>
      <w:proofErr w:type="spellEnd"/>
      <w:r w:rsidR="00D11045" w:rsidRPr="00F52EBD">
        <w:rPr>
          <w:color w:val="auto"/>
        </w:rPr>
        <w:t xml:space="preserve"> and </w:t>
      </w:r>
      <w:r w:rsidR="000A2C6C" w:rsidRPr="00F52EBD">
        <w:rPr>
          <w:color w:val="auto"/>
        </w:rPr>
        <w:t>electromyography</w:t>
      </w:r>
      <w:r w:rsidR="00D11045" w:rsidRPr="00F52EBD">
        <w:rPr>
          <w:color w:val="auto"/>
        </w:rPr>
        <w:t xml:space="preserve"> (EMG) sensors), and hardware stores (e.g.</w:t>
      </w:r>
      <w:r w:rsidR="0092247A" w:rsidRPr="00F52EBD">
        <w:rPr>
          <w:color w:val="auto"/>
        </w:rPr>
        <w:t>,</w:t>
      </w:r>
      <w:r w:rsidR="00D11045" w:rsidRPr="00F52EBD">
        <w:rPr>
          <w:color w:val="auto"/>
        </w:rPr>
        <w:t xml:space="preserve"> PVC pipe, </w:t>
      </w:r>
      <w:proofErr w:type="gramStart"/>
      <w:r w:rsidR="00D11045" w:rsidRPr="00F52EBD">
        <w:rPr>
          <w:color w:val="auto"/>
        </w:rPr>
        <w:t>string</w:t>
      </w:r>
      <w:proofErr w:type="gramEnd"/>
      <w:r w:rsidR="00D11045" w:rsidRPr="00F52EBD">
        <w:rPr>
          <w:color w:val="auto"/>
        </w:rPr>
        <w:t xml:space="preserve"> and tape).</w:t>
      </w:r>
    </w:p>
    <w:p w14:paraId="10A2270B" w14:textId="1DD952B7" w:rsidR="00411DCE" w:rsidRPr="00F52EBD" w:rsidRDefault="00411DCE" w:rsidP="003C19A3">
      <w:pPr>
        <w:jc w:val="left"/>
        <w:rPr>
          <w:color w:val="auto"/>
        </w:rPr>
      </w:pPr>
    </w:p>
    <w:p w14:paraId="1774852C" w14:textId="26CB7D8E" w:rsidR="0072753A" w:rsidRPr="00F52EBD" w:rsidRDefault="00122261" w:rsidP="003C19A3">
      <w:pPr>
        <w:jc w:val="left"/>
        <w:rPr>
          <w:color w:val="auto"/>
        </w:rPr>
      </w:pPr>
      <w:r w:rsidRPr="00F52EBD">
        <w:rPr>
          <w:color w:val="auto"/>
        </w:rPr>
        <w:t xml:space="preserve">Two different groups were tested to explore the measurement properties of this TDPM </w:t>
      </w:r>
      <w:r w:rsidRPr="00F52EBD">
        <w:rPr>
          <w:color w:val="auto"/>
        </w:rPr>
        <w:lastRenderedPageBreak/>
        <w:t>protocol:</w:t>
      </w:r>
      <w:r w:rsidR="007A0C60" w:rsidRPr="00F52EBD">
        <w:rPr>
          <w:color w:val="auto"/>
        </w:rPr>
        <w:t xml:space="preserve"> healthy adults</w:t>
      </w:r>
      <w:r w:rsidRPr="00F52EBD">
        <w:rPr>
          <w:color w:val="auto"/>
        </w:rPr>
        <w:t xml:space="preserve"> and </w:t>
      </w:r>
      <w:r w:rsidR="00EA55C5" w:rsidRPr="00F52EBD">
        <w:rPr>
          <w:color w:val="auto"/>
        </w:rPr>
        <w:t>adults</w:t>
      </w:r>
      <w:r w:rsidR="007A0C60" w:rsidRPr="00F52EBD">
        <w:rPr>
          <w:color w:val="auto"/>
        </w:rPr>
        <w:t xml:space="preserve"> </w:t>
      </w:r>
      <w:r w:rsidR="00EA55C5" w:rsidRPr="00F52EBD">
        <w:rPr>
          <w:color w:val="auto"/>
        </w:rPr>
        <w:t>with chronic</w:t>
      </w:r>
      <w:r w:rsidR="001F384A" w:rsidRPr="00F52EBD">
        <w:rPr>
          <w:color w:val="auto"/>
        </w:rPr>
        <w:t xml:space="preserve"> s</w:t>
      </w:r>
      <w:r w:rsidR="007A0C60" w:rsidRPr="00F52EBD">
        <w:rPr>
          <w:color w:val="auto"/>
        </w:rPr>
        <w:t xml:space="preserve">troke. </w:t>
      </w:r>
      <w:r w:rsidRPr="00F52EBD">
        <w:rPr>
          <w:color w:val="auto"/>
        </w:rPr>
        <w:t xml:space="preserve">For the </w:t>
      </w:r>
      <w:r w:rsidR="00EA55C5" w:rsidRPr="00F52EBD">
        <w:rPr>
          <w:color w:val="auto"/>
        </w:rPr>
        <w:t>adults with chronic stroke</w:t>
      </w:r>
      <w:r w:rsidRPr="00F52EBD">
        <w:rPr>
          <w:color w:val="auto"/>
        </w:rPr>
        <w:t xml:space="preserve">, the </w:t>
      </w:r>
      <w:proofErr w:type="spellStart"/>
      <w:r w:rsidRPr="00F52EBD">
        <w:rPr>
          <w:color w:val="auto"/>
        </w:rPr>
        <w:t>ipsilesional</w:t>
      </w:r>
      <w:proofErr w:type="spellEnd"/>
      <w:r w:rsidRPr="00F52EBD">
        <w:rPr>
          <w:color w:val="auto"/>
        </w:rPr>
        <w:t xml:space="preserve"> (</w:t>
      </w:r>
      <w:r w:rsidR="0092247A" w:rsidRPr="00F52EBD">
        <w:rPr>
          <w:color w:val="auto"/>
        </w:rPr>
        <w:t xml:space="preserve">i.e., </w:t>
      </w:r>
      <w:r w:rsidRPr="00F52EBD">
        <w:rPr>
          <w:color w:val="auto"/>
        </w:rPr>
        <w:t xml:space="preserve">less affected) arm was tested. </w:t>
      </w:r>
      <w:r w:rsidR="00682276" w:rsidRPr="00F52EBD">
        <w:rPr>
          <w:color w:val="auto"/>
        </w:rPr>
        <w:t xml:space="preserve">Kinesthetic sense in the </w:t>
      </w:r>
      <w:proofErr w:type="spellStart"/>
      <w:r w:rsidR="00682276" w:rsidRPr="00F52EBD">
        <w:rPr>
          <w:color w:val="auto"/>
        </w:rPr>
        <w:t>ipsilesional</w:t>
      </w:r>
      <w:proofErr w:type="spellEnd"/>
      <w:r w:rsidR="00682276" w:rsidRPr="00F52EBD">
        <w:rPr>
          <w:color w:val="auto"/>
        </w:rPr>
        <w:t xml:space="preserve"> elbow in adults </w:t>
      </w:r>
      <w:r w:rsidR="00EA55C5" w:rsidRPr="00F52EBD">
        <w:rPr>
          <w:color w:val="auto"/>
        </w:rPr>
        <w:t>with chronic</w:t>
      </w:r>
      <w:r w:rsidR="00682276" w:rsidRPr="00F52EBD">
        <w:rPr>
          <w:color w:val="auto"/>
        </w:rPr>
        <w:t xml:space="preserve"> stroke </w:t>
      </w:r>
      <w:r w:rsidR="00EA5ECD" w:rsidRPr="00F52EBD">
        <w:rPr>
          <w:color w:val="auto"/>
        </w:rPr>
        <w:t>may appear</w:t>
      </w:r>
      <w:r w:rsidR="00682276" w:rsidRPr="00F52EBD">
        <w:rPr>
          <w:color w:val="auto"/>
        </w:rPr>
        <w:t xml:space="preserve"> normal with clinical testing</w:t>
      </w:r>
      <w:r w:rsidR="00EA5ECD" w:rsidRPr="00F52EBD">
        <w:rPr>
          <w:color w:val="auto"/>
        </w:rPr>
        <w:t>,</w:t>
      </w:r>
      <w:r w:rsidR="00682276" w:rsidRPr="00F52EBD">
        <w:rPr>
          <w:color w:val="auto"/>
        </w:rPr>
        <w:t xml:space="preserve"> but impaired when evaluated using quantitative laboratory methods</w:t>
      </w:r>
      <w:r w:rsidR="00FB320F" w:rsidRPr="00F52EBD">
        <w:rPr>
          <w:color w:val="auto"/>
        </w:rPr>
        <w:fldChar w:fldCharType="begin"/>
      </w:r>
      <w:r w:rsidR="007E4CE6" w:rsidRPr="00F52EBD">
        <w:rPr>
          <w:color w:val="auto"/>
        </w:rPr>
        <w:instrText xml:space="preserve"> ADDIN EN.CITE &lt;EndNote&gt;&lt;Cite&gt;&lt;Author&gt;Sartor-Glittenberg&lt;/Author&gt;&lt;Year&gt;1993&lt;/Year&gt;&lt;RecNum&gt;74&lt;/RecNum&gt;&lt;DisplayText&gt;&lt;style face="superscript"&gt;5,15&lt;/style&gt;&lt;/DisplayText&gt;&lt;record&gt;&lt;rec-number&gt;74&lt;/rec-number&gt;&lt;foreign-keys&gt;&lt;key app="EN" db-id="222555f9h2tf0ie9ed9pxt9oewd5te5rxdvx" timestamp="1592688168"&gt;74&lt;/key&gt;&lt;/foreign-keys&gt;&lt;ref-type name="Journal Article"&gt;17&lt;/ref-type&gt;&lt;contributors&gt;&lt;authors&gt;&lt;author&gt;Sartor-Glittenberg, C&lt;/author&gt;&lt;/authors&gt;&lt;/contributors&gt;&lt;titles&gt;&lt;title&gt;Quantitative measurement of kinesthesia following cerebral vascular accident&lt;/title&gt;&lt;secondary-title&gt;Physiotherapy Canada&lt;/secondary-title&gt;&lt;/titles&gt;&lt;periodical&gt;&lt;full-title&gt;Physiotherapy Canada&lt;/full-title&gt;&lt;/periodical&gt;&lt;pages&gt;179-186&lt;/pages&gt;&lt;volume&gt;45&lt;/volume&gt;&lt;dates&gt;&lt;year&gt;1993&lt;/year&gt;&lt;/dates&gt;&lt;urls&gt;&lt;/urls&gt;&lt;/record&gt;&lt;/Cite&gt;&lt;Cite&gt;&lt;Author&gt;Desrosiers&lt;/Author&gt;&lt;Year&gt;1996&lt;/Year&gt;&lt;RecNum&gt;71&lt;/RecNum&gt;&lt;record&gt;&lt;rec-number&gt;71&lt;/rec-number&gt;&lt;foreign-keys&gt;&lt;key app="EN" db-id="222555f9h2tf0ie9ed9pxt9oewd5te5rxdvx" timestamp="1592173371"&gt;71&lt;/key&gt;&lt;/foreign-keys&gt;&lt;ref-type name="Journal Article"&gt;17&lt;/ref-type&gt;&lt;contributors&gt;&lt;authors&gt;&lt;author&gt;Desrosiers, Johanne&lt;/author&gt;&lt;author&gt;Bourbonnais, Daniel&lt;/author&gt;&lt;author&gt;Bravo, Gina&lt;/author&gt;&lt;author&gt;Roy, Pierre-Michel&lt;/author&gt;&lt;author&gt;Guay, Manon&lt;/author&gt;&lt;/authors&gt;&lt;/contributors&gt;&lt;titles&gt;&lt;title&gt;Performance of the ‘unaffected’upper extremity of elderly stroke patients&lt;/title&gt;&lt;secondary-title&gt;Stroke&lt;/secondary-title&gt;&lt;/titles&gt;&lt;periodical&gt;&lt;full-title&gt;Stroke&lt;/full-title&gt;&lt;/periodical&gt;&lt;pages&gt;1564-1570&lt;/pages&gt;&lt;volume&gt;27&lt;/volume&gt;&lt;number&gt;9&lt;/number&gt;&lt;dates&gt;&lt;year&gt;1996&lt;/year&gt;&lt;/dates&gt;&lt;isbn&gt;0039-2499&lt;/isbn&gt;&lt;urls&gt;&lt;/urls&gt;&lt;/record&gt;&lt;/Cite&gt;&lt;/EndNote&gt;</w:instrText>
      </w:r>
      <w:r w:rsidR="00FB320F" w:rsidRPr="00F52EBD">
        <w:rPr>
          <w:color w:val="auto"/>
        </w:rPr>
        <w:fldChar w:fldCharType="separate"/>
      </w:r>
      <w:r w:rsidR="007E4CE6" w:rsidRPr="00F52EBD">
        <w:rPr>
          <w:noProof/>
          <w:color w:val="auto"/>
          <w:vertAlign w:val="superscript"/>
        </w:rPr>
        <w:t>5,15</w:t>
      </w:r>
      <w:r w:rsidR="00FB320F" w:rsidRPr="00F52EBD">
        <w:rPr>
          <w:color w:val="auto"/>
        </w:rPr>
        <w:fldChar w:fldCharType="end"/>
      </w:r>
      <w:r w:rsidR="00FB320F" w:rsidRPr="00F52EBD">
        <w:rPr>
          <w:color w:val="auto"/>
        </w:rPr>
        <w:t xml:space="preserve">. </w:t>
      </w:r>
      <w:r w:rsidR="00682276" w:rsidRPr="00F52EBD">
        <w:rPr>
          <w:color w:val="auto"/>
        </w:rPr>
        <w:t xml:space="preserve">This example illustrates the importance of developing and using </w:t>
      </w:r>
      <w:r w:rsidR="00851280" w:rsidRPr="00F52EBD">
        <w:rPr>
          <w:color w:val="auto"/>
        </w:rPr>
        <w:t xml:space="preserve">sensitive </w:t>
      </w:r>
      <w:r w:rsidR="004152DD" w:rsidRPr="00F52EBD">
        <w:rPr>
          <w:color w:val="auto"/>
        </w:rPr>
        <w:t xml:space="preserve">and precise </w:t>
      </w:r>
      <w:r w:rsidR="00682276" w:rsidRPr="00F52EBD">
        <w:rPr>
          <w:color w:val="auto"/>
        </w:rPr>
        <w:t>measures of somatosensory impairment</w:t>
      </w:r>
      <w:r w:rsidR="00822F13" w:rsidRPr="00F52EBD">
        <w:rPr>
          <w:color w:val="auto"/>
        </w:rPr>
        <w:t xml:space="preserve"> and makes this a useful population for </w:t>
      </w:r>
      <w:r w:rsidR="007D153E" w:rsidRPr="00F52EBD">
        <w:rPr>
          <w:color w:val="auto"/>
        </w:rPr>
        <w:t>testing purpos</w:t>
      </w:r>
      <w:r w:rsidR="00FC4A90" w:rsidRPr="00F52EBD">
        <w:rPr>
          <w:color w:val="auto"/>
        </w:rPr>
        <w:t>es</w:t>
      </w:r>
      <w:r w:rsidR="007D153E" w:rsidRPr="00F52EBD">
        <w:rPr>
          <w:color w:val="auto"/>
        </w:rPr>
        <w:t>.</w:t>
      </w:r>
      <w:r w:rsidR="00593DF1" w:rsidRPr="00F52EBD">
        <w:rPr>
          <w:color w:val="auto"/>
        </w:rPr>
        <w:t xml:space="preserve"> </w:t>
      </w:r>
      <w:r w:rsidR="00713754" w:rsidRPr="00F52EBD">
        <w:rPr>
          <w:color w:val="auto"/>
        </w:rPr>
        <w:t>For validation of th</w:t>
      </w:r>
      <w:r w:rsidR="00DD1CF1" w:rsidRPr="00F52EBD">
        <w:rPr>
          <w:color w:val="auto"/>
        </w:rPr>
        <w:t>is</w:t>
      </w:r>
      <w:r w:rsidR="00713754" w:rsidRPr="00F52EBD">
        <w:rPr>
          <w:color w:val="auto"/>
        </w:rPr>
        <w:t xml:space="preserve"> protocol</w:t>
      </w:r>
      <w:r w:rsidR="0092247A" w:rsidRPr="00F52EBD">
        <w:rPr>
          <w:color w:val="auto"/>
        </w:rPr>
        <w:t>,</w:t>
      </w:r>
      <w:r w:rsidR="008C1E62" w:rsidRPr="00F52EBD">
        <w:rPr>
          <w:color w:val="auto"/>
        </w:rPr>
        <w:t xml:space="preserve"> we used the known groups method</w:t>
      </w:r>
      <w:r w:rsidR="00E355D6" w:rsidRPr="00F52EBD">
        <w:rPr>
          <w:color w:val="auto"/>
        </w:rPr>
        <w:fldChar w:fldCharType="begin"/>
      </w:r>
      <w:r w:rsidR="00F46F5D" w:rsidRPr="00F52EBD">
        <w:rPr>
          <w:color w:val="auto"/>
        </w:rPr>
        <w:instrText xml:space="preserve"> ADDIN EN.CITE &lt;EndNote&gt;&lt;Cite&gt;&lt;Author&gt;Portney&lt;/Author&gt;&lt;Year&gt;2009&lt;/Year&gt;&lt;RecNum&gt;95&lt;/RecNum&gt;&lt;DisplayText&gt;&lt;style face="superscript"&gt;24&lt;/style&gt;&lt;/DisplayText&gt;&lt;record&gt;&lt;rec-number&gt;95&lt;/rec-number&gt;&lt;foreign-keys&gt;&lt;key app="EN" db-id="222555f9h2tf0ie9ed9pxt9oewd5te5rxdvx" timestamp="1593114050"&gt;95&lt;/key&gt;&lt;/foreign-keys&gt;&lt;ref-type name="Book"&gt;6&lt;/ref-type&gt;&lt;contributors&gt;&lt;authors&gt;&lt;author&gt;Portney, Leslie Gross&lt;/author&gt;&lt;author&gt;Watkins, Mary P&lt;/author&gt;&lt;/authors&gt;&lt;/contributors&gt;&lt;titles&gt;&lt;title&gt;Foundations of clinical research: applications to practice&lt;/title&gt;&lt;/titles&gt;&lt;volume&gt;892&lt;/volume&gt;&lt;dates&gt;&lt;year&gt;2009&lt;/year&gt;&lt;/dates&gt;&lt;publisher&gt;Pearson/Prentice Hall Upper Saddle River, NJ&lt;/publisher&gt;&lt;urls&gt;&lt;/urls&gt;&lt;/record&gt;&lt;/Cite&gt;&lt;/EndNote&gt;</w:instrText>
      </w:r>
      <w:r w:rsidR="00E355D6" w:rsidRPr="00F52EBD">
        <w:rPr>
          <w:color w:val="auto"/>
        </w:rPr>
        <w:fldChar w:fldCharType="separate"/>
      </w:r>
      <w:r w:rsidR="00F46F5D" w:rsidRPr="00F52EBD">
        <w:rPr>
          <w:noProof/>
          <w:color w:val="auto"/>
          <w:vertAlign w:val="superscript"/>
        </w:rPr>
        <w:t>24</w:t>
      </w:r>
      <w:r w:rsidR="00E355D6" w:rsidRPr="00F52EBD">
        <w:rPr>
          <w:color w:val="auto"/>
        </w:rPr>
        <w:fldChar w:fldCharType="end"/>
      </w:r>
      <w:r w:rsidR="008C1E62" w:rsidRPr="00F52EBD">
        <w:rPr>
          <w:color w:val="auto"/>
        </w:rPr>
        <w:t>.</w:t>
      </w:r>
      <w:r w:rsidR="003A47A9" w:rsidRPr="00F52EBD">
        <w:rPr>
          <w:rStyle w:val="CommentReference"/>
          <w:sz w:val="24"/>
          <w:szCs w:val="24"/>
        </w:rPr>
        <w:t xml:space="preserve"> </w:t>
      </w:r>
      <w:r w:rsidR="00E355D6" w:rsidRPr="00F52EBD">
        <w:rPr>
          <w:rStyle w:val="CommentReference"/>
          <w:sz w:val="24"/>
          <w:szCs w:val="24"/>
        </w:rPr>
        <w:t>W</w:t>
      </w:r>
      <w:r w:rsidR="008C1E62" w:rsidRPr="00F52EBD">
        <w:rPr>
          <w:color w:val="auto"/>
        </w:rPr>
        <w:t xml:space="preserve">e </w:t>
      </w:r>
      <w:r w:rsidR="00713754" w:rsidRPr="00F52EBD">
        <w:rPr>
          <w:color w:val="auto"/>
        </w:rPr>
        <w:t>compare</w:t>
      </w:r>
      <w:r w:rsidR="008C1E62" w:rsidRPr="00F52EBD">
        <w:rPr>
          <w:color w:val="auto"/>
        </w:rPr>
        <w:t>d</w:t>
      </w:r>
      <w:r w:rsidR="00713754" w:rsidRPr="00F52EBD">
        <w:rPr>
          <w:color w:val="auto"/>
        </w:rPr>
        <w:t xml:space="preserve"> TDPM to anothe</w:t>
      </w:r>
      <w:r w:rsidR="00682276" w:rsidRPr="00F52EBD">
        <w:rPr>
          <w:color w:val="auto"/>
        </w:rPr>
        <w:t>r quantitative measure</w:t>
      </w:r>
      <w:r w:rsidR="00713754" w:rsidRPr="00F52EBD">
        <w:rPr>
          <w:color w:val="auto"/>
        </w:rPr>
        <w:t xml:space="preserve"> of kinesthesia,</w:t>
      </w:r>
      <w:r w:rsidR="00682276" w:rsidRPr="00F52EBD">
        <w:rPr>
          <w:color w:val="auto"/>
        </w:rPr>
        <w:t xml:space="preserve"> the Brief Kinesthesia </w:t>
      </w:r>
      <w:r w:rsidR="00EA55C5" w:rsidRPr="00F52EBD">
        <w:rPr>
          <w:color w:val="auto"/>
        </w:rPr>
        <w:t>T</w:t>
      </w:r>
      <w:r w:rsidR="00682276" w:rsidRPr="00F52EBD">
        <w:rPr>
          <w:color w:val="auto"/>
        </w:rPr>
        <w:t>est</w:t>
      </w:r>
      <w:r w:rsidR="0004629B" w:rsidRPr="00F52EBD">
        <w:rPr>
          <w:color w:val="auto"/>
        </w:rPr>
        <w:t xml:space="preserve"> (BKT). The BKT has </w:t>
      </w:r>
      <w:r w:rsidR="005E4DE4" w:rsidRPr="00F52EBD">
        <w:rPr>
          <w:color w:val="auto"/>
        </w:rPr>
        <w:t>been</w:t>
      </w:r>
      <w:r w:rsidR="00682276" w:rsidRPr="00F52EBD">
        <w:rPr>
          <w:color w:val="auto"/>
        </w:rPr>
        <w:t xml:space="preserve"> shown to be sensitive to </w:t>
      </w:r>
      <w:proofErr w:type="spellStart"/>
      <w:r w:rsidR="00682276" w:rsidRPr="00F52EBD">
        <w:rPr>
          <w:color w:val="auto"/>
        </w:rPr>
        <w:t>ipsilesional</w:t>
      </w:r>
      <w:proofErr w:type="spellEnd"/>
      <w:r w:rsidR="00682276" w:rsidRPr="00F52EBD">
        <w:rPr>
          <w:color w:val="auto"/>
        </w:rPr>
        <w:t xml:space="preserve"> upper limb impairment post strok</w:t>
      </w:r>
      <w:r w:rsidR="00363F3A" w:rsidRPr="00F52EBD">
        <w:rPr>
          <w:color w:val="auto"/>
        </w:rPr>
        <w:t>e</w:t>
      </w:r>
      <w:r w:rsidR="00363F3A" w:rsidRPr="00F52EBD">
        <w:rPr>
          <w:color w:val="auto"/>
        </w:rPr>
        <w:fldChar w:fldCharType="begin"/>
      </w:r>
      <w:r w:rsidR="00F46F5D" w:rsidRPr="00F52EBD">
        <w:rPr>
          <w:color w:val="auto"/>
        </w:rPr>
        <w:instrText xml:space="preserve"> ADDIN EN.CITE &lt;EndNote&gt;&lt;Cite&gt;&lt;Author&gt;Borstad&lt;/Author&gt;&lt;Year&gt;2016&lt;/Year&gt;&lt;RecNum&gt;80&lt;/RecNum&gt;&lt;DisplayText&gt;&lt;style face="superscript"&gt;25&lt;/style&gt;&lt;/DisplayText&gt;&lt;record&gt;&lt;rec-number&gt;80&lt;/rec-number&gt;&lt;foreign-keys&gt;&lt;key app="EN" db-id="222555f9h2tf0ie9ed9pxt9oewd5te5rxdvx" timestamp="1592770366"&gt;80&lt;/key&gt;&lt;/foreign-keys&gt;&lt;ref-type name="Journal Article"&gt;17&lt;/ref-type&gt;&lt;contributors&gt;&lt;authors&gt;&lt;author&gt;Borstad, Alexandra&lt;/author&gt;&lt;author&gt;Nichols-Larsen, Deborah S&lt;/author&gt;&lt;/authors&gt;&lt;/contributors&gt;&lt;titles&gt;&lt;title&gt;The Brief Kinesthesia test is feasible and sensitive: a study in stroke&lt;/title&gt;&lt;secondary-title&gt;Brazilian journal of physical therapy&lt;/secondary-title&gt;&lt;/titles&gt;&lt;periodical&gt;&lt;full-title&gt;Brazilian journal of physical therapy&lt;/full-title&gt;&lt;/periodical&gt;&lt;pages&gt;81-86&lt;/pages&gt;&lt;volume&gt;20&lt;/volume&gt;&lt;number&gt;1&lt;/number&gt;&lt;dates&gt;&lt;year&gt;2016&lt;/year&gt;&lt;/dates&gt;&lt;isbn&gt;1413-3555&lt;/isbn&gt;&lt;urls&gt;&lt;/urls&gt;&lt;/record&gt;&lt;/Cite&gt;&lt;/EndNote&gt;</w:instrText>
      </w:r>
      <w:r w:rsidR="00363F3A" w:rsidRPr="00F52EBD">
        <w:rPr>
          <w:color w:val="auto"/>
        </w:rPr>
        <w:fldChar w:fldCharType="separate"/>
      </w:r>
      <w:r w:rsidR="00F46F5D" w:rsidRPr="00F52EBD">
        <w:rPr>
          <w:noProof/>
          <w:color w:val="auto"/>
          <w:vertAlign w:val="superscript"/>
        </w:rPr>
        <w:t>25</w:t>
      </w:r>
      <w:r w:rsidR="00363F3A" w:rsidRPr="00F52EBD">
        <w:rPr>
          <w:color w:val="auto"/>
        </w:rPr>
        <w:fldChar w:fldCharType="end"/>
      </w:r>
      <w:r w:rsidR="005E4DE4" w:rsidRPr="00F52EBD">
        <w:rPr>
          <w:color w:val="auto"/>
        </w:rPr>
        <w:t>.</w:t>
      </w:r>
      <w:r w:rsidR="00682276" w:rsidRPr="00F52EBD">
        <w:rPr>
          <w:color w:val="auto"/>
        </w:rPr>
        <w:t xml:space="preserve"> </w:t>
      </w:r>
      <w:r w:rsidR="00D94D38" w:rsidRPr="00F52EBD">
        <w:rPr>
          <w:color w:val="auto"/>
        </w:rPr>
        <w:t>The</w:t>
      </w:r>
      <w:r w:rsidR="00122066" w:rsidRPr="00F52EBD">
        <w:rPr>
          <w:color w:val="auto"/>
        </w:rPr>
        <w:t xml:space="preserve"> tablet</w:t>
      </w:r>
      <w:r w:rsidR="0003239E" w:rsidRPr="00F52EBD">
        <w:rPr>
          <w:color w:val="auto"/>
        </w:rPr>
        <w:t>-</w:t>
      </w:r>
      <w:r w:rsidR="007A4E7C" w:rsidRPr="00F52EBD">
        <w:rPr>
          <w:color w:val="auto"/>
        </w:rPr>
        <w:t xml:space="preserve">based </w:t>
      </w:r>
      <w:r w:rsidR="00122066" w:rsidRPr="00F52EBD">
        <w:rPr>
          <w:color w:val="auto"/>
        </w:rPr>
        <w:t>ver</w:t>
      </w:r>
      <w:r w:rsidR="00FC4A90" w:rsidRPr="00F52EBD">
        <w:rPr>
          <w:color w:val="auto"/>
        </w:rPr>
        <w:t>s</w:t>
      </w:r>
      <w:r w:rsidR="00122066" w:rsidRPr="00F52EBD">
        <w:rPr>
          <w:color w:val="auto"/>
        </w:rPr>
        <w:t xml:space="preserve">ion </w:t>
      </w:r>
      <w:r w:rsidR="007A4E7C" w:rsidRPr="00F52EBD">
        <w:rPr>
          <w:color w:val="auto"/>
        </w:rPr>
        <w:t>(</w:t>
      </w:r>
      <w:proofErr w:type="spellStart"/>
      <w:r w:rsidR="007A4E7C" w:rsidRPr="00F52EBD">
        <w:rPr>
          <w:color w:val="auto"/>
        </w:rPr>
        <w:t>tBKT</w:t>
      </w:r>
      <w:proofErr w:type="spellEnd"/>
      <w:r w:rsidR="007A4E7C" w:rsidRPr="00F52EBD">
        <w:rPr>
          <w:color w:val="auto"/>
        </w:rPr>
        <w:t xml:space="preserve">) </w:t>
      </w:r>
      <w:r w:rsidR="00122066" w:rsidRPr="00F52EBD">
        <w:rPr>
          <w:color w:val="auto"/>
        </w:rPr>
        <w:t xml:space="preserve">was used </w:t>
      </w:r>
      <w:r w:rsidR="007A4E7C" w:rsidRPr="00F52EBD">
        <w:rPr>
          <w:color w:val="auto"/>
        </w:rPr>
        <w:t xml:space="preserve">in this study </w:t>
      </w:r>
      <w:r w:rsidR="00122066" w:rsidRPr="00F52EBD">
        <w:rPr>
          <w:color w:val="auto"/>
        </w:rPr>
        <w:t>because</w:t>
      </w:r>
      <w:r w:rsidR="007A4E7C" w:rsidRPr="00F52EBD">
        <w:rPr>
          <w:color w:val="auto"/>
        </w:rPr>
        <w:t xml:space="preserve"> it </w:t>
      </w:r>
      <w:r w:rsidR="0003239E" w:rsidRPr="00F52EBD">
        <w:rPr>
          <w:color w:val="auto"/>
        </w:rPr>
        <w:t xml:space="preserve">is the same test as the BKT, administered on a tablet </w:t>
      </w:r>
      <w:r w:rsidR="00D94D38" w:rsidRPr="00F52EBD">
        <w:rPr>
          <w:color w:val="auto"/>
        </w:rPr>
        <w:t>with</w:t>
      </w:r>
      <w:r w:rsidR="0003239E" w:rsidRPr="00F52EBD">
        <w:rPr>
          <w:color w:val="auto"/>
        </w:rPr>
        <w:t xml:space="preserve"> more trials. The </w:t>
      </w:r>
      <w:proofErr w:type="spellStart"/>
      <w:r w:rsidR="0003239E" w:rsidRPr="00F52EBD">
        <w:rPr>
          <w:color w:val="auto"/>
        </w:rPr>
        <w:t>tBKT</w:t>
      </w:r>
      <w:proofErr w:type="spellEnd"/>
      <w:r w:rsidR="0003239E" w:rsidRPr="00F52EBD">
        <w:rPr>
          <w:color w:val="auto"/>
        </w:rPr>
        <w:t xml:space="preserve"> has been shown to be </w:t>
      </w:r>
      <w:r w:rsidR="00D94D38" w:rsidRPr="00F52EBD">
        <w:rPr>
          <w:color w:val="auto"/>
        </w:rPr>
        <w:t>stable in 1-week test re-test measurement and</w:t>
      </w:r>
      <w:r w:rsidR="0003239E" w:rsidRPr="00F52EBD">
        <w:rPr>
          <w:color w:val="auto"/>
        </w:rPr>
        <w:t xml:space="preserve"> sensitive to </w:t>
      </w:r>
      <w:r w:rsidR="00D94D38" w:rsidRPr="00F52EBD">
        <w:rPr>
          <w:color w:val="auto"/>
        </w:rPr>
        <w:t>proprioceptive knockdown</w:t>
      </w:r>
      <w:r w:rsidR="00EA55C5" w:rsidRPr="00F52EBD">
        <w:rPr>
          <w:color w:val="auto"/>
        </w:rPr>
        <w:fldChar w:fldCharType="begin"/>
      </w:r>
      <w:r w:rsidR="00F46F5D" w:rsidRPr="00F52EBD">
        <w:rPr>
          <w:color w:val="auto"/>
        </w:rPr>
        <w:instrText xml:space="preserve"> ADDIN EN.CITE &lt;EndNote&gt;&lt;Cite&gt;&lt;Author&gt;Vernoski&lt;/Author&gt;&lt;Year&gt;2018&lt;/Year&gt;&lt;RecNum&gt;8&lt;/RecNum&gt;&lt;DisplayText&gt;&lt;style face="superscript"&gt;26&lt;/style&gt;&lt;/DisplayText&gt;&lt;record&gt;&lt;rec-number&gt;8&lt;/rec-number&gt;&lt;foreign-keys&gt;&lt;key app="EN" db-id="222555f9h2tf0ie9ed9pxt9oewd5te5rxdvx" timestamp="1560953217"&gt;8&lt;/key&gt;&lt;/foreign-keys&gt;&lt;ref-type name="Journal Article"&gt;17&lt;/ref-type&gt;&lt;contributors&gt;&lt;authors&gt;&lt;author&gt;Vernoski, Jacey L Janz&lt;/author&gt;&lt;author&gt;Bjorkland, Jack R&lt;/author&gt;&lt;author&gt;Kramer, Talia J&lt;/author&gt;&lt;author&gt;Oczak, Steven T&lt;/author&gt;&lt;author&gt;Borstad, Alexandra L&lt;/author&gt;&lt;/authors&gt;&lt;/contributors&gt;&lt;titles&gt;&lt;title&gt;A Simple Non-invasive Method for Temporary Knockdown of Upper Limb Proprioception&lt;/title&gt;&lt;secondary-title&gt;JoVE (Journal of Visualized Experiments)&lt;/secondary-title&gt;&lt;/titles&gt;&lt;periodical&gt;&lt;full-title&gt;JoVE (Journal of Visualized Experiments)&lt;/full-title&gt;&lt;/periodical&gt;&lt;pages&gt;e57218&lt;/pages&gt;&lt;number&gt;133&lt;/number&gt;&lt;dates&gt;&lt;year&gt;2018&lt;/year&gt;&lt;/dates&gt;&lt;isbn&gt;1940-087X&lt;/isbn&gt;&lt;urls&gt;&lt;/urls&gt;&lt;/record&gt;&lt;/Cite&gt;&lt;/EndNote&gt;</w:instrText>
      </w:r>
      <w:r w:rsidR="00EA55C5" w:rsidRPr="00F52EBD">
        <w:rPr>
          <w:color w:val="auto"/>
        </w:rPr>
        <w:fldChar w:fldCharType="separate"/>
      </w:r>
      <w:r w:rsidR="00F46F5D" w:rsidRPr="00F52EBD">
        <w:rPr>
          <w:noProof/>
          <w:color w:val="auto"/>
          <w:vertAlign w:val="superscript"/>
        </w:rPr>
        <w:t>26</w:t>
      </w:r>
      <w:r w:rsidR="00EA55C5" w:rsidRPr="00F52EBD">
        <w:rPr>
          <w:color w:val="auto"/>
        </w:rPr>
        <w:fldChar w:fldCharType="end"/>
      </w:r>
      <w:r w:rsidR="00094320" w:rsidRPr="00F52EBD">
        <w:rPr>
          <w:color w:val="auto"/>
        </w:rPr>
        <w:t xml:space="preserve">. </w:t>
      </w:r>
      <w:r w:rsidR="006624CC" w:rsidRPr="00F52EBD">
        <w:rPr>
          <w:color w:val="auto"/>
        </w:rPr>
        <w:t>It was</w:t>
      </w:r>
      <w:r w:rsidR="00682276" w:rsidRPr="00F52EBD">
        <w:rPr>
          <w:color w:val="auto"/>
        </w:rPr>
        <w:t xml:space="preserve"> hypothesized th</w:t>
      </w:r>
      <w:r w:rsidR="00122066" w:rsidRPr="00F52EBD">
        <w:rPr>
          <w:color w:val="auto"/>
        </w:rPr>
        <w:t>at the</w:t>
      </w:r>
      <w:r w:rsidR="007A4E7C" w:rsidRPr="00F52EBD">
        <w:rPr>
          <w:color w:val="auto"/>
        </w:rPr>
        <w:t xml:space="preserve"> elbow</w:t>
      </w:r>
      <w:r w:rsidR="00122066" w:rsidRPr="00F52EBD">
        <w:rPr>
          <w:color w:val="auto"/>
        </w:rPr>
        <w:t xml:space="preserve"> TDPM and </w:t>
      </w:r>
      <w:proofErr w:type="spellStart"/>
      <w:r w:rsidR="00122066" w:rsidRPr="00F52EBD">
        <w:rPr>
          <w:color w:val="auto"/>
        </w:rPr>
        <w:t>tBKT</w:t>
      </w:r>
      <w:proofErr w:type="spellEnd"/>
      <w:r w:rsidR="00122066" w:rsidRPr="00F52EBD">
        <w:rPr>
          <w:color w:val="auto"/>
        </w:rPr>
        <w:t xml:space="preserve"> outcomes</w:t>
      </w:r>
      <w:r w:rsidR="00682276" w:rsidRPr="00F52EBD">
        <w:rPr>
          <w:color w:val="auto"/>
        </w:rPr>
        <w:t xml:space="preserve"> would be correlated as sensorimotor control of the elbow contributes to BKT performance</w:t>
      </w:r>
      <w:r w:rsidR="00B11E7A" w:rsidRPr="00F52EBD">
        <w:rPr>
          <w:color w:val="auto"/>
        </w:rPr>
        <w:fldChar w:fldCharType="begin"/>
      </w:r>
      <w:r w:rsidR="00F46F5D" w:rsidRPr="00F52EBD">
        <w:rPr>
          <w:color w:val="auto"/>
        </w:rPr>
        <w:instrText xml:space="preserve"> ADDIN EN.CITE &lt;EndNote&gt;&lt;Cite&gt;&lt;Author&gt;Vernoski&lt;/Author&gt;&lt;Year&gt;2018&lt;/Year&gt;&lt;RecNum&gt;8&lt;/RecNum&gt;&lt;DisplayText&gt;&lt;style face="superscript"&gt;26&lt;/style&gt;&lt;/DisplayText&gt;&lt;record&gt;&lt;rec-number&gt;8&lt;/rec-number&gt;&lt;foreign-keys&gt;&lt;key app="EN" db-id="222555f9h2tf0ie9ed9pxt9oewd5te5rxdvx" timestamp="1560953217"&gt;8&lt;/key&gt;&lt;/foreign-keys&gt;&lt;ref-type name="Journal Article"&gt;17&lt;/ref-type&gt;&lt;contributors&gt;&lt;authors&gt;&lt;author&gt;Vernoski, Jacey L Janz&lt;/author&gt;&lt;author&gt;Bjorkland, Jack R&lt;/author&gt;&lt;author&gt;Kramer, Talia J&lt;/author&gt;&lt;author&gt;Oczak, Steven T&lt;/author&gt;&lt;author&gt;Borstad, Alexandra L&lt;/author&gt;&lt;/authors&gt;&lt;/contributors&gt;&lt;titles&gt;&lt;title&gt;A Simple Non-invasive Method for Temporary Knockdown of Upper Limb Proprioception&lt;/title&gt;&lt;secondary-title&gt;JoVE (Journal of Visualized Experiments)&lt;/secondary-title&gt;&lt;/titles&gt;&lt;periodical&gt;&lt;full-title&gt;JoVE (Journal of Visualized Experiments)&lt;/full-title&gt;&lt;/periodical&gt;&lt;pages&gt;e57218&lt;/pages&gt;&lt;number&gt;133&lt;/number&gt;&lt;dates&gt;&lt;year&gt;2018&lt;/year&gt;&lt;/dates&gt;&lt;isbn&gt;1940-087X&lt;/isbn&gt;&lt;urls&gt;&lt;/urls&gt;&lt;/record&gt;&lt;/Cite&gt;&lt;/EndNote&gt;</w:instrText>
      </w:r>
      <w:r w:rsidR="00B11E7A" w:rsidRPr="00F52EBD">
        <w:rPr>
          <w:color w:val="auto"/>
        </w:rPr>
        <w:fldChar w:fldCharType="separate"/>
      </w:r>
      <w:r w:rsidR="00F46F5D" w:rsidRPr="00F52EBD">
        <w:rPr>
          <w:noProof/>
          <w:color w:val="auto"/>
          <w:vertAlign w:val="superscript"/>
        </w:rPr>
        <w:t>26</w:t>
      </w:r>
      <w:r w:rsidR="00B11E7A" w:rsidRPr="00F52EBD">
        <w:rPr>
          <w:color w:val="auto"/>
        </w:rPr>
        <w:fldChar w:fldCharType="end"/>
      </w:r>
      <w:r w:rsidR="005E4DE4" w:rsidRPr="00F52EBD">
        <w:rPr>
          <w:color w:val="auto"/>
        </w:rPr>
        <w:t>.</w:t>
      </w:r>
    </w:p>
    <w:p w14:paraId="25071F71" w14:textId="77777777" w:rsidR="00CC12C1" w:rsidRPr="00F52EBD" w:rsidRDefault="00CC12C1" w:rsidP="003C19A3">
      <w:pPr>
        <w:jc w:val="left"/>
        <w:rPr>
          <w:color w:val="auto"/>
        </w:rPr>
      </w:pPr>
    </w:p>
    <w:p w14:paraId="5972918D" w14:textId="60F1A945" w:rsidR="009514EB" w:rsidRPr="00F52EBD" w:rsidRDefault="00E21CC9" w:rsidP="003C19A3">
      <w:pPr>
        <w:jc w:val="left"/>
        <w:rPr>
          <w:color w:val="auto"/>
        </w:rPr>
      </w:pPr>
      <w:r w:rsidRPr="00F52EBD">
        <w:rPr>
          <w:color w:val="auto"/>
        </w:rPr>
        <w:t xml:space="preserve">The purpose of this paper is to outline </w:t>
      </w:r>
      <w:r w:rsidR="001C2581" w:rsidRPr="00F52EBD">
        <w:rPr>
          <w:color w:val="auto"/>
        </w:rPr>
        <w:t>a</w:t>
      </w:r>
      <w:r w:rsidRPr="00F52EBD">
        <w:rPr>
          <w:color w:val="auto"/>
        </w:rPr>
        <w:t xml:space="preserve"> standardized method of </w:t>
      </w:r>
      <w:r w:rsidR="00761CDA" w:rsidRPr="00F52EBD">
        <w:rPr>
          <w:color w:val="auto"/>
        </w:rPr>
        <w:t>measuring</w:t>
      </w:r>
      <w:r w:rsidR="003364E3" w:rsidRPr="00F52EBD">
        <w:rPr>
          <w:color w:val="auto"/>
        </w:rPr>
        <w:t xml:space="preserve"> elbow </w:t>
      </w:r>
      <w:r w:rsidR="00667152" w:rsidRPr="00F52EBD">
        <w:rPr>
          <w:color w:val="auto"/>
        </w:rPr>
        <w:t>T</w:t>
      </w:r>
      <w:r w:rsidRPr="00F52EBD">
        <w:rPr>
          <w:color w:val="auto"/>
        </w:rPr>
        <w:t>DPM</w:t>
      </w:r>
      <w:r w:rsidR="003129F2" w:rsidRPr="00F52EBD">
        <w:rPr>
          <w:color w:val="auto"/>
        </w:rPr>
        <w:t xml:space="preserve"> </w:t>
      </w:r>
      <w:r w:rsidR="00140054" w:rsidRPr="00F52EBD">
        <w:rPr>
          <w:color w:val="auto"/>
        </w:rPr>
        <w:t xml:space="preserve">that </w:t>
      </w:r>
      <w:r w:rsidR="002F1F04" w:rsidRPr="00F52EBD">
        <w:rPr>
          <w:color w:val="auto"/>
        </w:rPr>
        <w:t>is</w:t>
      </w:r>
      <w:r w:rsidR="00635192" w:rsidRPr="00F52EBD">
        <w:rPr>
          <w:color w:val="auto"/>
        </w:rPr>
        <w:t xml:space="preserve"> reproducible</w:t>
      </w:r>
      <w:r w:rsidR="002F1F04" w:rsidRPr="00F52EBD">
        <w:rPr>
          <w:color w:val="auto"/>
        </w:rPr>
        <w:t xml:space="preserve"> using </w:t>
      </w:r>
      <w:r w:rsidR="00B11E7A" w:rsidRPr="00F52EBD">
        <w:rPr>
          <w:color w:val="auto"/>
        </w:rPr>
        <w:t>common</w:t>
      </w:r>
      <w:r w:rsidR="002F1F04" w:rsidRPr="00F52EBD">
        <w:rPr>
          <w:color w:val="auto"/>
        </w:rPr>
        <w:t xml:space="preserve"> equipment</w:t>
      </w:r>
      <w:r w:rsidR="008C68E6" w:rsidRPr="00F52EBD">
        <w:rPr>
          <w:color w:val="auto"/>
        </w:rPr>
        <w:t>.</w:t>
      </w:r>
      <w:r w:rsidR="002F5A56" w:rsidRPr="00F52EBD">
        <w:rPr>
          <w:color w:val="auto"/>
        </w:rPr>
        <w:t xml:space="preserve"> </w:t>
      </w:r>
      <w:r w:rsidR="005342CF" w:rsidRPr="00F52EBD">
        <w:rPr>
          <w:color w:val="auto"/>
        </w:rPr>
        <w:t xml:space="preserve">Data is presented regarding reliability and </w:t>
      </w:r>
      <w:r w:rsidR="002F1F04" w:rsidRPr="00F52EBD">
        <w:rPr>
          <w:color w:val="auto"/>
        </w:rPr>
        <w:t xml:space="preserve">initial </w:t>
      </w:r>
      <w:r w:rsidR="005342CF" w:rsidRPr="00F52EBD">
        <w:rPr>
          <w:color w:val="auto"/>
        </w:rPr>
        <w:t>validity</w:t>
      </w:r>
      <w:r w:rsidR="002F1F04" w:rsidRPr="00F52EBD">
        <w:rPr>
          <w:color w:val="auto"/>
        </w:rPr>
        <w:t xml:space="preserve"> testing</w:t>
      </w:r>
      <w:r w:rsidR="005342CF" w:rsidRPr="00F52EBD">
        <w:rPr>
          <w:color w:val="auto"/>
        </w:rPr>
        <w:t xml:space="preserve"> of the method, as well as feasibility </w:t>
      </w:r>
      <w:r w:rsidR="006F0A02" w:rsidRPr="00F52EBD">
        <w:rPr>
          <w:color w:val="auto"/>
        </w:rPr>
        <w:t xml:space="preserve">of use </w:t>
      </w:r>
      <w:r w:rsidR="005342CF" w:rsidRPr="00F52EBD">
        <w:rPr>
          <w:color w:val="auto"/>
        </w:rPr>
        <w:t>fo</w:t>
      </w:r>
      <w:r w:rsidR="00575ED8" w:rsidRPr="00F52EBD">
        <w:rPr>
          <w:color w:val="auto"/>
        </w:rPr>
        <w:t>r</w:t>
      </w:r>
      <w:r w:rsidR="009442CE" w:rsidRPr="00F52EBD">
        <w:rPr>
          <w:color w:val="auto"/>
        </w:rPr>
        <w:t xml:space="preserve"> </w:t>
      </w:r>
      <w:r w:rsidR="005342CF" w:rsidRPr="00F52EBD">
        <w:rPr>
          <w:color w:val="auto"/>
        </w:rPr>
        <w:t xml:space="preserve">persons </w:t>
      </w:r>
      <w:r w:rsidR="009442CE" w:rsidRPr="00F52EBD">
        <w:rPr>
          <w:color w:val="auto"/>
        </w:rPr>
        <w:t xml:space="preserve">with no known pathology, </w:t>
      </w:r>
      <w:r w:rsidR="00575ED8" w:rsidRPr="00F52EBD">
        <w:rPr>
          <w:color w:val="auto"/>
        </w:rPr>
        <w:t xml:space="preserve">and </w:t>
      </w:r>
      <w:r w:rsidR="00D94D38" w:rsidRPr="00F52EBD">
        <w:rPr>
          <w:color w:val="auto"/>
        </w:rPr>
        <w:t>those who were hypothesized to have</w:t>
      </w:r>
      <w:r w:rsidR="00132FA5" w:rsidRPr="00F52EBD">
        <w:rPr>
          <w:color w:val="auto"/>
        </w:rPr>
        <w:t xml:space="preserve"> mild</w:t>
      </w:r>
      <w:r w:rsidR="00021EF9" w:rsidRPr="00F52EBD">
        <w:rPr>
          <w:color w:val="auto"/>
        </w:rPr>
        <w:t xml:space="preserve"> </w:t>
      </w:r>
      <w:r w:rsidR="005342CF" w:rsidRPr="00F52EBD">
        <w:rPr>
          <w:color w:val="auto"/>
        </w:rPr>
        <w:t>somatosensory impairment.</w:t>
      </w:r>
      <w:r w:rsidR="00475328" w:rsidRPr="00F52EBD">
        <w:rPr>
          <w:color w:val="auto"/>
        </w:rPr>
        <w:t xml:space="preserve"> </w:t>
      </w:r>
    </w:p>
    <w:p w14:paraId="237AD7DD" w14:textId="77777777" w:rsidR="00D15131" w:rsidRPr="00F52EBD" w:rsidRDefault="00D15131" w:rsidP="003C19A3">
      <w:pPr>
        <w:jc w:val="left"/>
        <w:rPr>
          <w:b/>
        </w:rPr>
      </w:pPr>
    </w:p>
    <w:p w14:paraId="5D11C0C3" w14:textId="3D9C20EE" w:rsidR="00C735CD" w:rsidRPr="00F52EBD" w:rsidRDefault="006305D7" w:rsidP="001B1519">
      <w:pPr>
        <w:rPr>
          <w:b/>
        </w:rPr>
      </w:pPr>
      <w:r w:rsidRPr="00F52EBD">
        <w:rPr>
          <w:b/>
        </w:rPr>
        <w:t>PROTOC</w:t>
      </w:r>
      <w:r w:rsidR="00436A00" w:rsidRPr="00F52EBD">
        <w:rPr>
          <w:b/>
        </w:rPr>
        <w:t>OL:</w:t>
      </w:r>
    </w:p>
    <w:p w14:paraId="29A80D13" w14:textId="77777777" w:rsidR="0092247A" w:rsidRPr="00F52EBD" w:rsidRDefault="0092247A" w:rsidP="001B1519">
      <w:pPr>
        <w:rPr>
          <w:b/>
        </w:rPr>
      </w:pPr>
    </w:p>
    <w:p w14:paraId="33CFBA58" w14:textId="3145E6C3" w:rsidR="00C735CD" w:rsidRPr="00F52EBD" w:rsidRDefault="00C735CD" w:rsidP="001B1519">
      <w:pPr>
        <w:rPr>
          <w:bCs/>
        </w:rPr>
      </w:pPr>
      <w:r w:rsidRPr="00F52EBD">
        <w:rPr>
          <w:bCs/>
        </w:rPr>
        <w:t xml:space="preserve">The Institutional Review Board at </w:t>
      </w:r>
      <w:r w:rsidR="00CA6657" w:rsidRPr="00F52EBD">
        <w:rPr>
          <w:bCs/>
        </w:rPr>
        <w:t>T</w:t>
      </w:r>
      <w:r w:rsidRPr="00F52EBD">
        <w:rPr>
          <w:bCs/>
        </w:rPr>
        <w:t xml:space="preserve">he College of </w:t>
      </w:r>
      <w:r w:rsidR="00CA6657" w:rsidRPr="00F52EBD">
        <w:rPr>
          <w:bCs/>
        </w:rPr>
        <w:t>St. Scholastica</w:t>
      </w:r>
      <w:r w:rsidR="004B7A73" w:rsidRPr="00F52EBD">
        <w:rPr>
          <w:bCs/>
        </w:rPr>
        <w:t xml:space="preserve"> has approved the study under which this protocol was developed and tested. </w:t>
      </w:r>
    </w:p>
    <w:p w14:paraId="61B2925E" w14:textId="77777777" w:rsidR="004B7A73" w:rsidRPr="00F52EBD" w:rsidRDefault="004B7A73" w:rsidP="001B1519">
      <w:pPr>
        <w:rPr>
          <w:bCs/>
          <w:color w:val="808080" w:themeColor="background1" w:themeShade="80"/>
        </w:rPr>
      </w:pPr>
    </w:p>
    <w:p w14:paraId="56E08DE5" w14:textId="4DF4E01B" w:rsidR="00436A00" w:rsidRPr="00F52EBD" w:rsidRDefault="00436A00" w:rsidP="00436A00">
      <w:pPr>
        <w:rPr>
          <w:b/>
          <w:bCs/>
        </w:rPr>
      </w:pPr>
      <w:r w:rsidRPr="00F52EBD">
        <w:rPr>
          <w:b/>
          <w:bCs/>
        </w:rPr>
        <w:t xml:space="preserve">1. Fabrication of </w:t>
      </w:r>
      <w:r w:rsidR="0092247A" w:rsidRPr="00F52EBD">
        <w:rPr>
          <w:b/>
          <w:bCs/>
        </w:rPr>
        <w:t>the visual screen</w:t>
      </w:r>
    </w:p>
    <w:p w14:paraId="7FB06CB8" w14:textId="77777777" w:rsidR="00436A00" w:rsidRPr="00F52EBD" w:rsidRDefault="00436A00" w:rsidP="00436A00"/>
    <w:p w14:paraId="2E47C994" w14:textId="62BF58B4" w:rsidR="00436A00" w:rsidRPr="00F52EBD" w:rsidRDefault="00436A00" w:rsidP="00436A00">
      <w:r w:rsidRPr="00F52EBD">
        <w:t>1.1. Cut</w:t>
      </w:r>
      <w:r w:rsidR="0092247A" w:rsidRPr="00F52EBD">
        <w:t xml:space="preserve"> the</w:t>
      </w:r>
      <w:r w:rsidR="000738BB" w:rsidRPr="00F52EBD">
        <w:t xml:space="preserve"> ¾</w:t>
      </w:r>
      <w:r w:rsidR="00C842FF" w:rsidRPr="00F52EBD">
        <w:t xml:space="preserve"> </w:t>
      </w:r>
      <w:r w:rsidR="00692D56" w:rsidRPr="00F52EBD">
        <w:t>inch</w:t>
      </w:r>
      <w:r w:rsidR="00E60FA2" w:rsidRPr="00F52EBD">
        <w:t xml:space="preserve"> (1.9 cm)</w:t>
      </w:r>
      <w:r w:rsidR="000738BB" w:rsidRPr="00F52EBD">
        <w:t xml:space="preserve"> </w:t>
      </w:r>
      <w:r w:rsidR="004D61BA" w:rsidRPr="00F52EBD">
        <w:t xml:space="preserve">diameter </w:t>
      </w:r>
      <w:r w:rsidR="000738BB" w:rsidRPr="00F52EBD">
        <w:t>PVC pipe into</w:t>
      </w:r>
      <w:r w:rsidR="008361B2" w:rsidRPr="00F52EBD">
        <w:t xml:space="preserve"> </w:t>
      </w:r>
      <w:r w:rsidR="0092247A" w:rsidRPr="00F52EBD">
        <w:t>various lengths</w:t>
      </w:r>
      <w:r w:rsidR="005D5E02" w:rsidRPr="00F52EBD">
        <w:t>:</w:t>
      </w:r>
      <w:r w:rsidR="00963EEB" w:rsidRPr="00F52EBD">
        <w:t xml:space="preserve"> two 30</w:t>
      </w:r>
      <w:r w:rsidR="007142CF" w:rsidRPr="00F52EBD">
        <w:t xml:space="preserve"> </w:t>
      </w:r>
      <w:r w:rsidR="00E162C9" w:rsidRPr="00F52EBD">
        <w:t>inch</w:t>
      </w:r>
      <w:r w:rsidR="00EB253C" w:rsidRPr="00F52EBD">
        <w:t xml:space="preserve"> (76.2 cm)</w:t>
      </w:r>
      <w:r w:rsidR="00963EEB" w:rsidRPr="00F52EBD">
        <w:t xml:space="preserve"> piec</w:t>
      </w:r>
      <w:r w:rsidR="000738BB" w:rsidRPr="00F52EBD">
        <w:t>es</w:t>
      </w:r>
      <w:r w:rsidR="00120458" w:rsidRPr="00F52EBD">
        <w:t xml:space="preserve"> (screen base)</w:t>
      </w:r>
      <w:r w:rsidR="0081238F" w:rsidRPr="00F52EBD">
        <w:t>;</w:t>
      </w:r>
      <w:r w:rsidR="00746334" w:rsidRPr="00F52EBD">
        <w:t xml:space="preserve"> two</w:t>
      </w:r>
      <w:r w:rsidR="00963EEB" w:rsidRPr="00F52EBD">
        <w:t xml:space="preserve"> </w:t>
      </w:r>
      <w:r w:rsidR="00746334" w:rsidRPr="00F52EBD">
        <w:t>8</w:t>
      </w:r>
      <w:r w:rsidR="00C842FF" w:rsidRPr="00F52EBD">
        <w:t xml:space="preserve"> </w:t>
      </w:r>
      <w:r w:rsidR="00E162C9" w:rsidRPr="00F52EBD">
        <w:t>inch</w:t>
      </w:r>
      <w:r w:rsidR="00EB253C" w:rsidRPr="00F52EBD">
        <w:t xml:space="preserve"> (20.3 cm)</w:t>
      </w:r>
      <w:r w:rsidR="00A621EE" w:rsidRPr="00F52EBD">
        <w:t xml:space="preserve"> pieces</w:t>
      </w:r>
      <w:r w:rsidR="000738BB" w:rsidRPr="00F52EBD">
        <w:t xml:space="preserve"> </w:t>
      </w:r>
      <w:r w:rsidRPr="00F52EBD">
        <w:t>(screen</w:t>
      </w:r>
      <w:r w:rsidR="00120458" w:rsidRPr="00F52EBD">
        <w:t xml:space="preserve"> base</w:t>
      </w:r>
      <w:r w:rsidRPr="00F52EBD">
        <w:t>)</w:t>
      </w:r>
      <w:r w:rsidR="0081238F" w:rsidRPr="00F52EBD">
        <w:t xml:space="preserve">; </w:t>
      </w:r>
      <w:r w:rsidR="00A05C06" w:rsidRPr="00F52EBD">
        <w:t>one</w:t>
      </w:r>
      <w:r w:rsidR="000C271A" w:rsidRPr="00F52EBD">
        <w:t xml:space="preserve"> 44</w:t>
      </w:r>
      <w:r w:rsidR="00C842FF" w:rsidRPr="00F52EBD">
        <w:t xml:space="preserve"> </w:t>
      </w:r>
      <w:r w:rsidR="00BD1B3B" w:rsidRPr="00F52EBD">
        <w:t>inch</w:t>
      </w:r>
      <w:r w:rsidR="00EB253C" w:rsidRPr="00F52EBD">
        <w:t xml:space="preserve"> (111.8 cm)</w:t>
      </w:r>
      <w:r w:rsidR="000C271A" w:rsidRPr="00F52EBD">
        <w:t xml:space="preserve"> piece (vertical screen support)</w:t>
      </w:r>
      <w:r w:rsidR="0081238F" w:rsidRPr="00F52EBD">
        <w:t xml:space="preserve">; </w:t>
      </w:r>
      <w:r w:rsidR="0092247A" w:rsidRPr="00F52EBD">
        <w:t xml:space="preserve">and </w:t>
      </w:r>
      <w:r w:rsidR="000C271A" w:rsidRPr="00F52EBD">
        <w:t xml:space="preserve">one </w:t>
      </w:r>
      <w:r w:rsidR="00A371C6" w:rsidRPr="00F52EBD">
        <w:t>32</w:t>
      </w:r>
      <w:r w:rsidR="00C842FF" w:rsidRPr="00F52EBD">
        <w:t xml:space="preserve"> </w:t>
      </w:r>
      <w:r w:rsidR="00602CE0" w:rsidRPr="00F52EBD">
        <w:t>inch</w:t>
      </w:r>
      <w:r w:rsidR="008175F6" w:rsidRPr="00F52EBD">
        <w:t xml:space="preserve"> (81.3 cm)</w:t>
      </w:r>
      <w:r w:rsidR="00A371C6" w:rsidRPr="00F52EBD">
        <w:t xml:space="preserve"> piece (screen</w:t>
      </w:r>
      <w:r w:rsidR="00B642CF" w:rsidRPr="00F52EBD">
        <w:t xml:space="preserve"> </w:t>
      </w:r>
      <w:r w:rsidR="004D4CC9" w:rsidRPr="00F52EBD">
        <w:t xml:space="preserve">fabric </w:t>
      </w:r>
      <w:r w:rsidR="00B642CF" w:rsidRPr="00F52EBD">
        <w:t>holder).</w:t>
      </w:r>
    </w:p>
    <w:p w14:paraId="130CFAA0" w14:textId="77777777" w:rsidR="00436A00" w:rsidRPr="00F52EBD" w:rsidRDefault="00436A00" w:rsidP="00436A00"/>
    <w:p w14:paraId="76856F62" w14:textId="2521D81A" w:rsidR="00A006C7" w:rsidRPr="00F52EBD" w:rsidRDefault="00436A00" w:rsidP="00436A00">
      <w:r w:rsidRPr="00F52EBD">
        <w:t xml:space="preserve">1.2. </w:t>
      </w:r>
      <w:r w:rsidR="001F1DF1" w:rsidRPr="00F52EBD">
        <w:t xml:space="preserve">Place </w:t>
      </w:r>
      <w:r w:rsidR="0092247A" w:rsidRPr="00F52EBD">
        <w:t xml:space="preserve">an </w:t>
      </w:r>
      <w:r w:rsidR="001F1DF1" w:rsidRPr="00F52EBD">
        <w:t>end cap on one end of each</w:t>
      </w:r>
      <w:r w:rsidR="00B642CF" w:rsidRPr="00F52EBD">
        <w:t xml:space="preserve"> </w:t>
      </w:r>
      <w:proofErr w:type="gramStart"/>
      <w:r w:rsidR="00E113DE" w:rsidRPr="00F52EBD">
        <w:t>30</w:t>
      </w:r>
      <w:r w:rsidR="00C842FF" w:rsidRPr="00F52EBD">
        <w:t xml:space="preserve"> </w:t>
      </w:r>
      <w:r w:rsidR="00602CE0" w:rsidRPr="00F52EBD">
        <w:t>inch</w:t>
      </w:r>
      <w:proofErr w:type="gramEnd"/>
      <w:r w:rsidR="008175F6" w:rsidRPr="00F52EBD">
        <w:t xml:space="preserve"> (76.2</w:t>
      </w:r>
      <w:r w:rsidR="00D6651A" w:rsidRPr="00F52EBD">
        <w:t xml:space="preserve"> cm</w:t>
      </w:r>
      <w:r w:rsidR="008175F6" w:rsidRPr="00F52EBD">
        <w:t>)</w:t>
      </w:r>
      <w:r w:rsidR="00E113DE" w:rsidRPr="00F52EBD">
        <w:t xml:space="preserve"> piece</w:t>
      </w:r>
      <w:r w:rsidR="001F1DF1" w:rsidRPr="00F52EBD">
        <w:t xml:space="preserve">, and </w:t>
      </w:r>
      <w:r w:rsidR="0092247A" w:rsidRPr="00F52EBD">
        <w:t xml:space="preserve">a </w:t>
      </w:r>
      <w:r w:rsidR="000A31A7" w:rsidRPr="00F52EBD">
        <w:t>90</w:t>
      </w:r>
      <w:r w:rsidR="00CA02C5" w:rsidRPr="00F52EBD">
        <w:t>°</w:t>
      </w:r>
      <w:r w:rsidR="007E3B82" w:rsidRPr="00F52EBD">
        <w:t xml:space="preserve"> PVC</w:t>
      </w:r>
      <w:r w:rsidR="00610B6F" w:rsidRPr="00F52EBD">
        <w:t xml:space="preserve"> elbow</w:t>
      </w:r>
      <w:r w:rsidR="00E113DE" w:rsidRPr="00F52EBD">
        <w:t xml:space="preserve"> </w:t>
      </w:r>
      <w:r w:rsidR="00610B6F" w:rsidRPr="00F52EBD">
        <w:t xml:space="preserve">on </w:t>
      </w:r>
      <w:r w:rsidR="0092247A" w:rsidRPr="00F52EBD">
        <w:t xml:space="preserve">the </w:t>
      </w:r>
      <w:r w:rsidR="00610B6F" w:rsidRPr="00F52EBD">
        <w:t>other end.</w:t>
      </w:r>
      <w:r w:rsidRPr="00F52EBD">
        <w:t xml:space="preserve"> Insert</w:t>
      </w:r>
      <w:r w:rsidR="00610B6F" w:rsidRPr="00F52EBD">
        <w:t xml:space="preserve"> </w:t>
      </w:r>
      <w:proofErr w:type="gramStart"/>
      <w:r w:rsidR="00610B6F" w:rsidRPr="00F52EBD">
        <w:t>8</w:t>
      </w:r>
      <w:r w:rsidR="00A04020" w:rsidRPr="00F52EBD">
        <w:t xml:space="preserve"> </w:t>
      </w:r>
      <w:r w:rsidR="00602CE0" w:rsidRPr="00F52EBD">
        <w:t>inch</w:t>
      </w:r>
      <w:proofErr w:type="gramEnd"/>
      <w:r w:rsidR="008175F6" w:rsidRPr="00F52EBD">
        <w:t xml:space="preserve"> (20.3</w:t>
      </w:r>
      <w:r w:rsidR="0094798A" w:rsidRPr="00F52EBD">
        <w:t xml:space="preserve"> cm</w:t>
      </w:r>
      <w:r w:rsidR="008175F6" w:rsidRPr="00F52EBD">
        <w:t>)</w:t>
      </w:r>
      <w:r w:rsidR="00602CE0" w:rsidRPr="00F52EBD">
        <w:t xml:space="preserve"> </w:t>
      </w:r>
      <w:r w:rsidR="00A9410C" w:rsidRPr="00F52EBD">
        <w:t xml:space="preserve">pieces into </w:t>
      </w:r>
      <w:r w:rsidR="0092247A" w:rsidRPr="00F52EBD">
        <w:t xml:space="preserve">the </w:t>
      </w:r>
      <w:r w:rsidR="00D16324" w:rsidRPr="00F52EBD">
        <w:t xml:space="preserve">remaining </w:t>
      </w:r>
      <w:r w:rsidR="001513E4" w:rsidRPr="00F52EBD">
        <w:t>open end</w:t>
      </w:r>
      <w:r w:rsidR="0092247A" w:rsidRPr="00F52EBD">
        <w:t>s</w:t>
      </w:r>
      <w:r w:rsidR="001513E4" w:rsidRPr="00F52EBD">
        <w:t xml:space="preserve"> of </w:t>
      </w:r>
      <w:r w:rsidR="00A9410C" w:rsidRPr="00F52EBD">
        <w:t xml:space="preserve">both elbows. </w:t>
      </w:r>
      <w:r w:rsidR="00CE7B5D" w:rsidRPr="00F52EBD">
        <w:t xml:space="preserve">Connect </w:t>
      </w:r>
      <w:r w:rsidR="00A45634" w:rsidRPr="00F52EBD">
        <w:t>open ends of the</w:t>
      </w:r>
      <w:r w:rsidR="00966B31" w:rsidRPr="00F52EBD">
        <w:t xml:space="preserve"> two </w:t>
      </w:r>
      <w:proofErr w:type="gramStart"/>
      <w:r w:rsidR="00966B31" w:rsidRPr="00F52EBD">
        <w:t>8</w:t>
      </w:r>
      <w:r w:rsidR="00A04020" w:rsidRPr="00F52EBD">
        <w:t xml:space="preserve"> </w:t>
      </w:r>
      <w:r w:rsidR="00602CE0" w:rsidRPr="00F52EBD">
        <w:t>inch</w:t>
      </w:r>
      <w:proofErr w:type="gramEnd"/>
      <w:r w:rsidR="008175F6" w:rsidRPr="00F52EBD">
        <w:t xml:space="preserve"> (20.3</w:t>
      </w:r>
      <w:r w:rsidR="0094798A" w:rsidRPr="00F52EBD">
        <w:t xml:space="preserve"> cm</w:t>
      </w:r>
      <w:r w:rsidR="008175F6" w:rsidRPr="00F52EBD">
        <w:t>)</w:t>
      </w:r>
      <w:r w:rsidR="00966B31" w:rsidRPr="00F52EBD">
        <w:t xml:space="preserve"> pieces with </w:t>
      </w:r>
      <w:r w:rsidR="0092247A" w:rsidRPr="00F52EBD">
        <w:t xml:space="preserve">a </w:t>
      </w:r>
      <w:r w:rsidR="00A45634" w:rsidRPr="00F52EBD">
        <w:t>PVC T</w:t>
      </w:r>
      <w:r w:rsidR="007E3B82" w:rsidRPr="00F52EBD">
        <w:t>-piece</w:t>
      </w:r>
      <w:r w:rsidR="007B146A" w:rsidRPr="00F52EBD">
        <w:t xml:space="preserve"> to create </w:t>
      </w:r>
      <w:r w:rsidR="0092247A" w:rsidRPr="00F52EBD">
        <w:t xml:space="preserve">a </w:t>
      </w:r>
      <w:r w:rsidR="007B146A" w:rsidRPr="00F52EBD">
        <w:t>screen base</w:t>
      </w:r>
      <w:r w:rsidR="007E3B82" w:rsidRPr="00F52EBD">
        <w:t>.</w:t>
      </w:r>
      <w:r w:rsidR="00042743" w:rsidRPr="00F52EBD">
        <w:t xml:space="preserve"> </w:t>
      </w:r>
    </w:p>
    <w:p w14:paraId="7B43FBEB" w14:textId="77777777" w:rsidR="00A006C7" w:rsidRPr="00F52EBD" w:rsidRDefault="00A006C7" w:rsidP="00436A00"/>
    <w:p w14:paraId="73F78704" w14:textId="3A2916E0" w:rsidR="00436A00" w:rsidRPr="00F52EBD" w:rsidRDefault="00A006C7" w:rsidP="00436A00">
      <w:r w:rsidRPr="00F52EBD">
        <w:t>1.3</w:t>
      </w:r>
      <w:r w:rsidR="00EB6246" w:rsidRPr="00F52EBD">
        <w:t>.</w:t>
      </w:r>
      <w:r w:rsidRPr="00F52EBD">
        <w:t xml:space="preserve"> </w:t>
      </w:r>
      <w:r w:rsidR="00042743" w:rsidRPr="00F52EBD">
        <w:t xml:space="preserve">Insert </w:t>
      </w:r>
      <w:r w:rsidR="0092247A" w:rsidRPr="00F52EBD">
        <w:t xml:space="preserve">a </w:t>
      </w:r>
      <w:proofErr w:type="gramStart"/>
      <w:r w:rsidR="00042743" w:rsidRPr="00F52EBD">
        <w:t>4</w:t>
      </w:r>
      <w:r w:rsidR="00602CE0" w:rsidRPr="00F52EBD">
        <w:t>4</w:t>
      </w:r>
      <w:r w:rsidR="00A04020" w:rsidRPr="00F52EBD">
        <w:t xml:space="preserve"> </w:t>
      </w:r>
      <w:r w:rsidR="00602CE0" w:rsidRPr="00F52EBD">
        <w:t>inch</w:t>
      </w:r>
      <w:proofErr w:type="gramEnd"/>
      <w:r w:rsidR="008175F6" w:rsidRPr="00F52EBD">
        <w:t xml:space="preserve"> (</w:t>
      </w:r>
      <w:r w:rsidR="009E5E66" w:rsidRPr="00F52EBD">
        <w:t>111.8 cm)</w:t>
      </w:r>
      <w:r w:rsidR="007B146A" w:rsidRPr="00F52EBD">
        <w:t xml:space="preserve"> PVC piece into </w:t>
      </w:r>
      <w:r w:rsidR="0092247A" w:rsidRPr="00F52EBD">
        <w:t xml:space="preserve">a </w:t>
      </w:r>
      <w:r w:rsidR="007B146A" w:rsidRPr="00F52EBD">
        <w:t xml:space="preserve">vertical portion of </w:t>
      </w:r>
      <w:r w:rsidR="00910736" w:rsidRPr="00F52EBD">
        <w:t xml:space="preserve">PVC </w:t>
      </w:r>
      <w:r w:rsidR="007B146A" w:rsidRPr="00F52EBD">
        <w:t>T</w:t>
      </w:r>
      <w:r w:rsidR="00575367" w:rsidRPr="00F52EBD">
        <w:t xml:space="preserve">-piece to create </w:t>
      </w:r>
      <w:r w:rsidR="0092247A" w:rsidRPr="00F52EBD">
        <w:t xml:space="preserve">a </w:t>
      </w:r>
      <w:r w:rsidR="00575367" w:rsidRPr="00F52EBD">
        <w:t xml:space="preserve">vertical support for screen. </w:t>
      </w:r>
      <w:r w:rsidR="00666E5F" w:rsidRPr="00F52EBD">
        <w:t xml:space="preserve">Place </w:t>
      </w:r>
      <w:r w:rsidR="0092247A" w:rsidRPr="00F52EBD">
        <w:t xml:space="preserve">a </w:t>
      </w:r>
      <w:r w:rsidR="000A31A7" w:rsidRPr="00F52EBD">
        <w:t>45</w:t>
      </w:r>
      <w:r w:rsidR="00A04020" w:rsidRPr="00F52EBD">
        <w:t>°</w:t>
      </w:r>
      <w:r w:rsidR="00317643" w:rsidRPr="00F52EBD">
        <w:t xml:space="preserve"> </w:t>
      </w:r>
      <w:r w:rsidR="00666E5F" w:rsidRPr="00F52EBD">
        <w:t xml:space="preserve">PVC </w:t>
      </w:r>
      <w:r w:rsidR="004143BB" w:rsidRPr="00F52EBD">
        <w:t xml:space="preserve">elbow </w:t>
      </w:r>
      <w:r w:rsidR="00C57BD6" w:rsidRPr="00F52EBD">
        <w:t>on</w:t>
      </w:r>
      <w:r w:rsidR="004143BB" w:rsidRPr="00F52EBD">
        <w:t xml:space="preserve"> </w:t>
      </w:r>
      <w:r w:rsidR="0092247A" w:rsidRPr="00F52EBD">
        <w:t xml:space="preserve">an </w:t>
      </w:r>
      <w:r w:rsidR="004143BB" w:rsidRPr="00F52EBD">
        <w:t xml:space="preserve">open end of </w:t>
      </w:r>
      <w:r w:rsidR="0092247A" w:rsidRPr="00F52EBD">
        <w:t xml:space="preserve">the </w:t>
      </w:r>
      <w:proofErr w:type="gramStart"/>
      <w:r w:rsidR="00C57BD6" w:rsidRPr="00F52EBD">
        <w:t>44</w:t>
      </w:r>
      <w:r w:rsidR="00A04020" w:rsidRPr="00F52EBD">
        <w:t xml:space="preserve"> </w:t>
      </w:r>
      <w:r w:rsidR="00C57BD6" w:rsidRPr="00F52EBD">
        <w:t>inch</w:t>
      </w:r>
      <w:proofErr w:type="gramEnd"/>
      <w:r w:rsidR="009E5E66" w:rsidRPr="00F52EBD">
        <w:t xml:space="preserve"> (111.8 cm)</w:t>
      </w:r>
      <w:r w:rsidR="00C57BD6" w:rsidRPr="00F52EBD">
        <w:t xml:space="preserve"> </w:t>
      </w:r>
      <w:r w:rsidR="00614108" w:rsidRPr="00F52EBD">
        <w:t xml:space="preserve">pipe. Insert </w:t>
      </w:r>
      <w:r w:rsidR="0092247A" w:rsidRPr="00F52EBD">
        <w:t xml:space="preserve">a </w:t>
      </w:r>
      <w:proofErr w:type="gramStart"/>
      <w:r w:rsidR="00614108" w:rsidRPr="00F52EBD">
        <w:t>32</w:t>
      </w:r>
      <w:r w:rsidR="00A04020" w:rsidRPr="00F52EBD">
        <w:t xml:space="preserve"> </w:t>
      </w:r>
      <w:r w:rsidR="00602CE0" w:rsidRPr="00F52EBD">
        <w:t>inch</w:t>
      </w:r>
      <w:proofErr w:type="gramEnd"/>
      <w:r w:rsidR="009E5E66" w:rsidRPr="00F52EBD">
        <w:t xml:space="preserve"> (81.3 cm)</w:t>
      </w:r>
      <w:r w:rsidR="004B7F41" w:rsidRPr="00F52EBD">
        <w:t xml:space="preserve"> pi</w:t>
      </w:r>
      <w:r w:rsidR="005978DA" w:rsidRPr="00F52EBD">
        <w:t xml:space="preserve">pe </w:t>
      </w:r>
      <w:r w:rsidR="004B7F41" w:rsidRPr="00F52EBD">
        <w:t xml:space="preserve">into </w:t>
      </w:r>
      <w:r w:rsidR="0092247A" w:rsidRPr="00F52EBD">
        <w:t xml:space="preserve">an </w:t>
      </w:r>
      <w:r w:rsidR="009E2AC9" w:rsidRPr="00F52EBD">
        <w:t>open</w:t>
      </w:r>
      <w:r w:rsidR="004B7F41" w:rsidRPr="00F52EBD">
        <w:t xml:space="preserve"> end of </w:t>
      </w:r>
      <w:r w:rsidR="0092247A" w:rsidRPr="00F52EBD">
        <w:t xml:space="preserve">the </w:t>
      </w:r>
      <w:r w:rsidR="000A31A7" w:rsidRPr="00F52EBD">
        <w:t>45</w:t>
      </w:r>
      <w:r w:rsidR="00D8111D" w:rsidRPr="00F52EBD">
        <w:t>°</w:t>
      </w:r>
      <w:r w:rsidR="004B7F41" w:rsidRPr="00F52EBD">
        <w:t xml:space="preserve"> PVC elbow</w:t>
      </w:r>
      <w:r w:rsidR="00A816BB" w:rsidRPr="00F52EBD">
        <w:t xml:space="preserve"> to create </w:t>
      </w:r>
      <w:r w:rsidR="0092247A" w:rsidRPr="00F52EBD">
        <w:t xml:space="preserve">a </w:t>
      </w:r>
      <w:r w:rsidR="00A816BB" w:rsidRPr="00F52EBD">
        <w:t>screen fabric holder</w:t>
      </w:r>
      <w:r w:rsidR="004B7F41" w:rsidRPr="00F52EBD">
        <w:t>.</w:t>
      </w:r>
      <w:r w:rsidR="00637351" w:rsidRPr="00F52EBD">
        <w:t xml:space="preserve"> Place </w:t>
      </w:r>
      <w:r w:rsidR="0092247A" w:rsidRPr="00F52EBD">
        <w:t xml:space="preserve">an </w:t>
      </w:r>
      <w:r w:rsidR="00637351" w:rsidRPr="00F52EBD">
        <w:t>end cap on</w:t>
      </w:r>
      <w:r w:rsidR="000B16A8" w:rsidRPr="00F52EBD">
        <w:t xml:space="preserve"> </w:t>
      </w:r>
      <w:r w:rsidR="0092247A" w:rsidRPr="00F52EBD">
        <w:t xml:space="preserve">an </w:t>
      </w:r>
      <w:r w:rsidR="0071222C" w:rsidRPr="00F52EBD">
        <w:t xml:space="preserve">open end </w:t>
      </w:r>
      <w:r w:rsidR="009A61D4" w:rsidRPr="00F52EBD">
        <w:t xml:space="preserve">of </w:t>
      </w:r>
      <w:r w:rsidR="0092247A" w:rsidRPr="00F52EBD">
        <w:t xml:space="preserve">the </w:t>
      </w:r>
      <w:proofErr w:type="gramStart"/>
      <w:r w:rsidR="009A61D4" w:rsidRPr="00F52EBD">
        <w:t>32</w:t>
      </w:r>
      <w:r w:rsidR="00D8111D" w:rsidRPr="00F52EBD">
        <w:t xml:space="preserve"> </w:t>
      </w:r>
      <w:r w:rsidR="009A61D4" w:rsidRPr="00F52EBD">
        <w:t>inch</w:t>
      </w:r>
      <w:proofErr w:type="gramEnd"/>
      <w:r w:rsidR="009E5E66" w:rsidRPr="00F52EBD">
        <w:t xml:space="preserve"> (81.3 cm)</w:t>
      </w:r>
      <w:r w:rsidR="009A61D4" w:rsidRPr="00F52EBD">
        <w:t xml:space="preserve"> pipe.</w:t>
      </w:r>
    </w:p>
    <w:p w14:paraId="7A039BD0" w14:textId="77777777" w:rsidR="00436A00" w:rsidRPr="00F52EBD" w:rsidRDefault="00436A00" w:rsidP="00436A00"/>
    <w:p w14:paraId="777D6209" w14:textId="343C861C" w:rsidR="00436A00" w:rsidRPr="00F52EBD" w:rsidRDefault="00436A00" w:rsidP="00436A00">
      <w:r w:rsidRPr="00F52EBD">
        <w:t>1.</w:t>
      </w:r>
      <w:r w:rsidR="00EB6246" w:rsidRPr="00F52EBD">
        <w:t>4</w:t>
      </w:r>
      <w:r w:rsidRPr="00F52EBD">
        <w:t xml:space="preserve">. </w:t>
      </w:r>
      <w:r w:rsidR="00197A99" w:rsidRPr="00F52EBD">
        <w:t>Place dishtowels</w:t>
      </w:r>
      <w:r w:rsidR="00CC4E12" w:rsidRPr="00F52EBD">
        <w:t xml:space="preserve"> </w:t>
      </w:r>
      <w:r w:rsidR="00796609" w:rsidRPr="00F52EBD">
        <w:t>on top of one another</w:t>
      </w:r>
      <w:r w:rsidR="00CC4E12" w:rsidRPr="00F52EBD">
        <w:t xml:space="preserve"> to ensure fabric </w:t>
      </w:r>
      <w:r w:rsidR="004948C9" w:rsidRPr="00F52EBD">
        <w:t xml:space="preserve">opacity. Secure </w:t>
      </w:r>
      <w:r w:rsidR="008343AD" w:rsidRPr="00F52EBD">
        <w:t>to</w:t>
      </w:r>
      <w:r w:rsidRPr="00F52EBD">
        <w:t xml:space="preserve"> </w:t>
      </w:r>
      <w:r w:rsidR="0092247A" w:rsidRPr="00F52EBD">
        <w:t xml:space="preserve">a </w:t>
      </w:r>
      <w:proofErr w:type="gramStart"/>
      <w:r w:rsidR="00A816BB" w:rsidRPr="00F52EBD">
        <w:t>32</w:t>
      </w:r>
      <w:r w:rsidR="00D8111D" w:rsidRPr="00F52EBD">
        <w:t xml:space="preserve"> </w:t>
      </w:r>
      <w:r w:rsidR="00602CE0" w:rsidRPr="00F52EBD">
        <w:t>inch</w:t>
      </w:r>
      <w:proofErr w:type="gramEnd"/>
      <w:r w:rsidR="00D6651A" w:rsidRPr="00F52EBD">
        <w:t xml:space="preserve"> (81.3</w:t>
      </w:r>
      <w:r w:rsidR="00C0192B" w:rsidRPr="00F52EBD">
        <w:t xml:space="preserve"> cm</w:t>
      </w:r>
      <w:r w:rsidR="00D6651A" w:rsidRPr="00F52EBD">
        <w:t>)</w:t>
      </w:r>
      <w:r w:rsidR="00A816BB" w:rsidRPr="00F52EBD">
        <w:t xml:space="preserve"> </w:t>
      </w:r>
      <w:r w:rsidRPr="00F52EBD">
        <w:t>pipe</w:t>
      </w:r>
      <w:r w:rsidR="008343AD" w:rsidRPr="00F52EBD">
        <w:t xml:space="preserve"> with </w:t>
      </w:r>
      <w:r w:rsidR="00C84210" w:rsidRPr="00F52EBD">
        <w:t>athletic tape</w:t>
      </w:r>
      <w:r w:rsidR="00C64D36" w:rsidRPr="00F52EBD">
        <w:t>.</w:t>
      </w:r>
      <w:r w:rsidRPr="00F52EBD">
        <w:t xml:space="preserve"> </w:t>
      </w:r>
      <w:r w:rsidR="00C90BB7" w:rsidRPr="00F52EBD">
        <w:t xml:space="preserve">The fully assembled screen can be seen in </w:t>
      </w:r>
      <w:r w:rsidR="00C15707" w:rsidRPr="00F52EBD">
        <w:rPr>
          <w:b/>
          <w:bCs/>
        </w:rPr>
        <w:t>Figure 1</w:t>
      </w:r>
      <w:r w:rsidR="00C90BB7" w:rsidRPr="00F52EBD">
        <w:rPr>
          <w:b/>
          <w:bCs/>
        </w:rPr>
        <w:t>.</w:t>
      </w:r>
    </w:p>
    <w:p w14:paraId="2026EDA1" w14:textId="77777777" w:rsidR="00436A00" w:rsidRPr="00F52EBD" w:rsidRDefault="00436A00" w:rsidP="00436A00">
      <w:pPr>
        <w:tabs>
          <w:tab w:val="left" w:pos="5641"/>
        </w:tabs>
        <w:rPr>
          <w:b/>
          <w:bCs/>
        </w:rPr>
      </w:pPr>
      <w:r w:rsidRPr="00F52EBD">
        <w:rPr>
          <w:b/>
          <w:bCs/>
        </w:rPr>
        <w:tab/>
      </w:r>
    </w:p>
    <w:p w14:paraId="107704CB" w14:textId="32C211E1" w:rsidR="00436A00" w:rsidRPr="00F52EBD" w:rsidRDefault="00436A00" w:rsidP="00436A00">
      <w:pPr>
        <w:rPr>
          <w:b/>
          <w:bCs/>
        </w:rPr>
      </w:pPr>
      <w:r w:rsidRPr="00F52EBD">
        <w:rPr>
          <w:b/>
          <w:bCs/>
        </w:rPr>
        <w:t xml:space="preserve">2. Preparation of the </w:t>
      </w:r>
      <w:r w:rsidR="0092247A" w:rsidRPr="00F52EBD">
        <w:rPr>
          <w:b/>
          <w:bCs/>
        </w:rPr>
        <w:t>testing equipment</w:t>
      </w:r>
    </w:p>
    <w:p w14:paraId="40FFA847" w14:textId="77777777" w:rsidR="00436A00" w:rsidRPr="00F52EBD" w:rsidRDefault="00436A00" w:rsidP="00436A00"/>
    <w:p w14:paraId="2AE77F0A" w14:textId="78B839BF" w:rsidR="00436A00" w:rsidRPr="00F52EBD" w:rsidRDefault="00436A00" w:rsidP="00436A00">
      <w:r w:rsidRPr="00F52EBD">
        <w:lastRenderedPageBreak/>
        <w:t>2.1.</w:t>
      </w:r>
      <w:r w:rsidR="00E561FC" w:rsidRPr="00F52EBD">
        <w:t xml:space="preserve"> </w:t>
      </w:r>
      <w:r w:rsidRPr="00F52EBD">
        <w:t xml:space="preserve">Calibrate </w:t>
      </w:r>
      <w:proofErr w:type="spellStart"/>
      <w:r w:rsidRPr="00F52EBD">
        <w:t>electrogoniometer</w:t>
      </w:r>
      <w:proofErr w:type="spellEnd"/>
      <w:r w:rsidRPr="00F52EBD">
        <w:t xml:space="preserve"> </w:t>
      </w:r>
      <w:r w:rsidR="00923BAB" w:rsidRPr="00F52EBD">
        <w:t>and</w:t>
      </w:r>
      <w:r w:rsidR="001F3258" w:rsidRPr="00F52EBD">
        <w:t xml:space="preserve"> electromyography</w:t>
      </w:r>
      <w:r w:rsidR="00923BAB" w:rsidRPr="00F52EBD">
        <w:t xml:space="preserve"> </w:t>
      </w:r>
      <w:r w:rsidR="001F3258" w:rsidRPr="00F52EBD">
        <w:t>(</w:t>
      </w:r>
      <w:r w:rsidR="00923BAB" w:rsidRPr="00F52EBD">
        <w:t>EMG</w:t>
      </w:r>
      <w:r w:rsidR="001F3258" w:rsidRPr="00F52EBD">
        <w:t>)</w:t>
      </w:r>
      <w:r w:rsidR="00923BAB" w:rsidRPr="00F52EBD">
        <w:t xml:space="preserve"> sensors according to the manufacturers’ instructions.</w:t>
      </w:r>
    </w:p>
    <w:p w14:paraId="2763D5EC" w14:textId="77777777" w:rsidR="00436A00" w:rsidRPr="00F52EBD" w:rsidRDefault="00436A00" w:rsidP="00436A00"/>
    <w:p w14:paraId="3C128D7C" w14:textId="53A22020" w:rsidR="00436A00" w:rsidRPr="00F52EBD" w:rsidRDefault="00436A00" w:rsidP="00436A00">
      <w:pPr>
        <w:rPr>
          <w:color w:val="auto"/>
        </w:rPr>
      </w:pPr>
      <w:r w:rsidRPr="00F52EBD">
        <w:t>2.</w:t>
      </w:r>
      <w:r w:rsidR="00960620" w:rsidRPr="00F52EBD">
        <w:t>2</w:t>
      </w:r>
      <w:r w:rsidRPr="00F52EBD">
        <w:t>. Turn on</w:t>
      </w:r>
      <w:r w:rsidR="0012522C" w:rsidRPr="00F52EBD">
        <w:t xml:space="preserve"> </w:t>
      </w:r>
      <w:r w:rsidR="00BC2B47" w:rsidRPr="00F52EBD">
        <w:t xml:space="preserve">the </w:t>
      </w:r>
      <w:r w:rsidR="0012522C" w:rsidRPr="00F52EBD">
        <w:t>continuous passive motion (</w:t>
      </w:r>
      <w:r w:rsidRPr="00F52EBD">
        <w:t>CPM</w:t>
      </w:r>
      <w:r w:rsidR="0012522C" w:rsidRPr="00F52EBD">
        <w:t>)</w:t>
      </w:r>
      <w:r w:rsidRPr="00F52EBD">
        <w:t xml:space="preserve"> machine and activate </w:t>
      </w:r>
      <w:r w:rsidR="00304380" w:rsidRPr="00F52EBD">
        <w:rPr>
          <w:b/>
          <w:bCs/>
        </w:rPr>
        <w:t>Extension</w:t>
      </w:r>
      <w:r w:rsidRPr="00F52EBD">
        <w:rPr>
          <w:b/>
          <w:bCs/>
        </w:rPr>
        <w:t>/</w:t>
      </w:r>
      <w:r w:rsidR="00304380" w:rsidRPr="00F52EBD">
        <w:rPr>
          <w:b/>
          <w:bCs/>
        </w:rPr>
        <w:t>Flexion</w:t>
      </w:r>
      <w:r w:rsidRPr="00F52EBD">
        <w:t xml:space="preserve"> mode. Program</w:t>
      </w:r>
      <w:r w:rsidR="00BC2B47" w:rsidRPr="00F52EBD">
        <w:t xml:space="preserve"> the </w:t>
      </w:r>
      <w:r w:rsidRPr="00F52EBD">
        <w:t>CPM machine to move through 90</w:t>
      </w:r>
      <w:r w:rsidR="00B90594" w:rsidRPr="00F52EBD">
        <w:t>°</w:t>
      </w:r>
      <w:r w:rsidRPr="00F52EBD">
        <w:t xml:space="preserve"> to 130</w:t>
      </w:r>
      <w:r w:rsidR="00B90594" w:rsidRPr="00F52EBD">
        <w:t>°</w:t>
      </w:r>
      <w:r w:rsidRPr="00F52EBD">
        <w:t xml:space="preserve"> of elbow extension at a speed of 0.23</w:t>
      </w:r>
      <w:r w:rsidR="00EF3E20" w:rsidRPr="00F52EBD">
        <w:t>°/s</w:t>
      </w:r>
      <w:r w:rsidRPr="00F52EBD">
        <w:t>.</w:t>
      </w:r>
    </w:p>
    <w:p w14:paraId="2ECAA437" w14:textId="77777777" w:rsidR="00436A00" w:rsidRPr="00F52EBD" w:rsidRDefault="00436A00" w:rsidP="00436A00">
      <w:pPr>
        <w:pStyle w:val="ListParagraph"/>
        <w:ind w:left="792"/>
        <w:rPr>
          <w:color w:val="auto"/>
        </w:rPr>
      </w:pPr>
    </w:p>
    <w:p w14:paraId="2F0AA77A" w14:textId="73E6AFB0" w:rsidR="00436A00" w:rsidRPr="00F52EBD" w:rsidRDefault="00436A00" w:rsidP="00436A00">
      <w:pPr>
        <w:rPr>
          <w:b/>
          <w:bCs/>
        </w:rPr>
      </w:pPr>
      <w:r w:rsidRPr="00F52EBD">
        <w:rPr>
          <w:b/>
          <w:bCs/>
        </w:rPr>
        <w:t xml:space="preserve">3. Preparation of </w:t>
      </w:r>
      <w:r w:rsidR="00BC2B47" w:rsidRPr="00F52EBD">
        <w:rPr>
          <w:b/>
          <w:bCs/>
        </w:rPr>
        <w:t>the p</w:t>
      </w:r>
      <w:r w:rsidRPr="00F52EBD">
        <w:rPr>
          <w:b/>
          <w:bCs/>
        </w:rPr>
        <w:t xml:space="preserve">articipant for TDPM </w:t>
      </w:r>
      <w:r w:rsidR="00BC2B47" w:rsidRPr="00F52EBD">
        <w:rPr>
          <w:b/>
          <w:bCs/>
        </w:rPr>
        <w:t>t</w:t>
      </w:r>
      <w:r w:rsidRPr="00F52EBD">
        <w:rPr>
          <w:b/>
          <w:bCs/>
        </w:rPr>
        <w:t>esting</w:t>
      </w:r>
    </w:p>
    <w:p w14:paraId="46C7B076" w14:textId="77777777" w:rsidR="00436A00" w:rsidRPr="00F52EBD" w:rsidRDefault="00436A00" w:rsidP="00436A00"/>
    <w:p w14:paraId="75C98118" w14:textId="0D792C83" w:rsidR="00436A00" w:rsidRPr="00F52EBD" w:rsidRDefault="00436A00" w:rsidP="00436A00">
      <w:pPr>
        <w:rPr>
          <w:b/>
          <w:bCs/>
        </w:rPr>
      </w:pPr>
      <w:r w:rsidRPr="00F52EBD">
        <w:t xml:space="preserve">3.1. Seat </w:t>
      </w:r>
      <w:r w:rsidR="00BC2B47" w:rsidRPr="00F52EBD">
        <w:t xml:space="preserve">the </w:t>
      </w:r>
      <w:r w:rsidRPr="00F52EBD">
        <w:t xml:space="preserve">participant in </w:t>
      </w:r>
      <w:r w:rsidR="00BC2B47" w:rsidRPr="00F52EBD">
        <w:t xml:space="preserve">a </w:t>
      </w:r>
      <w:r w:rsidRPr="00F52EBD">
        <w:t xml:space="preserve">standard height chair </w:t>
      </w:r>
      <w:r w:rsidR="00A65571" w:rsidRPr="00F52EBD">
        <w:t xml:space="preserve">(46 cm), </w:t>
      </w:r>
      <w:r w:rsidRPr="00F52EBD">
        <w:t xml:space="preserve">ensuring sitting with </w:t>
      </w:r>
      <w:r w:rsidR="00BC2B47" w:rsidRPr="00F52EBD">
        <w:t xml:space="preserve">a </w:t>
      </w:r>
      <w:r w:rsidRPr="00F52EBD">
        <w:t>straight back and feet flat on floor.</w:t>
      </w:r>
    </w:p>
    <w:p w14:paraId="4E6A7AF1" w14:textId="77777777" w:rsidR="00436A00" w:rsidRPr="00F52EBD" w:rsidRDefault="00436A00" w:rsidP="00436A00">
      <w:pPr>
        <w:rPr>
          <w:b/>
          <w:bCs/>
        </w:rPr>
      </w:pPr>
    </w:p>
    <w:p w14:paraId="65FB47E4" w14:textId="1E31DC46" w:rsidR="00436A00" w:rsidRPr="00F52EBD" w:rsidRDefault="00436A00" w:rsidP="00436A00">
      <w:r w:rsidRPr="00F52EBD">
        <w:t xml:space="preserve">3.2. Verbally prepare </w:t>
      </w:r>
      <w:r w:rsidR="00BC2B47" w:rsidRPr="00F52EBD">
        <w:t xml:space="preserve">the </w:t>
      </w:r>
      <w:r w:rsidRPr="00F52EBD">
        <w:t>pa</w:t>
      </w:r>
      <w:r w:rsidR="00C12B15" w:rsidRPr="00F52EBD">
        <w:t>rticipant</w:t>
      </w:r>
      <w:r w:rsidRPr="00F52EBD">
        <w:t xml:space="preserve"> for </w:t>
      </w:r>
      <w:r w:rsidR="00BC2B47" w:rsidRPr="00F52EBD">
        <w:t xml:space="preserve">the </w:t>
      </w:r>
      <w:r w:rsidRPr="00F52EBD">
        <w:t xml:space="preserve">EMG sensor and </w:t>
      </w:r>
      <w:r w:rsidR="00BC2B47" w:rsidRPr="00F52EBD">
        <w:t xml:space="preserve">the </w:t>
      </w:r>
      <w:proofErr w:type="spellStart"/>
      <w:r w:rsidRPr="00F52EBD">
        <w:t>electrogoniometer</w:t>
      </w:r>
      <w:proofErr w:type="spellEnd"/>
      <w:r w:rsidRPr="00F52EBD">
        <w:t xml:space="preserve"> placement using </w:t>
      </w:r>
      <w:r w:rsidR="00BC2B47" w:rsidRPr="00F52EBD">
        <w:t xml:space="preserve">a </w:t>
      </w:r>
      <w:r w:rsidRPr="00F52EBD">
        <w:t>standardized script:</w:t>
      </w:r>
      <w:r w:rsidRPr="00F52EBD">
        <w:rPr>
          <w:b/>
          <w:bCs/>
        </w:rPr>
        <w:t xml:space="preserve"> </w:t>
      </w:r>
      <w:r w:rsidRPr="00F52EBD">
        <w:t>“To begin, I</w:t>
      </w:r>
      <w:r w:rsidR="001D289F" w:rsidRPr="00F52EBD">
        <w:t xml:space="preserve"> am</w:t>
      </w:r>
      <w:r w:rsidRPr="00F52EBD">
        <w:t xml:space="preserve"> going to prepare your skin to attach sensors. They will help record movement and ensure your muscles are relaxed during the test. I’m going to mark landmarks on your arm and start attaching the sensors, so you can just relax in the position I place you in.”</w:t>
      </w:r>
    </w:p>
    <w:p w14:paraId="7401D595" w14:textId="77777777" w:rsidR="00436A00" w:rsidRPr="00F52EBD" w:rsidRDefault="00436A00" w:rsidP="00436A00">
      <w:pPr>
        <w:rPr>
          <w:b/>
          <w:bCs/>
        </w:rPr>
      </w:pPr>
    </w:p>
    <w:p w14:paraId="056BBA95" w14:textId="1A95166B" w:rsidR="00436A00" w:rsidRPr="00F52EBD" w:rsidRDefault="00436A00" w:rsidP="00436A00">
      <w:r w:rsidRPr="00F52EBD">
        <w:t xml:space="preserve">3.3. Attach </w:t>
      </w:r>
      <w:r w:rsidR="00BC2B47" w:rsidRPr="00F52EBD">
        <w:t xml:space="preserve">the </w:t>
      </w:r>
      <w:r w:rsidRPr="00F52EBD">
        <w:t xml:space="preserve">biceps brachii and </w:t>
      </w:r>
      <w:r w:rsidR="00BC2B47" w:rsidRPr="00F52EBD">
        <w:t xml:space="preserve">the </w:t>
      </w:r>
      <w:r w:rsidRPr="00F52EBD">
        <w:t>triceps brachii EMG sensors.</w:t>
      </w:r>
    </w:p>
    <w:p w14:paraId="10E18693" w14:textId="77777777" w:rsidR="00436A00" w:rsidRPr="00F52EBD" w:rsidRDefault="00436A00" w:rsidP="00436A00"/>
    <w:p w14:paraId="36F481D5" w14:textId="39D9FC2E" w:rsidR="00436A00" w:rsidRPr="00F52EBD" w:rsidRDefault="00436A00" w:rsidP="00436A00">
      <w:pPr>
        <w:rPr>
          <w:rFonts w:eastAsiaTheme="minorHAnsi"/>
        </w:rPr>
      </w:pPr>
      <w:r w:rsidRPr="00F52EBD">
        <w:t xml:space="preserve">3.3.1. Manually resist elbow flexion to locate </w:t>
      </w:r>
      <w:r w:rsidR="00BC2B47" w:rsidRPr="00F52EBD">
        <w:t xml:space="preserve">the </w:t>
      </w:r>
      <w:r w:rsidRPr="00F52EBD">
        <w:t xml:space="preserve">biceps brachii muscle belly and mark </w:t>
      </w:r>
      <w:r w:rsidR="00BC2B47" w:rsidRPr="00F52EBD">
        <w:t xml:space="preserve">the </w:t>
      </w:r>
      <w:r w:rsidRPr="00F52EBD">
        <w:t xml:space="preserve">central point of </w:t>
      </w:r>
      <w:r w:rsidR="00BC2B47" w:rsidRPr="00F52EBD">
        <w:t xml:space="preserve">the </w:t>
      </w:r>
      <w:r w:rsidRPr="00F52EBD">
        <w:t xml:space="preserve">muscle belly with a small dot of washable marker to denote </w:t>
      </w:r>
      <w:r w:rsidR="00BC2B47" w:rsidRPr="00F52EBD">
        <w:t xml:space="preserve">the </w:t>
      </w:r>
      <w:r w:rsidRPr="00F52EBD">
        <w:t xml:space="preserve">location for </w:t>
      </w:r>
      <w:r w:rsidR="00BC2B47" w:rsidRPr="00F52EBD">
        <w:t xml:space="preserve">the </w:t>
      </w:r>
      <w:r w:rsidRPr="00F52EBD">
        <w:t xml:space="preserve">EMG sensor placement. Prepare </w:t>
      </w:r>
      <w:r w:rsidR="00BC2B47" w:rsidRPr="00F52EBD">
        <w:t xml:space="preserve">the </w:t>
      </w:r>
      <w:r w:rsidRPr="00F52EBD">
        <w:t xml:space="preserve">skin by removing </w:t>
      </w:r>
      <w:r w:rsidR="00BC2B47" w:rsidRPr="00F52EBD">
        <w:t xml:space="preserve">the </w:t>
      </w:r>
      <w:r w:rsidRPr="00F52EBD">
        <w:t xml:space="preserve">dead skin cells followed by scrubbing with </w:t>
      </w:r>
      <w:r w:rsidR="006010DA" w:rsidRPr="00F52EBD">
        <w:t xml:space="preserve">an </w:t>
      </w:r>
      <w:r w:rsidRPr="00F52EBD">
        <w:t>alcohol swab</w:t>
      </w:r>
      <w:r w:rsidR="00BC2B47" w:rsidRPr="00F52EBD">
        <w:t>, and then attach the</w:t>
      </w:r>
      <w:r w:rsidRPr="00F52EBD">
        <w:t xml:space="preserve"> EMG sensor.</w:t>
      </w:r>
    </w:p>
    <w:p w14:paraId="5D258658" w14:textId="77777777" w:rsidR="00436A00" w:rsidRPr="00F52EBD" w:rsidRDefault="00436A00" w:rsidP="00436A00"/>
    <w:p w14:paraId="039FC021" w14:textId="63F71919" w:rsidR="00436A00" w:rsidRPr="00F52EBD" w:rsidRDefault="00436A00" w:rsidP="00436A00">
      <w:r w:rsidRPr="00F52EBD">
        <w:t xml:space="preserve">3.3.2. Manually resist </w:t>
      </w:r>
      <w:r w:rsidR="00BC2B47" w:rsidRPr="00F52EBD">
        <w:t xml:space="preserve">the </w:t>
      </w:r>
      <w:r w:rsidRPr="00F52EBD">
        <w:t xml:space="preserve">elbow extension to locate </w:t>
      </w:r>
      <w:r w:rsidR="00BC2B47" w:rsidRPr="00F52EBD">
        <w:t xml:space="preserve">the </w:t>
      </w:r>
      <w:r w:rsidRPr="00F52EBD">
        <w:t xml:space="preserve">muscle belly of </w:t>
      </w:r>
      <w:r w:rsidR="00BC2B47" w:rsidRPr="00F52EBD">
        <w:t xml:space="preserve">the </w:t>
      </w:r>
      <w:r w:rsidRPr="00F52EBD">
        <w:t xml:space="preserve">lateral head of </w:t>
      </w:r>
      <w:r w:rsidR="00BC2B47" w:rsidRPr="00F52EBD">
        <w:t xml:space="preserve">the </w:t>
      </w:r>
      <w:r w:rsidRPr="00F52EBD">
        <w:t xml:space="preserve">triceps brachii and mark </w:t>
      </w:r>
      <w:r w:rsidR="00BC2B47" w:rsidRPr="00F52EBD">
        <w:t xml:space="preserve">the </w:t>
      </w:r>
      <w:r w:rsidRPr="00F52EBD">
        <w:t xml:space="preserve">central point in </w:t>
      </w:r>
      <w:r w:rsidR="00BC2B47" w:rsidRPr="00F52EBD">
        <w:t xml:space="preserve">the </w:t>
      </w:r>
      <w:r w:rsidRPr="00F52EBD">
        <w:t xml:space="preserve">bulk of </w:t>
      </w:r>
      <w:r w:rsidR="00BC2B47" w:rsidRPr="00F52EBD">
        <w:t xml:space="preserve">the </w:t>
      </w:r>
      <w:r w:rsidRPr="00F52EBD">
        <w:t xml:space="preserve">muscle belly with </w:t>
      </w:r>
      <w:r w:rsidR="00BC2B47" w:rsidRPr="00F52EBD">
        <w:t xml:space="preserve">a </w:t>
      </w:r>
      <w:r w:rsidRPr="00F52EBD">
        <w:t xml:space="preserve">small dot of washable marker to denote </w:t>
      </w:r>
      <w:r w:rsidR="00BC2B47" w:rsidRPr="00F52EBD">
        <w:t xml:space="preserve">the </w:t>
      </w:r>
      <w:r w:rsidRPr="00F52EBD">
        <w:t xml:space="preserve">location for </w:t>
      </w:r>
      <w:r w:rsidR="00BC2B47" w:rsidRPr="00F52EBD">
        <w:t xml:space="preserve">the </w:t>
      </w:r>
      <w:r w:rsidRPr="00F52EBD">
        <w:t xml:space="preserve">EMG sensor placement. Prepare </w:t>
      </w:r>
      <w:r w:rsidR="00BC2B47" w:rsidRPr="00F52EBD">
        <w:t xml:space="preserve">the </w:t>
      </w:r>
      <w:r w:rsidRPr="00F52EBD">
        <w:t xml:space="preserve">skin by removing dead skin cells followed by scrubbing with </w:t>
      </w:r>
      <w:r w:rsidR="006010DA" w:rsidRPr="00F52EBD">
        <w:t xml:space="preserve">an </w:t>
      </w:r>
      <w:r w:rsidRPr="00F52EBD">
        <w:t>alcohol swab</w:t>
      </w:r>
      <w:r w:rsidR="00BC2B47" w:rsidRPr="00F52EBD">
        <w:t>, and t</w:t>
      </w:r>
      <w:r w:rsidRPr="00F52EBD">
        <w:t xml:space="preserve">hen attach </w:t>
      </w:r>
      <w:r w:rsidR="00BC2B47" w:rsidRPr="00F52EBD">
        <w:t xml:space="preserve">the </w:t>
      </w:r>
      <w:r w:rsidRPr="00F52EBD">
        <w:t>EMG sensor.</w:t>
      </w:r>
    </w:p>
    <w:p w14:paraId="0373847F" w14:textId="591912CC" w:rsidR="006F1BD8" w:rsidRPr="00F52EBD" w:rsidRDefault="006F1BD8" w:rsidP="00436A00"/>
    <w:p w14:paraId="31F2F3C7" w14:textId="78216949" w:rsidR="006F1BD8" w:rsidRPr="00F52EBD" w:rsidRDefault="006F1BD8" w:rsidP="00436A00">
      <w:pPr>
        <w:rPr>
          <w:color w:val="auto"/>
        </w:rPr>
      </w:pPr>
      <w:r w:rsidRPr="00F52EBD">
        <w:t xml:space="preserve">3.3.3. </w:t>
      </w:r>
      <w:r w:rsidR="0093136F" w:rsidRPr="00F52EBD">
        <w:t xml:space="preserve">Test </w:t>
      </w:r>
      <w:r w:rsidR="00BC2B47" w:rsidRPr="00F52EBD">
        <w:t xml:space="preserve">the </w:t>
      </w:r>
      <w:r w:rsidR="0012481B" w:rsidRPr="00F52EBD">
        <w:t>EMG function by</w:t>
      </w:r>
      <w:r w:rsidR="00FB729B" w:rsidRPr="00F52EBD">
        <w:t xml:space="preserve"> evoking</w:t>
      </w:r>
      <w:r w:rsidR="00BE7686" w:rsidRPr="00F52EBD">
        <w:t xml:space="preserve"> an isometric </w:t>
      </w:r>
      <w:r w:rsidR="0093136F" w:rsidRPr="00F52EBD">
        <w:t xml:space="preserve">biceps brachii </w:t>
      </w:r>
      <w:r w:rsidR="00FB729B" w:rsidRPr="00F52EBD">
        <w:t>contraction, followed by an isometric triceps brachii contraction, and observ</w:t>
      </w:r>
      <w:r w:rsidR="00F67654" w:rsidRPr="00F52EBD">
        <w:t xml:space="preserve">ing </w:t>
      </w:r>
      <w:r w:rsidR="00FB729B" w:rsidRPr="00F52EBD">
        <w:t>for EMG activation.</w:t>
      </w:r>
    </w:p>
    <w:p w14:paraId="229A6385" w14:textId="77777777" w:rsidR="00436A00" w:rsidRPr="00F52EBD" w:rsidRDefault="00436A00" w:rsidP="00436A00"/>
    <w:p w14:paraId="17E89B44" w14:textId="35800154" w:rsidR="00436A00" w:rsidRPr="00F52EBD" w:rsidRDefault="00436A00" w:rsidP="00436A00">
      <w:r w:rsidRPr="00F52EBD">
        <w:t xml:space="preserve">3.4. Attach </w:t>
      </w:r>
      <w:r w:rsidR="00BC2B47" w:rsidRPr="00F52EBD">
        <w:t xml:space="preserve">the </w:t>
      </w:r>
      <w:proofErr w:type="spellStart"/>
      <w:r w:rsidRPr="00F52EBD">
        <w:t>electrogoniometer</w:t>
      </w:r>
      <w:proofErr w:type="spellEnd"/>
      <w:r w:rsidRPr="00F52EBD">
        <w:t xml:space="preserve"> to </w:t>
      </w:r>
      <w:r w:rsidR="00BC2B47" w:rsidRPr="00F52EBD">
        <w:t xml:space="preserve">the </w:t>
      </w:r>
      <w:r w:rsidRPr="00F52EBD">
        <w:t>participant.</w:t>
      </w:r>
    </w:p>
    <w:p w14:paraId="51995126" w14:textId="77777777" w:rsidR="00436A00" w:rsidRPr="00F52EBD" w:rsidRDefault="00436A00" w:rsidP="00436A00"/>
    <w:p w14:paraId="01CB09A8" w14:textId="751DDE07" w:rsidR="00436A00" w:rsidRPr="00F52EBD" w:rsidRDefault="00436A00" w:rsidP="00436A00">
      <w:r w:rsidRPr="00F52EBD">
        <w:t xml:space="preserve">3.4.1. Determine </w:t>
      </w:r>
      <w:bookmarkStart w:id="0" w:name="_Hlk45617087"/>
      <w:r w:rsidR="006010DA" w:rsidRPr="00F52EBD">
        <w:t xml:space="preserve">the </w:t>
      </w:r>
      <w:bookmarkEnd w:id="0"/>
      <w:r w:rsidRPr="00F52EBD">
        <w:t xml:space="preserve">midpoint of </w:t>
      </w:r>
      <w:r w:rsidR="006010DA" w:rsidRPr="00F52EBD">
        <w:t xml:space="preserve">the </w:t>
      </w:r>
      <w:r w:rsidRPr="00F52EBD">
        <w:t xml:space="preserve">dorsal aspect of </w:t>
      </w:r>
      <w:r w:rsidR="006010DA" w:rsidRPr="00F52EBD">
        <w:t xml:space="preserve">the </w:t>
      </w:r>
      <w:r w:rsidRPr="00F52EBD">
        <w:t xml:space="preserve">wrist and mark with </w:t>
      </w:r>
      <w:r w:rsidR="006010DA" w:rsidRPr="00F52EBD">
        <w:t xml:space="preserve">a </w:t>
      </w:r>
      <w:r w:rsidRPr="00F52EBD">
        <w:t>washable marker.</w:t>
      </w:r>
    </w:p>
    <w:p w14:paraId="653E2641" w14:textId="77777777" w:rsidR="00436A00" w:rsidRPr="00F52EBD" w:rsidRDefault="00436A00" w:rsidP="00436A00"/>
    <w:p w14:paraId="1C4E7C9C" w14:textId="7D76AA61" w:rsidR="00436A00" w:rsidRPr="00F52EBD" w:rsidRDefault="00436A00" w:rsidP="00436A00">
      <w:pPr>
        <w:rPr>
          <w:color w:val="auto"/>
        </w:rPr>
      </w:pPr>
      <w:r w:rsidRPr="00F52EBD">
        <w:t xml:space="preserve">3.4.2. Palpate </w:t>
      </w:r>
      <w:r w:rsidR="006010DA" w:rsidRPr="00F52EBD">
        <w:t xml:space="preserve">the </w:t>
      </w:r>
      <w:r w:rsidRPr="00F52EBD">
        <w:t xml:space="preserve">most prominent aspect of </w:t>
      </w:r>
      <w:r w:rsidR="006010DA" w:rsidRPr="00F52EBD">
        <w:t xml:space="preserve">the </w:t>
      </w:r>
      <w:r w:rsidRPr="00F52EBD">
        <w:t xml:space="preserve">lateral epicondyle and mark with </w:t>
      </w:r>
      <w:r w:rsidR="006010DA" w:rsidRPr="00F52EBD">
        <w:t xml:space="preserve">a </w:t>
      </w:r>
      <w:r w:rsidRPr="00F52EBD">
        <w:t>washable marker.</w:t>
      </w:r>
    </w:p>
    <w:p w14:paraId="4DC1DE78" w14:textId="77777777" w:rsidR="00436A00" w:rsidRPr="00F52EBD" w:rsidRDefault="00436A00" w:rsidP="00436A00"/>
    <w:p w14:paraId="21808181" w14:textId="54EA6EB5" w:rsidR="00436A00" w:rsidRPr="00F52EBD" w:rsidRDefault="00436A00" w:rsidP="00436A00">
      <w:r w:rsidRPr="00F52EBD">
        <w:t>3.4.</w:t>
      </w:r>
      <w:r w:rsidR="00B70687" w:rsidRPr="00F52EBD">
        <w:t>3</w:t>
      </w:r>
      <w:r w:rsidRPr="00F52EBD">
        <w:t xml:space="preserve">. Palpate </w:t>
      </w:r>
      <w:r w:rsidR="006010DA" w:rsidRPr="00F52EBD">
        <w:t xml:space="preserve">the </w:t>
      </w:r>
      <w:r w:rsidRPr="00F52EBD">
        <w:t xml:space="preserve">greater tubercle of the </w:t>
      </w:r>
      <w:proofErr w:type="spellStart"/>
      <w:r w:rsidRPr="00F52EBD">
        <w:t>humerus</w:t>
      </w:r>
      <w:proofErr w:type="spellEnd"/>
      <w:r w:rsidRPr="00F52EBD">
        <w:t xml:space="preserve"> and mark </w:t>
      </w:r>
      <w:r w:rsidR="006010DA" w:rsidRPr="00F52EBD">
        <w:t>with a washable marker</w:t>
      </w:r>
      <w:r w:rsidRPr="00F52EBD">
        <w:t xml:space="preserve">. Verify </w:t>
      </w:r>
      <w:r w:rsidR="006010DA" w:rsidRPr="00F52EBD">
        <w:t xml:space="preserve">the </w:t>
      </w:r>
      <w:r w:rsidRPr="00F52EBD">
        <w:t xml:space="preserve">greater tubercle location by passively moving </w:t>
      </w:r>
      <w:r w:rsidR="006010DA" w:rsidRPr="00F52EBD">
        <w:t xml:space="preserve">the </w:t>
      </w:r>
      <w:r w:rsidRPr="00F52EBD">
        <w:t xml:space="preserve">testing arm through passive internal and </w:t>
      </w:r>
      <w:r w:rsidRPr="00F52EBD">
        <w:lastRenderedPageBreak/>
        <w:t xml:space="preserve">external rotation of </w:t>
      </w:r>
      <w:r w:rsidR="00F52EBD" w:rsidRPr="00F52EBD">
        <w:t xml:space="preserve">the </w:t>
      </w:r>
      <w:proofErr w:type="spellStart"/>
      <w:r w:rsidRPr="00F52EBD">
        <w:t>humerus</w:t>
      </w:r>
      <w:proofErr w:type="spellEnd"/>
      <w:r w:rsidRPr="00F52EBD">
        <w:t xml:space="preserve"> as needed.</w:t>
      </w:r>
    </w:p>
    <w:p w14:paraId="2E65C3C4" w14:textId="77777777" w:rsidR="00B70687" w:rsidRPr="00F52EBD" w:rsidRDefault="00B70687" w:rsidP="00B70687"/>
    <w:p w14:paraId="1113FCA4" w14:textId="474406BD" w:rsidR="00B70687" w:rsidRPr="00F52EBD" w:rsidRDefault="00B70687" w:rsidP="00B70687">
      <w:r w:rsidRPr="00F52EBD">
        <w:t>3.4.</w:t>
      </w:r>
      <w:r w:rsidR="006929B4" w:rsidRPr="00F52EBD">
        <w:t>4</w:t>
      </w:r>
      <w:r w:rsidRPr="00F52EBD">
        <w:t xml:space="preserve">. Attach one end of </w:t>
      </w:r>
      <w:r w:rsidR="00F52EBD" w:rsidRPr="00F52EBD">
        <w:t xml:space="preserve">the </w:t>
      </w:r>
      <w:r w:rsidRPr="00F52EBD">
        <w:t xml:space="preserve">string to </w:t>
      </w:r>
      <w:r w:rsidR="00F52EBD" w:rsidRPr="00F52EBD">
        <w:t xml:space="preserve">the </w:t>
      </w:r>
      <w:r w:rsidRPr="00F52EBD">
        <w:t xml:space="preserve">lateral epicondyle mark using paper tape. Pull </w:t>
      </w:r>
      <w:r w:rsidR="00F52EBD" w:rsidRPr="00F52EBD">
        <w:t xml:space="preserve">the </w:t>
      </w:r>
      <w:r w:rsidRPr="00F52EBD">
        <w:t xml:space="preserve">string taut, connecting it with </w:t>
      </w:r>
      <w:r w:rsidR="00F52EBD" w:rsidRPr="00F52EBD">
        <w:t xml:space="preserve">the </w:t>
      </w:r>
      <w:r w:rsidRPr="00F52EBD">
        <w:t>dorsal wrist midpoint mark.</w:t>
      </w:r>
    </w:p>
    <w:p w14:paraId="46CFC92A" w14:textId="77777777" w:rsidR="00B70687" w:rsidRPr="00F52EBD" w:rsidRDefault="00B70687" w:rsidP="00B70687"/>
    <w:p w14:paraId="67BF43A1" w14:textId="03EF855E" w:rsidR="007A6783" w:rsidRPr="00F52EBD" w:rsidRDefault="00B70687" w:rsidP="00B70687">
      <w:r w:rsidRPr="00F52EBD">
        <w:t>3.4.</w:t>
      </w:r>
      <w:r w:rsidR="006929B4" w:rsidRPr="00F52EBD">
        <w:t>5</w:t>
      </w:r>
      <w:r w:rsidRPr="00F52EBD">
        <w:t xml:space="preserve">. Trace </w:t>
      </w:r>
      <w:r w:rsidR="00F52EBD" w:rsidRPr="00F52EBD">
        <w:t xml:space="preserve">the </w:t>
      </w:r>
      <w:r w:rsidRPr="00F52EBD">
        <w:t xml:space="preserve">line along </w:t>
      </w:r>
      <w:r w:rsidR="00F52EBD" w:rsidRPr="00F52EBD">
        <w:t xml:space="preserve">the </w:t>
      </w:r>
      <w:r w:rsidRPr="00F52EBD">
        <w:t xml:space="preserve">proximal forearm in line with string using </w:t>
      </w:r>
      <w:r w:rsidR="00F52EBD" w:rsidRPr="00F52EBD">
        <w:t xml:space="preserve">a </w:t>
      </w:r>
      <w:r w:rsidRPr="00F52EBD">
        <w:t>washable marker</w:t>
      </w:r>
      <w:r w:rsidR="007A6783" w:rsidRPr="00F52EBD">
        <w:t>.</w:t>
      </w:r>
    </w:p>
    <w:p w14:paraId="48780AB1" w14:textId="77777777" w:rsidR="007A6783" w:rsidRPr="00F52EBD" w:rsidRDefault="007A6783" w:rsidP="00B70687"/>
    <w:p w14:paraId="2C6522D5" w14:textId="425BCD88" w:rsidR="00B70687" w:rsidRPr="00F52EBD" w:rsidRDefault="007A6783" w:rsidP="00B70687">
      <w:r w:rsidRPr="00F52EBD">
        <w:t>3.4.6. M</w:t>
      </w:r>
      <w:r w:rsidR="00A13F69" w:rsidRPr="00F52EBD">
        <w:t xml:space="preserve">ove </w:t>
      </w:r>
      <w:r w:rsidR="00F52EBD" w:rsidRPr="00F52EBD">
        <w:t xml:space="preserve">the </w:t>
      </w:r>
      <w:r w:rsidR="00A13F69" w:rsidRPr="00F52EBD">
        <w:t xml:space="preserve">free end of </w:t>
      </w:r>
      <w:r w:rsidR="00F52EBD" w:rsidRPr="00F52EBD">
        <w:t xml:space="preserve">the </w:t>
      </w:r>
      <w:r w:rsidR="00A13F69" w:rsidRPr="00F52EBD">
        <w:t xml:space="preserve">string to </w:t>
      </w:r>
      <w:r w:rsidR="00F52EBD" w:rsidRPr="00F52EBD">
        <w:t xml:space="preserve">the </w:t>
      </w:r>
      <w:r w:rsidR="00A13F69" w:rsidRPr="00F52EBD">
        <w:t xml:space="preserve">greater tubercle mark and pull </w:t>
      </w:r>
      <w:r w:rsidR="00F52EBD" w:rsidRPr="00F52EBD">
        <w:t xml:space="preserve">the </w:t>
      </w:r>
      <w:r w:rsidR="00A13F69" w:rsidRPr="00F52EBD">
        <w:t>string taut.</w:t>
      </w:r>
    </w:p>
    <w:p w14:paraId="59C0BD31" w14:textId="77777777" w:rsidR="00436A00" w:rsidRPr="00F52EBD" w:rsidRDefault="00436A00" w:rsidP="00436A00"/>
    <w:p w14:paraId="5226E235" w14:textId="1F6E0EE9" w:rsidR="00436A00" w:rsidRPr="00F52EBD" w:rsidRDefault="00436A00" w:rsidP="00436A00">
      <w:r w:rsidRPr="00F52EBD">
        <w:t>3.4.</w:t>
      </w:r>
      <w:r w:rsidR="00D82136" w:rsidRPr="00F52EBD">
        <w:t>7</w:t>
      </w:r>
      <w:r w:rsidRPr="00F52EBD">
        <w:t xml:space="preserve">. Trace </w:t>
      </w:r>
      <w:r w:rsidR="00F52EBD" w:rsidRPr="00F52EBD">
        <w:t xml:space="preserve">the </w:t>
      </w:r>
      <w:r w:rsidRPr="00F52EBD">
        <w:t xml:space="preserve">line along </w:t>
      </w:r>
      <w:r w:rsidR="00F52EBD" w:rsidRPr="00F52EBD">
        <w:t xml:space="preserve">the </w:t>
      </w:r>
      <w:r w:rsidRPr="00F52EBD">
        <w:t xml:space="preserve">distal </w:t>
      </w:r>
      <w:proofErr w:type="spellStart"/>
      <w:r w:rsidRPr="00F52EBD">
        <w:t>humerus</w:t>
      </w:r>
      <w:proofErr w:type="spellEnd"/>
      <w:r w:rsidRPr="00F52EBD">
        <w:t xml:space="preserve"> in line with string using </w:t>
      </w:r>
      <w:r w:rsidR="00F52EBD" w:rsidRPr="00F52EBD">
        <w:t xml:space="preserve">a </w:t>
      </w:r>
      <w:r w:rsidRPr="00F52EBD">
        <w:t xml:space="preserve">washable marker, </w:t>
      </w:r>
      <w:r w:rsidR="00F52EBD" w:rsidRPr="00F52EBD">
        <w:t xml:space="preserve">and </w:t>
      </w:r>
      <w:r w:rsidRPr="00F52EBD">
        <w:t xml:space="preserve">then remove </w:t>
      </w:r>
      <w:r w:rsidR="00F52EBD" w:rsidRPr="00F52EBD">
        <w:t xml:space="preserve">the </w:t>
      </w:r>
      <w:r w:rsidRPr="00F52EBD">
        <w:t>string.</w:t>
      </w:r>
    </w:p>
    <w:p w14:paraId="38C0EA30" w14:textId="455611EA" w:rsidR="00436A00" w:rsidRPr="00F52EBD" w:rsidRDefault="00436A00" w:rsidP="00436A00"/>
    <w:p w14:paraId="1EE093E3" w14:textId="00B473C7" w:rsidR="00D17070" w:rsidRPr="00F52EBD" w:rsidRDefault="00D17070" w:rsidP="00D17070">
      <w:r w:rsidRPr="00F52EBD">
        <w:t>3.4.</w:t>
      </w:r>
      <w:r w:rsidR="00D82136" w:rsidRPr="00F52EBD">
        <w:t>8</w:t>
      </w:r>
      <w:r w:rsidRPr="00F52EBD">
        <w:t>. Place</w:t>
      </w:r>
      <w:r w:rsidR="00F52EBD" w:rsidRPr="00F52EBD">
        <w:t xml:space="preserve"> the</w:t>
      </w:r>
      <w:r w:rsidRPr="00F52EBD">
        <w:t xml:space="preserve"> distal paddle of </w:t>
      </w:r>
      <w:r w:rsidR="00F52EBD" w:rsidRPr="00F52EBD">
        <w:t xml:space="preserve">the </w:t>
      </w:r>
      <w:proofErr w:type="spellStart"/>
      <w:r w:rsidRPr="00F52EBD">
        <w:t>electrogoniometer</w:t>
      </w:r>
      <w:proofErr w:type="spellEnd"/>
      <w:r w:rsidRPr="00F52EBD">
        <w:t xml:space="preserve"> along </w:t>
      </w:r>
      <w:r w:rsidR="00F52EBD" w:rsidRPr="00F52EBD">
        <w:t xml:space="preserve">the </w:t>
      </w:r>
      <w:r w:rsidRPr="00F52EBD">
        <w:t>path of the traced line, 1.5 inches</w:t>
      </w:r>
      <w:r w:rsidR="00F67654" w:rsidRPr="00F52EBD">
        <w:t xml:space="preserve"> (3.8</w:t>
      </w:r>
      <w:r w:rsidR="009525C7" w:rsidRPr="00F52EBD">
        <w:t xml:space="preserve"> </w:t>
      </w:r>
      <w:r w:rsidR="00F67654" w:rsidRPr="00F52EBD">
        <w:t>cm)</w:t>
      </w:r>
      <w:r w:rsidRPr="00F52EBD">
        <w:t xml:space="preserve"> distally from the lateral epicondyle mark.</w:t>
      </w:r>
    </w:p>
    <w:p w14:paraId="11FA27BC" w14:textId="77777777" w:rsidR="00D17070" w:rsidRPr="00F52EBD" w:rsidRDefault="00D17070" w:rsidP="00436A00"/>
    <w:p w14:paraId="5BE51298" w14:textId="027FCAF0" w:rsidR="00436A00" w:rsidRPr="00F52EBD" w:rsidRDefault="00436A00" w:rsidP="00436A00">
      <w:r w:rsidRPr="00F52EBD">
        <w:t xml:space="preserve">3.4.9. Place </w:t>
      </w:r>
      <w:r w:rsidR="00F52EBD" w:rsidRPr="00F52EBD">
        <w:t xml:space="preserve">the </w:t>
      </w:r>
      <w:r w:rsidRPr="00F52EBD">
        <w:t xml:space="preserve">proximal paddle of </w:t>
      </w:r>
      <w:proofErr w:type="spellStart"/>
      <w:r w:rsidRPr="00F52EBD">
        <w:t>electrogoniometer</w:t>
      </w:r>
      <w:proofErr w:type="spellEnd"/>
      <w:r w:rsidRPr="00F52EBD">
        <w:t xml:space="preserve"> along </w:t>
      </w:r>
      <w:r w:rsidR="00F52EBD" w:rsidRPr="00F52EBD">
        <w:t xml:space="preserve">the </w:t>
      </w:r>
      <w:r w:rsidRPr="00F52EBD">
        <w:t>path of the traced line, 1.5 inches</w:t>
      </w:r>
      <w:r w:rsidR="00F67654" w:rsidRPr="00F52EBD">
        <w:t xml:space="preserve"> (3.8</w:t>
      </w:r>
      <w:r w:rsidR="009525C7" w:rsidRPr="00F52EBD">
        <w:t xml:space="preserve"> </w:t>
      </w:r>
      <w:r w:rsidR="00F67654" w:rsidRPr="00F52EBD">
        <w:t xml:space="preserve">cm) </w:t>
      </w:r>
      <w:r w:rsidRPr="00F52EBD">
        <w:t xml:space="preserve">proximally from </w:t>
      </w:r>
      <w:r w:rsidR="00F52EBD" w:rsidRPr="00F52EBD">
        <w:t xml:space="preserve">the </w:t>
      </w:r>
      <w:r w:rsidRPr="00F52EBD">
        <w:t xml:space="preserve">lateral epicondyle mark. Secure </w:t>
      </w:r>
      <w:r w:rsidR="00F52EBD" w:rsidRPr="00F52EBD">
        <w:t xml:space="preserve">the </w:t>
      </w:r>
      <w:r w:rsidRPr="00F52EBD">
        <w:t xml:space="preserve">remaining components of </w:t>
      </w:r>
      <w:r w:rsidR="00F52EBD" w:rsidRPr="00F52EBD">
        <w:t xml:space="preserve">the </w:t>
      </w:r>
      <w:proofErr w:type="spellStart"/>
      <w:r w:rsidRPr="00F52EBD">
        <w:t>electrogoniometer</w:t>
      </w:r>
      <w:proofErr w:type="spellEnd"/>
      <w:r w:rsidRPr="00F52EBD">
        <w:t xml:space="preserve"> to </w:t>
      </w:r>
      <w:r w:rsidR="00F52EBD" w:rsidRPr="00F52EBD">
        <w:t xml:space="preserve">the </w:t>
      </w:r>
      <w:r w:rsidRPr="00F52EBD">
        <w:t>skin using paper tape.</w:t>
      </w:r>
    </w:p>
    <w:p w14:paraId="7E074547" w14:textId="77777777" w:rsidR="00436A00" w:rsidRPr="00F52EBD" w:rsidRDefault="00436A00" w:rsidP="00436A00"/>
    <w:p w14:paraId="77F9C2DB" w14:textId="03E8AE2E" w:rsidR="00436A00" w:rsidRPr="00F52EBD" w:rsidRDefault="00436A00" w:rsidP="00436A00">
      <w:r w:rsidRPr="00F52EBD">
        <w:t xml:space="preserve">3.5. Position </w:t>
      </w:r>
      <w:r w:rsidR="00F52EBD" w:rsidRPr="00F52EBD">
        <w:t xml:space="preserve">the </w:t>
      </w:r>
      <w:r w:rsidRPr="00F52EBD">
        <w:t xml:space="preserve">participant’s upper extremity </w:t>
      </w:r>
      <w:r w:rsidR="004C1071" w:rsidRPr="00F52EBD">
        <w:t xml:space="preserve">comfortably </w:t>
      </w:r>
      <w:r w:rsidRPr="00F52EBD">
        <w:t xml:space="preserve">in </w:t>
      </w:r>
      <w:r w:rsidR="00F52EBD" w:rsidRPr="00F52EBD">
        <w:t xml:space="preserve">the </w:t>
      </w:r>
      <w:r w:rsidRPr="00F52EBD">
        <w:t>CPM machine.</w:t>
      </w:r>
      <w:r w:rsidR="004C1071" w:rsidRPr="00F52EBD">
        <w:t xml:space="preserve"> </w:t>
      </w:r>
    </w:p>
    <w:p w14:paraId="43B53462" w14:textId="77777777" w:rsidR="00436A00" w:rsidRPr="00F52EBD" w:rsidRDefault="00436A00" w:rsidP="00436A00"/>
    <w:p w14:paraId="19A771F0" w14:textId="37508CD8" w:rsidR="00436A00" w:rsidRPr="00F52EBD" w:rsidRDefault="00436A00" w:rsidP="00436A00">
      <w:r w:rsidRPr="00F52EBD">
        <w:t xml:space="preserve">3.5.1. Adjust </w:t>
      </w:r>
      <w:r w:rsidR="00F52EBD" w:rsidRPr="00F52EBD">
        <w:t xml:space="preserve">the </w:t>
      </w:r>
      <w:r w:rsidRPr="00F52EBD">
        <w:t xml:space="preserve">height and orientation of </w:t>
      </w:r>
      <w:r w:rsidR="00F52EBD" w:rsidRPr="00F52EBD">
        <w:t xml:space="preserve">the </w:t>
      </w:r>
      <w:r w:rsidRPr="00F52EBD">
        <w:t>CPM machine to achieve a position of 90</w:t>
      </w:r>
      <w:r w:rsidR="00B90594" w:rsidRPr="00F52EBD">
        <w:t>°</w:t>
      </w:r>
      <w:r w:rsidR="000464BC" w:rsidRPr="00F52EBD">
        <w:t xml:space="preserve"> </w:t>
      </w:r>
      <w:r w:rsidRPr="00F52EBD">
        <w:t>sagittal plane shoulder flexion, 90</w:t>
      </w:r>
      <w:r w:rsidR="00B90594" w:rsidRPr="00F52EBD">
        <w:t>°</w:t>
      </w:r>
      <w:r w:rsidRPr="00F52EBD">
        <w:t xml:space="preserve"> elbow flexion, and a neutral forearm. </w:t>
      </w:r>
      <w:r w:rsidR="00924787">
        <w:t>Align the</w:t>
      </w:r>
      <w:r w:rsidRPr="00F52EBD">
        <w:t xml:space="preserve"> participant’s lateral epicondyle with the rotational axis of </w:t>
      </w:r>
      <w:r w:rsidR="00F52EBD" w:rsidRPr="00F52EBD">
        <w:t xml:space="preserve">the </w:t>
      </w:r>
      <w:r w:rsidRPr="00F52EBD">
        <w:t>CPM machine.</w:t>
      </w:r>
    </w:p>
    <w:p w14:paraId="47CAD1F7" w14:textId="77777777" w:rsidR="00436A00" w:rsidRPr="00F52EBD" w:rsidRDefault="00436A00" w:rsidP="00436A00"/>
    <w:p w14:paraId="4AE5B909" w14:textId="66CA8DE4" w:rsidR="00436A00" w:rsidRPr="00F52EBD" w:rsidRDefault="00436A00" w:rsidP="00436A00">
      <w:pPr>
        <w:rPr>
          <w:color w:val="auto"/>
        </w:rPr>
      </w:pPr>
      <w:r w:rsidRPr="00F52EBD">
        <w:t xml:space="preserve">3.5.2. Adjust </w:t>
      </w:r>
      <w:r w:rsidR="00F52EBD" w:rsidRPr="00F52EBD">
        <w:t xml:space="preserve">the </w:t>
      </w:r>
      <w:r w:rsidRPr="00F52EBD">
        <w:t xml:space="preserve">CPM </w:t>
      </w:r>
      <w:r w:rsidR="0089095C" w:rsidRPr="00F52EBD">
        <w:t xml:space="preserve">machine </w:t>
      </w:r>
      <w:r w:rsidRPr="00F52EBD">
        <w:t xml:space="preserve">hand support to fit </w:t>
      </w:r>
      <w:r w:rsidR="004E0C8B" w:rsidRPr="00F52EBD">
        <w:t xml:space="preserve">comfortably </w:t>
      </w:r>
      <w:r w:rsidRPr="00F52EBD">
        <w:t>with the palm of the participant’s hand</w:t>
      </w:r>
      <w:r w:rsidR="00F52EBD" w:rsidRPr="00F52EBD">
        <w:t xml:space="preserve"> </w:t>
      </w:r>
      <w:r w:rsidRPr="00F52EBD">
        <w:t xml:space="preserve">and secure </w:t>
      </w:r>
      <w:r w:rsidR="00F52EBD" w:rsidRPr="00F52EBD">
        <w:t xml:space="preserve">the </w:t>
      </w:r>
      <w:r w:rsidRPr="00F52EBD">
        <w:t>forearm</w:t>
      </w:r>
      <w:r w:rsidR="0089095C" w:rsidRPr="00F52EBD">
        <w:t xml:space="preserve"> </w:t>
      </w:r>
      <w:r w:rsidRPr="00F52EBD">
        <w:t xml:space="preserve">via </w:t>
      </w:r>
      <w:r w:rsidR="00F52EBD" w:rsidRPr="00F52EBD">
        <w:t xml:space="preserve">a </w:t>
      </w:r>
      <w:r w:rsidRPr="00F52EBD">
        <w:t>wrist strap.</w:t>
      </w:r>
      <w:r w:rsidR="00C15707" w:rsidRPr="00F52EBD">
        <w:t xml:space="preserve"> </w:t>
      </w:r>
      <w:r w:rsidR="00C15707" w:rsidRPr="00F52EBD">
        <w:rPr>
          <w:b/>
          <w:bCs/>
        </w:rPr>
        <w:t xml:space="preserve">Figure </w:t>
      </w:r>
      <w:r w:rsidR="00C90BB7" w:rsidRPr="00F52EBD">
        <w:rPr>
          <w:b/>
          <w:bCs/>
        </w:rPr>
        <w:t>1</w:t>
      </w:r>
      <w:r w:rsidR="00C15707" w:rsidRPr="00F52EBD">
        <w:rPr>
          <w:b/>
          <w:bCs/>
        </w:rPr>
        <w:t xml:space="preserve"> </w:t>
      </w:r>
      <w:r w:rsidR="00C15707" w:rsidRPr="00F52EBD">
        <w:t xml:space="preserve">shows </w:t>
      </w:r>
      <w:r w:rsidR="00F52EBD" w:rsidRPr="00F52EBD">
        <w:t xml:space="preserve">the </w:t>
      </w:r>
      <w:r w:rsidR="00C15707" w:rsidRPr="00F52EBD">
        <w:t xml:space="preserve">final participant </w:t>
      </w:r>
      <w:r w:rsidR="00924787">
        <w:t>setup</w:t>
      </w:r>
      <w:r w:rsidR="00C15707" w:rsidRPr="00F52EBD">
        <w:t xml:space="preserve"> for TDPM testing.</w:t>
      </w:r>
    </w:p>
    <w:p w14:paraId="69F872F9" w14:textId="77777777" w:rsidR="00436A00" w:rsidRPr="00F52EBD" w:rsidRDefault="00436A00" w:rsidP="00436A00">
      <w:pPr>
        <w:pStyle w:val="ListParagraph"/>
        <w:ind w:left="1152"/>
        <w:rPr>
          <w:color w:val="auto"/>
        </w:rPr>
      </w:pPr>
    </w:p>
    <w:p w14:paraId="7B5F9917" w14:textId="088599BC" w:rsidR="00436A00" w:rsidRPr="00F52EBD" w:rsidRDefault="00436A00" w:rsidP="00436A00">
      <w:pPr>
        <w:rPr>
          <w:b/>
          <w:bCs/>
        </w:rPr>
      </w:pPr>
      <w:r w:rsidRPr="00F52EBD">
        <w:rPr>
          <w:b/>
          <w:bCs/>
        </w:rPr>
        <w:t xml:space="preserve">4. Administration of </w:t>
      </w:r>
      <w:r w:rsidR="00F52EBD" w:rsidRPr="00F52EBD">
        <w:rPr>
          <w:b/>
          <w:bCs/>
        </w:rPr>
        <w:t xml:space="preserve">the </w:t>
      </w:r>
      <w:r w:rsidRPr="00F52EBD">
        <w:rPr>
          <w:b/>
          <w:bCs/>
        </w:rPr>
        <w:t xml:space="preserve">TDPM </w:t>
      </w:r>
      <w:r w:rsidR="00F52EBD" w:rsidRPr="00F52EBD">
        <w:rPr>
          <w:b/>
          <w:bCs/>
        </w:rPr>
        <w:t>t</w:t>
      </w:r>
      <w:r w:rsidRPr="00F52EBD">
        <w:rPr>
          <w:b/>
          <w:bCs/>
        </w:rPr>
        <w:t>est</w:t>
      </w:r>
    </w:p>
    <w:p w14:paraId="1D80F102" w14:textId="77777777" w:rsidR="00436A00" w:rsidRPr="00F52EBD" w:rsidRDefault="00436A00" w:rsidP="00436A00"/>
    <w:p w14:paraId="76AA91B2" w14:textId="30307F9D" w:rsidR="00436A00" w:rsidRPr="00F52EBD" w:rsidRDefault="00436A00" w:rsidP="00436A00">
      <w:r w:rsidRPr="00F52EBD">
        <w:t xml:space="preserve">4.1. Inform </w:t>
      </w:r>
      <w:r w:rsidR="00F52EBD" w:rsidRPr="00F52EBD">
        <w:t xml:space="preserve">the </w:t>
      </w:r>
      <w:r w:rsidRPr="00F52EBD">
        <w:t xml:space="preserve">participant of </w:t>
      </w:r>
      <w:r w:rsidR="00F52EBD" w:rsidRPr="00F52EBD">
        <w:t xml:space="preserve">the </w:t>
      </w:r>
      <w:r w:rsidRPr="00F52EBD">
        <w:t xml:space="preserve">testing procedure with the following standardized verbal information: “During this test, the machine is going to move very slowly to either straighten or bend your elbow. We will say </w:t>
      </w:r>
      <w:r w:rsidR="005D24CB" w:rsidRPr="00F52EBD">
        <w:t>“</w:t>
      </w:r>
      <w:r w:rsidRPr="00F52EBD">
        <w:t>begin</w:t>
      </w:r>
      <w:r w:rsidR="005D24CB" w:rsidRPr="00F52EBD">
        <w:t>”</w:t>
      </w:r>
      <w:r w:rsidRPr="00F52EBD">
        <w:t xml:space="preserve"> at the start of each trial, there will be </w:t>
      </w:r>
      <w:r w:rsidR="00195E60" w:rsidRPr="00F52EBD">
        <w:t>eight</w:t>
      </w:r>
      <w:r w:rsidRPr="00F52EBD">
        <w:t xml:space="preserve"> trials. When I say begin, the machine may or may not move your arm. Please press the button as soon as you feel your arm move, but only when you feel movement. If you </w:t>
      </w:r>
      <w:proofErr w:type="gramStart"/>
      <w:r w:rsidRPr="00F52EBD">
        <w:t>don’t</w:t>
      </w:r>
      <w:proofErr w:type="gramEnd"/>
      <w:r w:rsidRPr="00F52EBD">
        <w:t xml:space="preserve"> feel movement, we will stop the trial after a period of time</w:t>
      </w:r>
      <w:r w:rsidR="005D24CB" w:rsidRPr="00F52EBD">
        <w:t>;</w:t>
      </w:r>
      <w:r w:rsidRPr="00F52EBD">
        <w:t xml:space="preserve"> try to pay attention until we stop the trial. This is the button </w:t>
      </w:r>
      <w:proofErr w:type="gramStart"/>
      <w:r w:rsidRPr="00F52EBD">
        <w:t>you’ll</w:t>
      </w:r>
      <w:proofErr w:type="gramEnd"/>
      <w:r w:rsidRPr="00F52EBD">
        <w:t xml:space="preserve"> be using. Please press the button right now to test it.” </w:t>
      </w:r>
    </w:p>
    <w:p w14:paraId="08A44DCE" w14:textId="77777777" w:rsidR="00436A00" w:rsidRPr="00F52EBD" w:rsidRDefault="00436A00" w:rsidP="00436A00"/>
    <w:p w14:paraId="2249A04B" w14:textId="6042C4C1" w:rsidR="00436A00" w:rsidRPr="00F52EBD" w:rsidRDefault="00436A00" w:rsidP="00436A00">
      <w:r w:rsidRPr="00F52EBD">
        <w:t xml:space="preserve">4.2. Hand </w:t>
      </w:r>
      <w:r w:rsidR="00F52EBD" w:rsidRPr="00F52EBD">
        <w:t xml:space="preserve">the </w:t>
      </w:r>
      <w:r w:rsidRPr="00F52EBD">
        <w:t>pa</w:t>
      </w:r>
      <w:r w:rsidR="00C12B15" w:rsidRPr="00F52EBD">
        <w:t xml:space="preserve">rticipant </w:t>
      </w:r>
      <w:r w:rsidR="00F52EBD" w:rsidRPr="00F52EBD">
        <w:t xml:space="preserve">the </w:t>
      </w:r>
      <w:proofErr w:type="spellStart"/>
      <w:r w:rsidR="009E6A76" w:rsidRPr="00F52EBD">
        <w:t>electrogoniometer</w:t>
      </w:r>
      <w:proofErr w:type="spellEnd"/>
      <w:r w:rsidR="00080E10" w:rsidRPr="00F52EBD">
        <w:t xml:space="preserve"> event marking</w:t>
      </w:r>
      <w:r w:rsidR="009E6A76" w:rsidRPr="00F52EBD">
        <w:t xml:space="preserve"> </w:t>
      </w:r>
      <w:r w:rsidR="00080E10" w:rsidRPr="00F52EBD">
        <w:t>trigger</w:t>
      </w:r>
      <w:r w:rsidRPr="00F52EBD">
        <w:t xml:space="preserve"> </w:t>
      </w:r>
      <w:r w:rsidR="001124D9" w:rsidRPr="00F52EBD">
        <w:t xml:space="preserve">switch </w:t>
      </w:r>
      <w:r w:rsidRPr="00F52EBD">
        <w:t xml:space="preserve">and test </w:t>
      </w:r>
      <w:r w:rsidR="00F52EBD" w:rsidRPr="00F52EBD">
        <w:t xml:space="preserve">the </w:t>
      </w:r>
      <w:r w:rsidR="001124D9" w:rsidRPr="00F52EBD">
        <w:t>switch</w:t>
      </w:r>
      <w:r w:rsidRPr="00F52EBD">
        <w:t>.</w:t>
      </w:r>
    </w:p>
    <w:p w14:paraId="7D972985" w14:textId="77777777" w:rsidR="00436A00" w:rsidRPr="00F52EBD" w:rsidRDefault="00436A00" w:rsidP="00436A00"/>
    <w:p w14:paraId="2B20D013" w14:textId="14577B79" w:rsidR="00436A00" w:rsidRPr="00F52EBD" w:rsidRDefault="00436A00" w:rsidP="00436A00">
      <w:r w:rsidRPr="00F52EBD">
        <w:t xml:space="preserve">4.3. Inform </w:t>
      </w:r>
      <w:r w:rsidR="00F52EBD" w:rsidRPr="00F52EBD">
        <w:t xml:space="preserve">the </w:t>
      </w:r>
      <w:r w:rsidRPr="00F52EBD">
        <w:t xml:space="preserve">participant of additional aspects of the procedure: “In between each trial, whether your arm moved or not, we will take your arm out of the machine and straighten it, </w:t>
      </w:r>
      <w:r w:rsidRPr="00F52EBD">
        <w:lastRenderedPageBreak/>
        <w:t xml:space="preserve">and then place it back in the machine. Please remain relaxed. Do you have any questions about the test? We will be using this curtain </w:t>
      </w:r>
      <w:r w:rsidR="00BD3D77" w:rsidRPr="00F52EBD">
        <w:t xml:space="preserve">to </w:t>
      </w:r>
      <w:r w:rsidRPr="00F52EBD">
        <w:t>block your vision during this test and</w:t>
      </w:r>
      <w:r w:rsidR="0084385E" w:rsidRPr="00F52EBD">
        <w:t xml:space="preserve"> </w:t>
      </w:r>
      <w:r w:rsidRPr="00F52EBD">
        <w:t>place this hearing protection over your ears to minimize an</w:t>
      </w:r>
      <w:r w:rsidR="003207F3" w:rsidRPr="00F52EBD">
        <w:t>y</w:t>
      </w:r>
      <w:r w:rsidRPr="00F52EBD">
        <w:t xml:space="preserve"> sounds you might hear during the testing.”</w:t>
      </w:r>
    </w:p>
    <w:p w14:paraId="24DB2D04" w14:textId="77777777" w:rsidR="00436A00" w:rsidRPr="00F52EBD" w:rsidRDefault="00436A00" w:rsidP="00436A00"/>
    <w:p w14:paraId="075AAA34" w14:textId="156EB7A9" w:rsidR="00436A00" w:rsidRPr="00F52EBD" w:rsidRDefault="00436A00" w:rsidP="00436A00">
      <w:r w:rsidRPr="00F52EBD">
        <w:t xml:space="preserve">4.4. Occlude visual input by blocking </w:t>
      </w:r>
      <w:r w:rsidR="00F52EBD" w:rsidRPr="00F52EBD">
        <w:t xml:space="preserve">the </w:t>
      </w:r>
      <w:r w:rsidRPr="00F52EBD">
        <w:t xml:space="preserve">view of </w:t>
      </w:r>
      <w:r w:rsidR="00F52EBD" w:rsidRPr="00F52EBD">
        <w:t xml:space="preserve">the </w:t>
      </w:r>
      <w:r w:rsidRPr="00F52EBD">
        <w:t xml:space="preserve">arm being tested and </w:t>
      </w:r>
      <w:r w:rsidR="00F52EBD" w:rsidRPr="00F52EBD">
        <w:t xml:space="preserve">the </w:t>
      </w:r>
      <w:r w:rsidRPr="00F52EBD">
        <w:t xml:space="preserve">CPM machine using </w:t>
      </w:r>
      <w:r w:rsidR="00F52EBD" w:rsidRPr="00F52EBD">
        <w:t xml:space="preserve">a </w:t>
      </w:r>
      <w:r w:rsidRPr="00F52EBD">
        <w:t>visual screen.</w:t>
      </w:r>
      <w:r w:rsidR="00D41F8C" w:rsidRPr="00F52EBD">
        <w:t xml:space="preserve"> Drape screen material at </w:t>
      </w:r>
      <w:r w:rsidR="00F52EBD" w:rsidRPr="00F52EBD">
        <w:t xml:space="preserve">the </w:t>
      </w:r>
      <w:r w:rsidR="00D41F8C" w:rsidRPr="00F52EBD">
        <w:t xml:space="preserve">participant’s shoulder to avoid </w:t>
      </w:r>
      <w:r w:rsidR="00B612B8" w:rsidRPr="00F52EBD">
        <w:t xml:space="preserve">sensory input during arm movement. </w:t>
      </w:r>
      <w:r w:rsidRPr="00F52EBD">
        <w:t xml:space="preserve">Diminish auditory input by placing noise-cancelling headphones on </w:t>
      </w:r>
      <w:r w:rsidR="00F52EBD" w:rsidRPr="00F52EBD">
        <w:t xml:space="preserve">the </w:t>
      </w:r>
      <w:r w:rsidRPr="00F52EBD">
        <w:t>participant</w:t>
      </w:r>
      <w:r w:rsidR="00755A1F" w:rsidRPr="00F52EBD">
        <w:t xml:space="preserve"> (see </w:t>
      </w:r>
      <w:r w:rsidR="00755A1F" w:rsidRPr="00F52EBD">
        <w:rPr>
          <w:b/>
          <w:bCs/>
        </w:rPr>
        <w:t>Figure 1</w:t>
      </w:r>
      <w:r w:rsidR="00755A1F" w:rsidRPr="00F52EBD">
        <w:t>).</w:t>
      </w:r>
    </w:p>
    <w:p w14:paraId="3C4045C3" w14:textId="77777777" w:rsidR="00436A00" w:rsidRPr="00F52EBD" w:rsidRDefault="00436A00" w:rsidP="00436A00"/>
    <w:p w14:paraId="08C11E83" w14:textId="4BFAE189" w:rsidR="00436A00" w:rsidRPr="00F52EBD" w:rsidRDefault="00436A00" w:rsidP="00401070">
      <w:pPr>
        <w:rPr>
          <w:color w:val="FF0000"/>
        </w:rPr>
      </w:pPr>
      <w:r w:rsidRPr="00F52EBD">
        <w:t>4.5. Loudly state “begin,” and wait the corresponding amount of time per trial before initiating movement of the CPM</w:t>
      </w:r>
      <w:r w:rsidR="001F13B4" w:rsidRPr="00F52EBD">
        <w:t xml:space="preserve"> machine</w:t>
      </w:r>
      <w:r w:rsidR="00873F73" w:rsidRPr="00F52EBD">
        <w:t xml:space="preserve"> to </w:t>
      </w:r>
      <w:r w:rsidR="00280226" w:rsidRPr="00F52EBD">
        <w:t>decrease</w:t>
      </w:r>
      <w:r w:rsidR="00873F73" w:rsidRPr="00F52EBD">
        <w:t xml:space="preserve"> participant</w:t>
      </w:r>
      <w:r w:rsidR="00280226" w:rsidRPr="00F52EBD">
        <w:t xml:space="preserve"> g</w:t>
      </w:r>
      <w:r w:rsidR="00873F73" w:rsidRPr="00F52EBD">
        <w:t>uess</w:t>
      </w:r>
      <w:r w:rsidR="00280226" w:rsidRPr="00F52EBD">
        <w:t>ing</w:t>
      </w:r>
      <w:r w:rsidR="00873F73" w:rsidRPr="00F52EBD">
        <w:t xml:space="preserve"> when movement will begin</w:t>
      </w:r>
      <w:r w:rsidR="00401070" w:rsidRPr="00F52EBD">
        <w:fldChar w:fldCharType="begin"/>
      </w:r>
      <w:r w:rsidR="00F46F5D" w:rsidRPr="00F52EBD">
        <w:instrText xml:space="preserve"> ADDIN EN.CITE &lt;EndNote&gt;&lt;Cite&gt;&lt;Author&gt;Juul-Kristensen&lt;/Author&gt;&lt;Year&gt;2008&lt;/Year&gt;&lt;RecNum&gt;34&lt;/RecNum&gt;&lt;DisplayText&gt;&lt;style face="superscript"&gt;19&lt;/style&gt;&lt;/DisplayText&gt;&lt;record&gt;&lt;rec-number&gt;34&lt;/rec-number&gt;&lt;foreign-keys&gt;&lt;key app="EN" db-id="222555f9h2tf0ie9ed9pxt9oewd5te5rxdvx" timestamp="1579882553"&gt;34&lt;/key&gt;&lt;/foreign-keys&gt;&lt;ref-type name="Journal Article"&gt;17&lt;/ref-type&gt;&lt;contributors&gt;&lt;authors&gt;&lt;author&gt;Juul-Kristensen, Birgit&lt;/author&gt;&lt;author&gt;Lund, Hans&lt;/author&gt;&lt;author&gt;Hansen, Klaus&lt;/author&gt;&lt;author&gt;Christensen, Hanne&lt;/author&gt;&lt;author&gt;Danneskiold-Samsøe, Bente&lt;/author&gt;&lt;author&gt;Bliddal, Henning&lt;/author&gt;&lt;/authors&gt;&lt;/contributors&gt;&lt;titles&gt;&lt;title&gt;Test-retest reliability of joint position and kinesthetic sense in the elbow of healthy subjects&lt;/title&gt;&lt;secondary-title&gt;Physiotherapy theory and practice&lt;/secondary-title&gt;&lt;/titles&gt;&lt;periodical&gt;&lt;full-title&gt;Physiotherapy theory and practice&lt;/full-title&gt;&lt;/periodical&gt;&lt;pages&gt;65-72&lt;/pages&gt;&lt;volume&gt;24&lt;/volume&gt;&lt;number&gt;1&lt;/number&gt;&lt;dates&gt;&lt;year&gt;2008&lt;/year&gt;&lt;/dates&gt;&lt;isbn&gt;0959-3985&lt;/isbn&gt;&lt;urls&gt;&lt;/urls&gt;&lt;/record&gt;&lt;/Cite&gt;&lt;/EndNote&gt;</w:instrText>
      </w:r>
      <w:r w:rsidR="00401070" w:rsidRPr="00F52EBD">
        <w:fldChar w:fldCharType="separate"/>
      </w:r>
      <w:r w:rsidR="00F46F5D" w:rsidRPr="00F52EBD">
        <w:rPr>
          <w:noProof/>
          <w:vertAlign w:val="superscript"/>
        </w:rPr>
        <w:t>19</w:t>
      </w:r>
      <w:r w:rsidR="00401070" w:rsidRPr="00F52EBD">
        <w:fldChar w:fldCharType="end"/>
      </w:r>
      <w:r w:rsidRPr="00F52EBD">
        <w:t xml:space="preserve">. Standardized delay times </w:t>
      </w:r>
      <w:r w:rsidR="00636E35" w:rsidRPr="00F52EBD">
        <w:t xml:space="preserve">are </w:t>
      </w:r>
      <w:r w:rsidRPr="00F52EBD">
        <w:t xml:space="preserve">shown in </w:t>
      </w:r>
      <w:r w:rsidRPr="00F52EBD">
        <w:rPr>
          <w:b/>
          <w:bCs/>
        </w:rPr>
        <w:t xml:space="preserve">Table </w:t>
      </w:r>
      <w:r w:rsidR="006D795A" w:rsidRPr="00F52EBD">
        <w:rPr>
          <w:b/>
          <w:bCs/>
        </w:rPr>
        <w:t>1</w:t>
      </w:r>
      <w:r w:rsidRPr="00F52EBD">
        <w:t>.</w:t>
      </w:r>
      <w:r w:rsidR="00310409" w:rsidRPr="00F52EBD">
        <w:t xml:space="preserve"> [Place </w:t>
      </w:r>
      <w:r w:rsidR="00310409" w:rsidRPr="00F52EBD">
        <w:rPr>
          <w:b/>
          <w:bCs/>
        </w:rPr>
        <w:t>Table 1</w:t>
      </w:r>
      <w:r w:rsidR="00310409" w:rsidRPr="00F52EBD">
        <w:t xml:space="preserve"> here].</w:t>
      </w:r>
    </w:p>
    <w:p w14:paraId="6FFE5FEB" w14:textId="77777777" w:rsidR="00436A00" w:rsidRPr="00F52EBD" w:rsidRDefault="00436A00" w:rsidP="00436A00">
      <w:pPr>
        <w:textAlignment w:val="baseline"/>
      </w:pPr>
    </w:p>
    <w:p w14:paraId="0E02A4BD" w14:textId="27B2057E" w:rsidR="00AD3846" w:rsidRPr="00F52EBD" w:rsidRDefault="00436A00" w:rsidP="00436A00">
      <w:pPr>
        <w:textAlignment w:val="baseline"/>
        <w:rPr>
          <w:color w:val="FF0000"/>
        </w:rPr>
      </w:pPr>
      <w:r w:rsidRPr="00F52EBD">
        <w:t xml:space="preserve">4.6. Observe for activation of biceps brachii and triceps brachii muscles by monitoring EMG sensor feedback readings to ensure </w:t>
      </w:r>
      <w:r w:rsidR="00F52EBD" w:rsidRPr="00F52EBD">
        <w:t xml:space="preserve">that the </w:t>
      </w:r>
      <w:r w:rsidRPr="00F52EBD">
        <w:t>participant does not attempt to use active movement to assist in movement detection.</w:t>
      </w:r>
      <w:r w:rsidR="00EF00DA" w:rsidRPr="00F52EBD">
        <w:rPr>
          <w:color w:val="FF0000"/>
        </w:rPr>
        <w:t xml:space="preserve"> </w:t>
      </w:r>
    </w:p>
    <w:p w14:paraId="733A2BF2" w14:textId="77777777" w:rsidR="00AD3846" w:rsidRPr="00F52EBD" w:rsidRDefault="00AD3846" w:rsidP="00436A00">
      <w:pPr>
        <w:textAlignment w:val="baseline"/>
        <w:rPr>
          <w:color w:val="FF0000"/>
        </w:rPr>
      </w:pPr>
    </w:p>
    <w:p w14:paraId="0CB29FAD" w14:textId="67890A2C" w:rsidR="00436A00" w:rsidRPr="00F52EBD" w:rsidRDefault="00AD3846" w:rsidP="00436A00">
      <w:pPr>
        <w:textAlignment w:val="baseline"/>
        <w:rPr>
          <w:color w:val="auto"/>
        </w:rPr>
      </w:pPr>
      <w:r w:rsidRPr="00F52EBD">
        <w:rPr>
          <w:color w:val="auto"/>
        </w:rPr>
        <w:t>4.6.1</w:t>
      </w:r>
      <w:r w:rsidR="00EB2095" w:rsidRPr="00F52EBD">
        <w:rPr>
          <w:color w:val="auto"/>
        </w:rPr>
        <w:t>.</w:t>
      </w:r>
      <w:r w:rsidRPr="00F52EBD">
        <w:rPr>
          <w:color w:val="auto"/>
        </w:rPr>
        <w:t xml:space="preserve"> If muscle activation is </w:t>
      </w:r>
      <w:r w:rsidR="00A00822" w:rsidRPr="00F52EBD">
        <w:rPr>
          <w:color w:val="auto"/>
        </w:rPr>
        <w:t xml:space="preserve">noted, </w:t>
      </w:r>
      <w:r w:rsidR="00F33EB2" w:rsidRPr="00F52EBD">
        <w:rPr>
          <w:color w:val="auto"/>
        </w:rPr>
        <w:t>stop the tria</w:t>
      </w:r>
      <w:r w:rsidR="006242A5" w:rsidRPr="00F52EBD">
        <w:rPr>
          <w:color w:val="auto"/>
        </w:rPr>
        <w:t xml:space="preserve">l </w:t>
      </w:r>
      <w:r w:rsidR="006779BC" w:rsidRPr="00F52EBD">
        <w:rPr>
          <w:color w:val="auto"/>
        </w:rPr>
        <w:t xml:space="preserve">and </w:t>
      </w:r>
      <w:r w:rsidR="006242A5" w:rsidRPr="00F52EBD">
        <w:rPr>
          <w:color w:val="auto"/>
        </w:rPr>
        <w:t>use the following standardized script</w:t>
      </w:r>
      <w:r w:rsidR="00832EA2" w:rsidRPr="00F52EBD">
        <w:rPr>
          <w:color w:val="auto"/>
        </w:rPr>
        <w:t>: “</w:t>
      </w:r>
      <w:r w:rsidR="00191472" w:rsidRPr="00F52EBD">
        <w:rPr>
          <w:color w:val="auto"/>
        </w:rPr>
        <w:t xml:space="preserve">Your muscles are </w:t>
      </w:r>
      <w:r w:rsidR="00254040" w:rsidRPr="00F52EBD">
        <w:rPr>
          <w:color w:val="auto"/>
        </w:rPr>
        <w:t xml:space="preserve">activating. </w:t>
      </w:r>
      <w:r w:rsidR="00832EA2" w:rsidRPr="00F52EBD">
        <w:rPr>
          <w:color w:val="auto"/>
        </w:rPr>
        <w:t>Please try to keep your arm relaxed</w:t>
      </w:r>
      <w:r w:rsidR="00254040" w:rsidRPr="00F52EBD">
        <w:rPr>
          <w:color w:val="auto"/>
        </w:rPr>
        <w:t xml:space="preserve"> during the test</w:t>
      </w:r>
      <w:r w:rsidR="006242A5" w:rsidRPr="00F52EBD">
        <w:rPr>
          <w:color w:val="auto"/>
        </w:rPr>
        <w:t>.</w:t>
      </w:r>
      <w:r w:rsidR="00254040" w:rsidRPr="00F52EBD">
        <w:rPr>
          <w:color w:val="auto"/>
        </w:rPr>
        <w:t>”</w:t>
      </w:r>
      <w:r w:rsidR="00F33EB2" w:rsidRPr="00F52EBD">
        <w:rPr>
          <w:color w:val="auto"/>
        </w:rPr>
        <w:t xml:space="preserve"> </w:t>
      </w:r>
      <w:r w:rsidR="00F9701B" w:rsidRPr="00F52EBD">
        <w:rPr>
          <w:color w:val="auto"/>
        </w:rPr>
        <w:t>This trial should be noted for exclusion from data analysis,</w:t>
      </w:r>
      <w:r w:rsidR="00A168A2" w:rsidRPr="00F52EBD">
        <w:rPr>
          <w:color w:val="auto"/>
        </w:rPr>
        <w:t xml:space="preserve"> with the </w:t>
      </w:r>
      <w:r w:rsidR="00F9701B" w:rsidRPr="00F52EBD">
        <w:rPr>
          <w:color w:val="auto"/>
        </w:rPr>
        <w:t>researcher proceeding with resetting the pa</w:t>
      </w:r>
      <w:r w:rsidR="00E67806" w:rsidRPr="00F52EBD">
        <w:rPr>
          <w:color w:val="auto"/>
        </w:rPr>
        <w:t>rticipant</w:t>
      </w:r>
      <w:r w:rsidR="00F9701B" w:rsidRPr="00F52EBD">
        <w:rPr>
          <w:color w:val="auto"/>
        </w:rPr>
        <w:t xml:space="preserve"> and CPM </w:t>
      </w:r>
      <w:r w:rsidR="00A168A2" w:rsidRPr="00F52EBD">
        <w:rPr>
          <w:color w:val="auto"/>
        </w:rPr>
        <w:t>to start the next trial</w:t>
      </w:r>
      <w:r w:rsidR="008A7DC2" w:rsidRPr="00F52EBD">
        <w:rPr>
          <w:color w:val="auto"/>
        </w:rPr>
        <w:t xml:space="preserve"> (protocol step 4.7)</w:t>
      </w:r>
      <w:r w:rsidR="00A168A2" w:rsidRPr="00F52EBD">
        <w:rPr>
          <w:color w:val="auto"/>
        </w:rPr>
        <w:t>.</w:t>
      </w:r>
    </w:p>
    <w:p w14:paraId="3BA47981" w14:textId="77777777" w:rsidR="00436A00" w:rsidRPr="00F52EBD" w:rsidRDefault="00436A00" w:rsidP="00436A00">
      <w:pPr>
        <w:textAlignment w:val="baseline"/>
      </w:pPr>
    </w:p>
    <w:p w14:paraId="2FD6128C" w14:textId="01001FC1" w:rsidR="00436A00" w:rsidRPr="00F52EBD" w:rsidRDefault="00436A00" w:rsidP="00436A00">
      <w:pPr>
        <w:textAlignment w:val="baseline"/>
      </w:pPr>
      <w:r w:rsidRPr="00F52EBD">
        <w:t>4.7. Between each trial</w:t>
      </w:r>
      <w:r w:rsidR="00F52EBD" w:rsidRPr="00F52EBD">
        <w:t>,</w:t>
      </w:r>
      <w:r w:rsidRPr="00F52EBD">
        <w:t xml:space="preserve"> remove </w:t>
      </w:r>
      <w:r w:rsidR="00F52EBD" w:rsidRPr="00F52EBD">
        <w:t xml:space="preserve">the </w:t>
      </w:r>
      <w:r w:rsidRPr="00F52EBD">
        <w:t xml:space="preserve">participant’s testing arm from </w:t>
      </w:r>
      <w:r w:rsidR="00F52EBD" w:rsidRPr="00F52EBD">
        <w:t xml:space="preserve">the </w:t>
      </w:r>
      <w:r w:rsidRPr="00F52EBD">
        <w:t>CPM machine</w:t>
      </w:r>
      <w:r w:rsidR="00BC779D" w:rsidRPr="00F52EBD">
        <w:t xml:space="preserve"> and</w:t>
      </w:r>
      <w:r w:rsidR="00B6664B" w:rsidRPr="00F52EBD">
        <w:t xml:space="preserve"> return </w:t>
      </w:r>
      <w:r w:rsidR="00F52EBD" w:rsidRPr="00F52EBD">
        <w:t xml:space="preserve">the </w:t>
      </w:r>
      <w:r w:rsidR="00B6664B" w:rsidRPr="00F52EBD">
        <w:t xml:space="preserve">CPM machine to </w:t>
      </w:r>
      <w:r w:rsidR="00F52EBD" w:rsidRPr="00F52EBD">
        <w:t xml:space="preserve">a </w:t>
      </w:r>
      <w:r w:rsidR="00D325E8" w:rsidRPr="00F52EBD">
        <w:t>90° start position. P</w:t>
      </w:r>
      <w:r w:rsidRPr="00F52EBD">
        <w:t xml:space="preserve">assively move </w:t>
      </w:r>
      <w:r w:rsidR="00F52EBD" w:rsidRPr="00F52EBD">
        <w:t xml:space="preserve">the </w:t>
      </w:r>
      <w:r w:rsidR="0060403D" w:rsidRPr="00F52EBD">
        <w:t xml:space="preserve">participant’s </w:t>
      </w:r>
      <w:r w:rsidRPr="00F52EBD">
        <w:t>elbow through full extension</w:t>
      </w:r>
      <w:r w:rsidR="0060403D" w:rsidRPr="00F52EBD">
        <w:t xml:space="preserve"> </w:t>
      </w:r>
      <w:r w:rsidR="00F52EBD" w:rsidRPr="00F52EBD">
        <w:t xml:space="preserve">and </w:t>
      </w:r>
      <w:r w:rsidRPr="00F52EBD">
        <w:t>then back to 90</w:t>
      </w:r>
      <w:r w:rsidR="00B90594" w:rsidRPr="00F52EBD">
        <w:t>°</w:t>
      </w:r>
      <w:r w:rsidR="00A765A4" w:rsidRPr="00F52EBD">
        <w:t xml:space="preserve"> flexion</w:t>
      </w:r>
      <w:r w:rsidR="00957B98" w:rsidRPr="00F52EBD">
        <w:t xml:space="preserve"> to standardize the </w:t>
      </w:r>
      <w:r w:rsidR="0071792E" w:rsidRPr="00F52EBD">
        <w:t>muscle spindle movement history</w:t>
      </w:r>
      <w:r w:rsidR="00F52EBD" w:rsidRPr="00F52EBD">
        <w:fldChar w:fldCharType="begin"/>
      </w:r>
      <w:r w:rsidR="00F52EBD" w:rsidRPr="00F52EBD">
        <w:instrText xml:space="preserve"> ADDIN EN.CITE &lt;EndNote&gt;&lt;Cite&gt;&lt;Author&gt;Proske&lt;/Author&gt;&lt;Year&gt;2014&lt;/Year&gt;&lt;RecNum&gt;69&lt;/RecNum&gt;&lt;DisplayText&gt;&lt;style face="superscript"&gt;27,28&lt;/style&gt;&lt;/DisplayText&gt;&lt;record&gt;&lt;rec-number&gt;69&lt;/rec-number&gt;&lt;foreign-keys&gt;&lt;key app="EN" db-id="222555f9h2tf0ie9ed9pxt9oewd5te5rxdvx" timestamp="1592162750"&gt;69&lt;/key&gt;&lt;/foreign-keys&gt;&lt;ref-type name="Journal Article"&gt;17&lt;/ref-type&gt;&lt;contributors&gt;&lt;authors&gt;&lt;author&gt;Proske, Uwe&lt;/author&gt;&lt;author&gt;Tsay, Anthony&lt;/author&gt;&lt;author&gt;Allen, Trevor&lt;/author&gt;&lt;/authors&gt;&lt;/contributors&gt;&lt;titles&gt;&lt;title&gt;Muscle thixotropy as a tool in the study of proprioception&lt;/title&gt;&lt;secondary-title&gt;Experimental brain research&lt;/secondary-title&gt;&lt;/titles&gt;&lt;periodical&gt;&lt;full-title&gt;Experimental brain research&lt;/full-title&gt;&lt;/periodical&gt;&lt;pages&gt;3397-3412&lt;/pages&gt;&lt;volume&gt;232&lt;/volume&gt;&lt;number&gt;11&lt;/number&gt;&lt;dates&gt;&lt;year&gt;2014&lt;/year&gt;&lt;/dates&gt;&lt;isbn&gt;0014-4819&lt;/isbn&gt;&lt;urls&gt;&lt;/urls&gt;&lt;/record&gt;&lt;/Cite&gt;&lt;Cite&gt;&lt;Author&gt;Wise&lt;/Author&gt;&lt;Year&gt;1998&lt;/Year&gt;&lt;RecNum&gt;65&lt;/RecNum&gt;&lt;record&gt;&lt;rec-number&gt;65&lt;/rec-number&gt;&lt;foreign-keys&gt;&lt;key app="EN" db-id="222555f9h2tf0ie9ed9pxt9oewd5te5rxdvx" timestamp="1591912578"&gt;65&lt;/key&gt;&lt;/foreign-keys&gt;&lt;ref-type name="Journal Article"&gt;17&lt;/ref-type&gt;&lt;contributors&gt;&lt;authors&gt;&lt;author&gt;Wise, Andrew K&lt;/author&gt;&lt;author&gt;Gregory, John E&lt;/author&gt;&lt;author&gt;Proske, Uwe&lt;/author&gt;&lt;/authors&gt;&lt;/contributors&gt;&lt;titles&gt;&lt;title&gt;Detection of movements of the human forearm during and after co-contractions of muscles acting at the elbow joint&lt;/title&gt;&lt;secondary-title&gt;The Journal of physiology&lt;/secondary-title&gt;&lt;/titles&gt;&lt;periodical&gt;&lt;full-title&gt;The Journal of Physiology&lt;/full-title&gt;&lt;/periodical&gt;&lt;pages&gt;325&lt;/pages&gt;&lt;volume&gt;508&lt;/volume&gt;&lt;number&gt;Pt 1&lt;/number&gt;&lt;dates&gt;&lt;year&gt;1998&lt;/year&gt;&lt;/dates&gt;&lt;urls&gt;&lt;/urls&gt;&lt;/record&gt;&lt;/Cite&gt;&lt;/EndNote&gt;</w:instrText>
      </w:r>
      <w:r w:rsidR="00F52EBD" w:rsidRPr="00F52EBD">
        <w:fldChar w:fldCharType="separate"/>
      </w:r>
      <w:r w:rsidR="00F52EBD" w:rsidRPr="00F52EBD">
        <w:rPr>
          <w:noProof/>
          <w:vertAlign w:val="superscript"/>
        </w:rPr>
        <w:t>27,28</w:t>
      </w:r>
      <w:r w:rsidR="00F52EBD" w:rsidRPr="00F52EBD">
        <w:fldChar w:fldCharType="end"/>
      </w:r>
      <w:r w:rsidR="007B134F" w:rsidRPr="00F52EBD">
        <w:t>.</w:t>
      </w:r>
      <w:r w:rsidR="0071792E" w:rsidRPr="00F52EBD">
        <w:t xml:space="preserve"> </w:t>
      </w:r>
      <w:r w:rsidRPr="00F52EBD">
        <w:t xml:space="preserve">Place </w:t>
      </w:r>
      <w:r w:rsidR="00F52EBD" w:rsidRPr="00F52EBD">
        <w:t xml:space="preserve">the </w:t>
      </w:r>
      <w:r w:rsidRPr="00F52EBD">
        <w:t xml:space="preserve">arm back in </w:t>
      </w:r>
      <w:r w:rsidR="00F52EBD" w:rsidRPr="00F52EBD">
        <w:t xml:space="preserve">the </w:t>
      </w:r>
      <w:r w:rsidRPr="00F52EBD">
        <w:t xml:space="preserve">CPM machine for </w:t>
      </w:r>
      <w:r w:rsidR="00F52EBD" w:rsidRPr="00F52EBD">
        <w:t xml:space="preserve">the </w:t>
      </w:r>
      <w:r w:rsidRPr="00F52EBD">
        <w:t>next trial.</w:t>
      </w:r>
    </w:p>
    <w:p w14:paraId="15DC78EF" w14:textId="77777777" w:rsidR="00436A00" w:rsidRPr="00F52EBD" w:rsidRDefault="00436A00" w:rsidP="00436A00">
      <w:pPr>
        <w:textAlignment w:val="baseline"/>
      </w:pPr>
    </w:p>
    <w:p w14:paraId="42923FAE" w14:textId="43737B06" w:rsidR="00436A00" w:rsidRPr="00F52EBD" w:rsidRDefault="00436A00" w:rsidP="00436A00">
      <w:pPr>
        <w:textAlignment w:val="baseline"/>
      </w:pPr>
      <w:r w:rsidRPr="00F52EBD">
        <w:t xml:space="preserve">4.8. Complete eight trials, including two </w:t>
      </w:r>
      <w:r w:rsidR="00D945A7" w:rsidRPr="00F52EBD">
        <w:t>“</w:t>
      </w:r>
      <w:r w:rsidRPr="00F52EBD">
        <w:t>catch</w:t>
      </w:r>
      <w:r w:rsidR="00D945A7" w:rsidRPr="00F52EBD">
        <w:t>”</w:t>
      </w:r>
      <w:r w:rsidRPr="00F52EBD">
        <w:t xml:space="preserve"> trials where </w:t>
      </w:r>
      <w:r w:rsidR="00F52EBD" w:rsidRPr="00F52EBD">
        <w:t xml:space="preserve">the </w:t>
      </w:r>
      <w:r w:rsidRPr="00F52EBD">
        <w:t>participant’s arm is not moved</w:t>
      </w:r>
      <w:r w:rsidR="003A2AC0" w:rsidRPr="00F52EBD">
        <w:fldChar w:fldCharType="begin"/>
      </w:r>
      <w:r w:rsidR="00F46F5D" w:rsidRPr="00F52EBD">
        <w:instrText xml:space="preserve"> ADDIN EN.CITE &lt;EndNote&gt;&lt;Cite&gt;&lt;Author&gt;Juul-Kristensen&lt;/Author&gt;&lt;Year&gt;2008&lt;/Year&gt;&lt;RecNum&gt;34&lt;/RecNum&gt;&lt;DisplayText&gt;&lt;style face="superscript"&gt;19&lt;/style&gt;&lt;/DisplayText&gt;&lt;record&gt;&lt;rec-number&gt;34&lt;/rec-number&gt;&lt;foreign-keys&gt;&lt;key app="EN" db-id="222555f9h2tf0ie9ed9pxt9oewd5te5rxdvx" timestamp="1579882553"&gt;34&lt;/key&gt;&lt;/foreign-keys&gt;&lt;ref-type name="Journal Article"&gt;17&lt;/ref-type&gt;&lt;contributors&gt;&lt;authors&gt;&lt;author&gt;Juul-Kristensen, Birgit&lt;/author&gt;&lt;author&gt;Lund, Hans&lt;/author&gt;&lt;author&gt;Hansen, Klaus&lt;/author&gt;&lt;author&gt;Christensen, Hanne&lt;/author&gt;&lt;author&gt;Danneskiold-Samsøe, Bente&lt;/author&gt;&lt;author&gt;Bliddal, Henning&lt;/author&gt;&lt;/authors&gt;&lt;/contributors&gt;&lt;titles&gt;&lt;title&gt;Test-retest reliability of joint position and kinesthetic sense in the elbow of healthy subjects&lt;/title&gt;&lt;secondary-title&gt;Physiotherapy theory and practice&lt;/secondary-title&gt;&lt;/titles&gt;&lt;periodical&gt;&lt;full-title&gt;Physiotherapy theory and practice&lt;/full-title&gt;&lt;/periodical&gt;&lt;pages&gt;65-72&lt;/pages&gt;&lt;volume&gt;24&lt;/volume&gt;&lt;number&gt;1&lt;/number&gt;&lt;dates&gt;&lt;year&gt;2008&lt;/year&gt;&lt;/dates&gt;&lt;isbn&gt;0959-3985&lt;/isbn&gt;&lt;urls&gt;&lt;/urls&gt;&lt;/record&gt;&lt;/Cite&gt;&lt;/EndNote&gt;</w:instrText>
      </w:r>
      <w:r w:rsidR="003A2AC0" w:rsidRPr="00F52EBD">
        <w:fldChar w:fldCharType="separate"/>
      </w:r>
      <w:r w:rsidR="00F46F5D" w:rsidRPr="00F52EBD">
        <w:rPr>
          <w:noProof/>
          <w:vertAlign w:val="superscript"/>
        </w:rPr>
        <w:t>19</w:t>
      </w:r>
      <w:r w:rsidR="003A2AC0" w:rsidRPr="00F52EBD">
        <w:fldChar w:fldCharType="end"/>
      </w:r>
      <w:r w:rsidRPr="00F52EBD">
        <w:t>.</w:t>
      </w:r>
      <w:r w:rsidR="00DA42C0" w:rsidRPr="00F52EBD">
        <w:t xml:space="preserve"> </w:t>
      </w:r>
      <w:r w:rsidR="00F52EBD">
        <w:t>Terminate e</w:t>
      </w:r>
      <w:r w:rsidR="00952073" w:rsidRPr="00F52EBD">
        <w:t xml:space="preserve">ach trial </w:t>
      </w:r>
      <w:r w:rsidR="003D7C54" w:rsidRPr="00F52EBD">
        <w:t xml:space="preserve">(catch and non-catch) </w:t>
      </w:r>
      <w:r w:rsidR="00321D64" w:rsidRPr="00F52EBD">
        <w:t xml:space="preserve">when </w:t>
      </w:r>
      <w:r w:rsidR="00AD1476" w:rsidRPr="00F52EBD">
        <w:t>the pa</w:t>
      </w:r>
      <w:r w:rsidR="00E67806" w:rsidRPr="00F52EBD">
        <w:t>rticipant</w:t>
      </w:r>
      <w:r w:rsidR="00AD1476" w:rsidRPr="00F52EBD">
        <w:t xml:space="preserve"> depresses the trigger switch</w:t>
      </w:r>
      <w:r w:rsidR="00C92EE4" w:rsidRPr="00F52EBD">
        <w:t>, or after</w:t>
      </w:r>
      <w:r w:rsidR="004735A0" w:rsidRPr="00F52EBD">
        <w:t xml:space="preserve"> 15 </w:t>
      </w:r>
      <w:r w:rsidR="00C92EE4" w:rsidRPr="00F52EBD">
        <w:t>seconds</w:t>
      </w:r>
      <w:r w:rsidR="00C90A1F" w:rsidRPr="00F52EBD">
        <w:t xml:space="preserve"> if the trigger switch is not depressed.</w:t>
      </w:r>
    </w:p>
    <w:p w14:paraId="7FA1C03D" w14:textId="77777777" w:rsidR="00436A00" w:rsidRPr="00F52EBD" w:rsidRDefault="00436A00" w:rsidP="00436A00">
      <w:pPr>
        <w:textAlignment w:val="baseline"/>
      </w:pPr>
    </w:p>
    <w:p w14:paraId="496AB0B4" w14:textId="12518AC1" w:rsidR="001C1E49" w:rsidRPr="00F52EBD" w:rsidRDefault="00436A00" w:rsidP="00436A00">
      <w:pPr>
        <w:pStyle w:val="NormalWeb"/>
        <w:spacing w:before="0" w:beforeAutospacing="0" w:after="0" w:afterAutospacing="0"/>
      </w:pPr>
      <w:r w:rsidRPr="00F52EBD">
        <w:t>4.9. If during a catch trial</w:t>
      </w:r>
      <w:r w:rsidR="00A765A4" w:rsidRPr="00F52EBD">
        <w:t xml:space="preserve"> </w:t>
      </w:r>
      <w:r w:rsidR="00D47824" w:rsidRPr="00F52EBD">
        <w:t xml:space="preserve">a </w:t>
      </w:r>
      <w:r w:rsidR="00A765A4" w:rsidRPr="00F52EBD">
        <w:t xml:space="preserve">participant </w:t>
      </w:r>
      <w:r w:rsidR="00D47824" w:rsidRPr="00F52EBD">
        <w:t xml:space="preserve">verbally </w:t>
      </w:r>
      <w:r w:rsidRPr="00F52EBD">
        <w:t>reports they can</w:t>
      </w:r>
      <w:r w:rsidR="000953FC" w:rsidRPr="00F52EBD">
        <w:t>no</w:t>
      </w:r>
      <w:r w:rsidRPr="00F52EBD">
        <w:t>t feel move</w:t>
      </w:r>
      <w:r w:rsidR="00D26D3C" w:rsidRPr="00F52EBD">
        <w:t>ment</w:t>
      </w:r>
      <w:r w:rsidR="00D47824" w:rsidRPr="00F52EBD">
        <w:t>,</w:t>
      </w:r>
      <w:r w:rsidRPr="00F52EBD">
        <w:t xml:space="preserve"> or depresses the trigger switch</w:t>
      </w:r>
      <w:r w:rsidR="008A50D4" w:rsidRPr="00F52EBD">
        <w:t>,</w:t>
      </w:r>
      <w:r w:rsidRPr="00F52EBD">
        <w:t xml:space="preserve"> </w:t>
      </w:r>
      <w:r w:rsidR="00F52EBD">
        <w:t xml:space="preserve">use </w:t>
      </w:r>
      <w:r w:rsidRPr="00F52EBD">
        <w:t xml:space="preserve">the following standardized </w:t>
      </w:r>
      <w:r w:rsidR="00D47824" w:rsidRPr="00F52EBD">
        <w:t>response</w:t>
      </w:r>
      <w:r w:rsidRPr="00F52EBD">
        <w:t>: “Your arm did not actually move during that trial. I know it’s hard to feel, the machine moves</w:t>
      </w:r>
      <w:r w:rsidR="0002664E" w:rsidRPr="00F52EBD">
        <w:t xml:space="preserve"> very</w:t>
      </w:r>
      <w:r w:rsidRPr="00F52EBD">
        <w:t xml:space="preserve"> slow</w:t>
      </w:r>
      <w:r w:rsidR="0002664E" w:rsidRPr="00F52EBD">
        <w:t>ly</w:t>
      </w:r>
      <w:r w:rsidR="008A50D4" w:rsidRPr="00F52EBD">
        <w:t>;</w:t>
      </w:r>
      <w:r w:rsidRPr="00F52EBD">
        <w:t xml:space="preserve"> try to concentrate and push the button as soon as you feel your arm move or that your arm position has changed.”</w:t>
      </w:r>
    </w:p>
    <w:p w14:paraId="790E7476" w14:textId="2548D360" w:rsidR="00E36048" w:rsidRPr="00F52EBD" w:rsidRDefault="00E36048" w:rsidP="00436A00">
      <w:pPr>
        <w:pStyle w:val="NormalWeb"/>
        <w:spacing w:before="0" w:beforeAutospacing="0" w:after="0" w:afterAutospacing="0"/>
        <w:rPr>
          <w:b/>
          <w:bCs/>
        </w:rPr>
      </w:pPr>
    </w:p>
    <w:p w14:paraId="7D473904" w14:textId="0DFBDEC7" w:rsidR="00E929C5" w:rsidRPr="00F52EBD" w:rsidRDefault="00E36048" w:rsidP="0041075D">
      <w:pPr>
        <w:rPr>
          <w:color w:val="FF0000"/>
        </w:rPr>
      </w:pPr>
      <w:r w:rsidRPr="00F52EBD">
        <w:rPr>
          <w:b/>
          <w:bCs/>
        </w:rPr>
        <w:t xml:space="preserve">5. </w:t>
      </w:r>
      <w:r w:rsidR="0046486F" w:rsidRPr="00F52EBD">
        <w:rPr>
          <w:b/>
          <w:bCs/>
        </w:rPr>
        <w:t xml:space="preserve">Calculation of participant’s TDPM </w:t>
      </w:r>
      <w:r w:rsidR="00DB40B8" w:rsidRPr="00F52EBD">
        <w:rPr>
          <w:b/>
          <w:bCs/>
        </w:rPr>
        <w:t>score</w:t>
      </w:r>
    </w:p>
    <w:p w14:paraId="2173815C" w14:textId="37B03217" w:rsidR="0082421D" w:rsidRPr="00F52EBD" w:rsidRDefault="0082421D" w:rsidP="0041075D"/>
    <w:p w14:paraId="4CEDBE0C" w14:textId="77777777" w:rsidR="00F52EBD" w:rsidRDefault="0082421D" w:rsidP="0082421D">
      <w:pPr>
        <w:rPr>
          <w:color w:val="auto"/>
        </w:rPr>
      </w:pPr>
      <w:r w:rsidRPr="00F52EBD">
        <w:rPr>
          <w:color w:val="auto"/>
        </w:rPr>
        <w:t>5.</w:t>
      </w:r>
      <w:r w:rsidR="00E20283" w:rsidRPr="00F52EBD">
        <w:rPr>
          <w:color w:val="auto"/>
        </w:rPr>
        <w:t>1</w:t>
      </w:r>
      <w:r w:rsidRPr="00F52EBD">
        <w:rPr>
          <w:color w:val="auto"/>
        </w:rPr>
        <w:t xml:space="preserve">. Using the </w:t>
      </w:r>
      <w:proofErr w:type="spellStart"/>
      <w:r w:rsidRPr="00F52EBD">
        <w:rPr>
          <w:color w:val="auto"/>
        </w:rPr>
        <w:t>electrogoniometer</w:t>
      </w:r>
      <w:proofErr w:type="spellEnd"/>
      <w:r w:rsidRPr="00F52EBD">
        <w:rPr>
          <w:color w:val="auto"/>
        </w:rPr>
        <w:t xml:space="preserve"> tracing, identify the </w:t>
      </w:r>
      <w:proofErr w:type="spellStart"/>
      <w:r w:rsidRPr="00F52EBD">
        <w:rPr>
          <w:color w:val="auto"/>
        </w:rPr>
        <w:t>electrogoniometer</w:t>
      </w:r>
      <w:proofErr w:type="spellEnd"/>
      <w:r w:rsidRPr="00F52EBD">
        <w:rPr>
          <w:color w:val="auto"/>
        </w:rPr>
        <w:t xml:space="preserve"> </w:t>
      </w:r>
      <w:r w:rsidR="0049199F" w:rsidRPr="00F52EBD">
        <w:rPr>
          <w:color w:val="auto"/>
        </w:rPr>
        <w:t>angle</w:t>
      </w:r>
      <w:r w:rsidRPr="00F52EBD">
        <w:rPr>
          <w:color w:val="auto"/>
        </w:rPr>
        <w:t xml:space="preserve"> measurement</w:t>
      </w:r>
      <w:r w:rsidR="00E25726" w:rsidRPr="00F52EBD">
        <w:rPr>
          <w:color w:val="auto"/>
        </w:rPr>
        <w:t xml:space="preserve"> </w:t>
      </w:r>
      <w:r w:rsidR="005D3C3E" w:rsidRPr="00F52EBD">
        <w:rPr>
          <w:color w:val="auto"/>
        </w:rPr>
        <w:t>for</w:t>
      </w:r>
      <w:r w:rsidRPr="00F52EBD">
        <w:rPr>
          <w:color w:val="auto"/>
        </w:rPr>
        <w:t xml:space="preserve"> the point at which </w:t>
      </w:r>
      <w:r w:rsidR="00F52EBD">
        <w:rPr>
          <w:rFonts w:asciiTheme="minorHAnsi" w:hAnsiTheme="minorHAnsi" w:cstheme="minorHAnsi"/>
        </w:rPr>
        <w:t xml:space="preserve">the </w:t>
      </w:r>
      <w:r w:rsidRPr="00F52EBD">
        <w:rPr>
          <w:color w:val="auto"/>
        </w:rPr>
        <w:t>CPM machine movement started, and for the point at which</w:t>
      </w:r>
      <w:r w:rsidR="00192E98" w:rsidRPr="00F52EBD">
        <w:rPr>
          <w:color w:val="auto"/>
        </w:rPr>
        <w:t xml:space="preserve"> the</w:t>
      </w:r>
      <w:r w:rsidRPr="00F52EBD">
        <w:rPr>
          <w:color w:val="auto"/>
        </w:rPr>
        <w:t xml:space="preserve"> participant depressed the trigger switch indicating movement was felt</w:t>
      </w:r>
      <w:r w:rsidR="006876A1" w:rsidRPr="00F52EBD">
        <w:rPr>
          <w:color w:val="auto"/>
        </w:rPr>
        <w:t xml:space="preserve">. See </w:t>
      </w:r>
      <w:r w:rsidR="006876A1" w:rsidRPr="00F52EBD">
        <w:rPr>
          <w:b/>
          <w:bCs/>
          <w:color w:val="auto"/>
        </w:rPr>
        <w:t>F</w:t>
      </w:r>
      <w:r w:rsidR="002250C5" w:rsidRPr="00F52EBD">
        <w:rPr>
          <w:b/>
          <w:bCs/>
          <w:color w:val="auto"/>
        </w:rPr>
        <w:t xml:space="preserve">igure </w:t>
      </w:r>
      <w:r w:rsidR="0012297F" w:rsidRPr="00F52EBD">
        <w:rPr>
          <w:b/>
          <w:bCs/>
          <w:color w:val="auto"/>
        </w:rPr>
        <w:t>2</w:t>
      </w:r>
      <w:r w:rsidR="006876A1" w:rsidRPr="00F52EBD">
        <w:rPr>
          <w:b/>
          <w:bCs/>
          <w:color w:val="auto"/>
        </w:rPr>
        <w:t xml:space="preserve"> </w:t>
      </w:r>
      <w:r w:rsidR="006876A1" w:rsidRPr="00F52EBD">
        <w:rPr>
          <w:color w:val="auto"/>
        </w:rPr>
        <w:t>for</w:t>
      </w:r>
      <w:r w:rsidR="001460F0" w:rsidRPr="00F52EBD">
        <w:rPr>
          <w:color w:val="auto"/>
        </w:rPr>
        <w:t xml:space="preserve"> a</w:t>
      </w:r>
      <w:r w:rsidR="006876A1" w:rsidRPr="00F52EBD">
        <w:rPr>
          <w:color w:val="auto"/>
        </w:rPr>
        <w:t xml:space="preserve"> representative example.</w:t>
      </w:r>
      <w:r w:rsidRPr="00F52EBD">
        <w:rPr>
          <w:color w:val="auto"/>
        </w:rPr>
        <w:t xml:space="preserve"> </w:t>
      </w:r>
    </w:p>
    <w:p w14:paraId="05BAF371" w14:textId="77777777" w:rsidR="00F52EBD" w:rsidRDefault="00F52EBD" w:rsidP="0082421D">
      <w:pPr>
        <w:rPr>
          <w:color w:val="auto"/>
        </w:rPr>
      </w:pPr>
    </w:p>
    <w:p w14:paraId="3C53AC40" w14:textId="0E8E5762" w:rsidR="00C31E69" w:rsidRPr="00F52EBD" w:rsidRDefault="002250C5" w:rsidP="0082421D">
      <w:pPr>
        <w:rPr>
          <w:color w:val="auto"/>
        </w:rPr>
      </w:pPr>
      <w:r w:rsidRPr="00F52EBD">
        <w:rPr>
          <w:color w:val="auto"/>
        </w:rPr>
        <w:lastRenderedPageBreak/>
        <w:t xml:space="preserve">[Place </w:t>
      </w:r>
      <w:r w:rsidRPr="00F52EBD">
        <w:rPr>
          <w:b/>
          <w:bCs/>
          <w:color w:val="auto"/>
        </w:rPr>
        <w:t xml:space="preserve">Figure </w:t>
      </w:r>
      <w:r w:rsidR="0012297F" w:rsidRPr="00F52EBD">
        <w:rPr>
          <w:b/>
          <w:bCs/>
          <w:color w:val="auto"/>
        </w:rPr>
        <w:t>2</w:t>
      </w:r>
      <w:r w:rsidRPr="00F52EBD">
        <w:rPr>
          <w:color w:val="auto"/>
        </w:rPr>
        <w:t xml:space="preserve"> here].</w:t>
      </w:r>
    </w:p>
    <w:p w14:paraId="2F4447BC" w14:textId="77777777" w:rsidR="00C31E69" w:rsidRPr="00F52EBD" w:rsidRDefault="00C31E69" w:rsidP="0082421D">
      <w:pPr>
        <w:rPr>
          <w:color w:val="auto"/>
        </w:rPr>
      </w:pPr>
    </w:p>
    <w:p w14:paraId="7350D4A8" w14:textId="6DD85E87" w:rsidR="0082421D" w:rsidRPr="00F52EBD" w:rsidRDefault="00C31E69" w:rsidP="0082421D">
      <w:pPr>
        <w:rPr>
          <w:color w:val="auto"/>
        </w:rPr>
      </w:pPr>
      <w:r w:rsidRPr="00F52EBD">
        <w:rPr>
          <w:color w:val="auto"/>
        </w:rPr>
        <w:t>5.</w:t>
      </w:r>
      <w:r w:rsidR="00E20283" w:rsidRPr="00F52EBD">
        <w:rPr>
          <w:color w:val="auto"/>
        </w:rPr>
        <w:t>2</w:t>
      </w:r>
      <w:r w:rsidRPr="00F52EBD">
        <w:rPr>
          <w:color w:val="auto"/>
        </w:rPr>
        <w:t xml:space="preserve">. </w:t>
      </w:r>
      <w:r w:rsidR="0082421D" w:rsidRPr="00F52EBD">
        <w:rPr>
          <w:color w:val="auto"/>
        </w:rPr>
        <w:t xml:space="preserve">Subtract </w:t>
      </w:r>
      <w:r w:rsidR="00FA7288" w:rsidRPr="00F52EBD">
        <w:rPr>
          <w:color w:val="auto"/>
        </w:rPr>
        <w:t xml:space="preserve">the </w:t>
      </w:r>
      <w:r w:rsidR="00D53459" w:rsidRPr="00F52EBD">
        <w:rPr>
          <w:color w:val="auto"/>
        </w:rPr>
        <w:t xml:space="preserve">starting </w:t>
      </w:r>
      <w:r w:rsidR="0049199F" w:rsidRPr="00F52EBD">
        <w:rPr>
          <w:color w:val="auto"/>
        </w:rPr>
        <w:t>angle</w:t>
      </w:r>
      <w:r w:rsidR="00D53459" w:rsidRPr="00F52EBD">
        <w:rPr>
          <w:color w:val="auto"/>
        </w:rPr>
        <w:t xml:space="preserve"> from the final angle, th</w:t>
      </w:r>
      <w:r w:rsidR="00AF1475" w:rsidRPr="00F52EBD">
        <w:rPr>
          <w:color w:val="auto"/>
        </w:rPr>
        <w:t xml:space="preserve">us </w:t>
      </w:r>
      <w:r w:rsidR="00CB4272" w:rsidRPr="00F52EBD">
        <w:rPr>
          <w:color w:val="auto"/>
        </w:rPr>
        <w:t>identify</w:t>
      </w:r>
      <w:r w:rsidR="00AF1475" w:rsidRPr="00F52EBD">
        <w:rPr>
          <w:color w:val="auto"/>
        </w:rPr>
        <w:t>ing</w:t>
      </w:r>
      <w:r w:rsidR="00CB4272" w:rsidRPr="00F52EBD">
        <w:rPr>
          <w:color w:val="auto"/>
        </w:rPr>
        <w:t xml:space="preserve"> the number of degrees the CPM moved; this is the</w:t>
      </w:r>
      <w:r w:rsidR="00087377" w:rsidRPr="00F52EBD">
        <w:rPr>
          <w:color w:val="auto"/>
        </w:rPr>
        <w:t xml:space="preserve"> </w:t>
      </w:r>
      <w:r w:rsidR="007E1474" w:rsidRPr="00F52EBD">
        <w:rPr>
          <w:color w:val="auto"/>
        </w:rPr>
        <w:t xml:space="preserve">participant’s </w:t>
      </w:r>
      <w:r w:rsidR="00C17FF0" w:rsidRPr="00F52EBD">
        <w:rPr>
          <w:color w:val="auto"/>
        </w:rPr>
        <w:t xml:space="preserve">elbow </w:t>
      </w:r>
      <w:r w:rsidR="007E1474" w:rsidRPr="00F52EBD">
        <w:rPr>
          <w:color w:val="auto"/>
        </w:rPr>
        <w:t xml:space="preserve">TDPM </w:t>
      </w:r>
      <w:r w:rsidR="00C17FF0" w:rsidRPr="00F52EBD">
        <w:rPr>
          <w:color w:val="auto"/>
        </w:rPr>
        <w:t>value</w:t>
      </w:r>
      <w:r w:rsidR="007E1474" w:rsidRPr="00F52EBD">
        <w:rPr>
          <w:color w:val="auto"/>
        </w:rPr>
        <w:t xml:space="preserve"> for that trial.</w:t>
      </w:r>
      <w:r w:rsidR="00D2497D" w:rsidRPr="00F52EBD">
        <w:rPr>
          <w:color w:val="auto"/>
        </w:rPr>
        <w:t xml:space="preserve"> </w:t>
      </w:r>
    </w:p>
    <w:p w14:paraId="38200E4B" w14:textId="6C42E786" w:rsidR="00E20283" w:rsidRPr="00F52EBD" w:rsidRDefault="00E20283" w:rsidP="0082421D">
      <w:pPr>
        <w:rPr>
          <w:color w:val="auto"/>
        </w:rPr>
      </w:pPr>
    </w:p>
    <w:p w14:paraId="5DB8ECEC" w14:textId="66FAE6FB" w:rsidR="00E20283" w:rsidRPr="00F52EBD" w:rsidRDefault="00E20283" w:rsidP="0082421D">
      <w:r w:rsidRPr="00F52EBD">
        <w:t>5.</w:t>
      </w:r>
      <w:r w:rsidR="00E55D06" w:rsidRPr="00F52EBD">
        <w:t>3</w:t>
      </w:r>
      <w:r w:rsidRPr="00F52EBD">
        <w:t xml:space="preserve">. </w:t>
      </w:r>
      <w:r w:rsidR="00F74DE0" w:rsidRPr="00F52EBD">
        <w:t xml:space="preserve">To determine participant’s overall TDPM score, </w:t>
      </w:r>
      <w:r w:rsidR="002A680A" w:rsidRPr="00F52EBD">
        <w:t>remov</w:t>
      </w:r>
      <w:r w:rsidR="001245DC" w:rsidRPr="00F52EBD">
        <w:t>e</w:t>
      </w:r>
      <w:r w:rsidR="002A680A" w:rsidRPr="00F52EBD">
        <w:t xml:space="preserve"> the</w:t>
      </w:r>
      <w:r w:rsidRPr="00F52EBD">
        <w:t xml:space="preserve"> smallest and largest TDPM</w:t>
      </w:r>
      <w:r w:rsidR="001245DC" w:rsidRPr="00F52EBD">
        <w:t xml:space="preserve"> values</w:t>
      </w:r>
      <w:r w:rsidR="00723D3E" w:rsidRPr="00F52EBD">
        <w:t xml:space="preserve"> from the six </w:t>
      </w:r>
      <w:r w:rsidR="00EC779E" w:rsidRPr="00F52EBD">
        <w:t xml:space="preserve">non-catch </w:t>
      </w:r>
      <w:r w:rsidR="00723D3E" w:rsidRPr="00F52EBD">
        <w:t>trials</w:t>
      </w:r>
      <w:r w:rsidRPr="00F52EBD">
        <w:t xml:space="preserve">, </w:t>
      </w:r>
      <w:r w:rsidR="00F52EBD">
        <w:t xml:space="preserve">and </w:t>
      </w:r>
      <w:r w:rsidR="00353D51" w:rsidRPr="00F52EBD">
        <w:t>then a</w:t>
      </w:r>
      <w:r w:rsidR="00F74DE0" w:rsidRPr="00F52EBD">
        <w:rPr>
          <w:color w:val="auto"/>
        </w:rPr>
        <w:t>verage t</w:t>
      </w:r>
      <w:r w:rsidR="0039631F" w:rsidRPr="00F52EBD">
        <w:rPr>
          <w:color w:val="auto"/>
        </w:rPr>
        <w:t>he remaining</w:t>
      </w:r>
      <w:r w:rsidR="006541EC" w:rsidRPr="00F52EBD">
        <w:rPr>
          <w:color w:val="auto"/>
        </w:rPr>
        <w:t xml:space="preserve"> four</w:t>
      </w:r>
      <w:r w:rsidR="0039631F" w:rsidRPr="00F52EBD">
        <w:rPr>
          <w:color w:val="auto"/>
        </w:rPr>
        <w:t xml:space="preserve"> trial scores</w:t>
      </w:r>
      <w:r w:rsidR="00B11E7A" w:rsidRPr="00F52EBD">
        <w:rPr>
          <w:color w:val="auto"/>
        </w:rPr>
        <w:fldChar w:fldCharType="begin"/>
      </w:r>
      <w:r w:rsidR="00F46F5D" w:rsidRPr="00F52EBD">
        <w:rPr>
          <w:color w:val="auto"/>
        </w:rPr>
        <w:instrText xml:space="preserve"> ADDIN EN.CITE &lt;EndNote&gt;&lt;Cite&gt;&lt;Author&gt;Wilcox&lt;/Author&gt;&lt;Year&gt;2013&lt;/Year&gt;&lt;RecNum&gt;91&lt;/RecNum&gt;&lt;DisplayText&gt;&lt;style face="superscript"&gt;29&lt;/style&gt;&lt;/DisplayText&gt;&lt;record&gt;&lt;rec-number&gt;91&lt;/rec-number&gt;&lt;foreign-keys&gt;&lt;key app="EN" db-id="222555f9h2tf0ie9ed9pxt9oewd5te5rxdvx" timestamp="1593101477"&gt;91&lt;/key&gt;&lt;/foreign-keys&gt;&lt;ref-type name="Journal Article"&gt;17&lt;/ref-type&gt;&lt;contributors&gt;&lt;authors&gt;&lt;author&gt;Wilcox, Rand R&lt;/author&gt;&lt;author&gt;Granger, Douglas A&lt;/author&gt;&lt;author&gt;Clark, Florence&lt;/author&gt;&lt;/authors&gt;&lt;/contributors&gt;&lt;titles&gt;&lt;title&gt;Modern robust statistical methods: Basics with illustrations using psychobiological data&lt;/title&gt;&lt;secondary-title&gt;Universal Journal of Psychology&lt;/secondary-title&gt;&lt;/titles&gt;&lt;periodical&gt;&lt;full-title&gt;Universal Journal of Psychology&lt;/full-title&gt;&lt;/periodical&gt;&lt;pages&gt;21-31&lt;/pages&gt;&lt;volume&gt;1&lt;/volume&gt;&lt;number&gt;2&lt;/number&gt;&lt;dates&gt;&lt;year&gt;2013&lt;/year&gt;&lt;/dates&gt;&lt;urls&gt;&lt;/urls&gt;&lt;/record&gt;&lt;/Cite&gt;&lt;/EndNote&gt;</w:instrText>
      </w:r>
      <w:r w:rsidR="00B11E7A" w:rsidRPr="00F52EBD">
        <w:rPr>
          <w:color w:val="auto"/>
        </w:rPr>
        <w:fldChar w:fldCharType="separate"/>
      </w:r>
      <w:r w:rsidR="00F46F5D" w:rsidRPr="00F52EBD">
        <w:rPr>
          <w:noProof/>
          <w:color w:val="auto"/>
          <w:vertAlign w:val="superscript"/>
        </w:rPr>
        <w:t>29</w:t>
      </w:r>
      <w:r w:rsidR="00B11E7A" w:rsidRPr="00F52EBD">
        <w:rPr>
          <w:color w:val="auto"/>
        </w:rPr>
        <w:fldChar w:fldCharType="end"/>
      </w:r>
      <w:r w:rsidR="00F74DE0" w:rsidRPr="00F52EBD">
        <w:rPr>
          <w:color w:val="auto"/>
        </w:rPr>
        <w:t>.</w:t>
      </w:r>
      <w:r w:rsidR="00EC779E" w:rsidRPr="00F52EBD">
        <w:rPr>
          <w:color w:val="auto"/>
        </w:rPr>
        <w:t xml:space="preserve"> </w:t>
      </w:r>
    </w:p>
    <w:p w14:paraId="3D442572" w14:textId="77777777" w:rsidR="00436A00" w:rsidRPr="00F52EBD" w:rsidRDefault="00436A00" w:rsidP="001B1519">
      <w:pPr>
        <w:pStyle w:val="NormalWeb"/>
        <w:spacing w:before="0" w:beforeAutospacing="0" w:after="0" w:afterAutospacing="0"/>
        <w:rPr>
          <w:b/>
        </w:rPr>
      </w:pPr>
    </w:p>
    <w:p w14:paraId="3E79FCA8" w14:textId="49DCB7C6" w:rsidR="006305D7" w:rsidRPr="00F52EBD" w:rsidRDefault="006305D7" w:rsidP="001B1519">
      <w:pPr>
        <w:pStyle w:val="NormalWeb"/>
        <w:spacing w:before="0" w:beforeAutospacing="0" w:after="0" w:afterAutospacing="0"/>
        <w:rPr>
          <w:b/>
        </w:rPr>
      </w:pPr>
      <w:r w:rsidRPr="00F52EBD">
        <w:rPr>
          <w:b/>
        </w:rPr>
        <w:t>REPRESENTATIVE RESULTS</w:t>
      </w:r>
      <w:r w:rsidR="00EF1462" w:rsidRPr="00F52EBD">
        <w:rPr>
          <w:b/>
        </w:rPr>
        <w:t>:</w:t>
      </w:r>
    </w:p>
    <w:p w14:paraId="2571184F" w14:textId="21BA6F34" w:rsidR="001F3CE6" w:rsidRPr="00F52EBD" w:rsidRDefault="001F3CE6" w:rsidP="001B1519">
      <w:pPr>
        <w:pStyle w:val="NormalWeb"/>
        <w:spacing w:before="0" w:beforeAutospacing="0" w:after="0" w:afterAutospacing="0"/>
        <w:rPr>
          <w:color w:val="808080"/>
        </w:rPr>
      </w:pPr>
      <w:r w:rsidRPr="00F52EBD">
        <w:rPr>
          <w:b/>
        </w:rPr>
        <w:t>Participants:</w:t>
      </w:r>
    </w:p>
    <w:p w14:paraId="0B826F29" w14:textId="731E7098" w:rsidR="001F3CE6" w:rsidRPr="00F52EBD" w:rsidRDefault="00D961B2" w:rsidP="001F3CE6">
      <w:r w:rsidRPr="00F52EBD">
        <w:t xml:space="preserve">Using the protocol </w:t>
      </w:r>
      <w:r w:rsidR="00A33C6E" w:rsidRPr="00F52EBD">
        <w:t>presented</w:t>
      </w:r>
      <w:r w:rsidRPr="00F52EBD">
        <w:t xml:space="preserve"> here</w:t>
      </w:r>
      <w:r w:rsidR="00CA605D" w:rsidRPr="00F52EBD">
        <w:t>,</w:t>
      </w:r>
      <w:r w:rsidR="00287C6E" w:rsidRPr="00F52EBD">
        <w:t xml:space="preserve"> </w:t>
      </w:r>
      <w:r w:rsidR="001B0CD3" w:rsidRPr="00F52EBD">
        <w:t xml:space="preserve">elbow </w:t>
      </w:r>
      <w:r w:rsidR="00C4277D" w:rsidRPr="00F52EBD">
        <w:t>TDPM was measured for</w:t>
      </w:r>
      <w:r w:rsidR="00CA605D" w:rsidRPr="00F52EBD">
        <w:t xml:space="preserve"> two d</w:t>
      </w:r>
      <w:r w:rsidR="003C74B0" w:rsidRPr="00F52EBD">
        <w:t>ifferent groups of individual</w:t>
      </w:r>
      <w:r w:rsidR="00C4277D" w:rsidRPr="00F52EBD">
        <w:t>s</w:t>
      </w:r>
      <w:r w:rsidR="003C74B0" w:rsidRPr="00F52EBD">
        <w:t xml:space="preserve">: </w:t>
      </w:r>
      <w:r w:rsidR="00BA1341" w:rsidRPr="00F52EBD">
        <w:t xml:space="preserve">20 </w:t>
      </w:r>
      <w:r w:rsidR="003C74B0" w:rsidRPr="00F52EBD">
        <w:t>healthy adults</w:t>
      </w:r>
      <w:r w:rsidR="00BA1341" w:rsidRPr="00F52EBD">
        <w:t>, and eight adults with chronic stroke</w:t>
      </w:r>
      <w:r w:rsidR="004C1071" w:rsidRPr="00F52EBD">
        <w:t xml:space="preserve"> in an academic research laboratory</w:t>
      </w:r>
      <w:r w:rsidR="00461F46" w:rsidRPr="00F52EBD">
        <w:t>.</w:t>
      </w:r>
      <w:r w:rsidR="00732DBF" w:rsidRPr="00F52EBD">
        <w:t xml:space="preserve"> </w:t>
      </w:r>
      <w:r w:rsidR="00D33B2C" w:rsidRPr="00F52EBD">
        <w:t xml:space="preserve">Participants </w:t>
      </w:r>
      <w:r w:rsidR="00EC2086" w:rsidRPr="00F52EBD">
        <w:t xml:space="preserve">for both groups </w:t>
      </w:r>
      <w:r w:rsidR="00D33B2C" w:rsidRPr="00F52EBD">
        <w:t>were recruited from the community using fliers, emails, and word-of-mouth</w:t>
      </w:r>
      <w:r w:rsidR="00EC2086" w:rsidRPr="00F52EBD">
        <w:t xml:space="preserve">. </w:t>
      </w:r>
      <w:r w:rsidR="00287C6E" w:rsidRPr="00F52EBD">
        <w:t xml:space="preserve">The healthy adults </w:t>
      </w:r>
      <w:r w:rsidR="00DC3EB2" w:rsidRPr="00F52EBD">
        <w:t xml:space="preserve">(14 females, </w:t>
      </w:r>
      <w:r w:rsidR="00474560" w:rsidRPr="00F52EBD">
        <w:t>six</w:t>
      </w:r>
      <w:r w:rsidR="00DC3EB2" w:rsidRPr="00F52EBD">
        <w:t xml:space="preserve"> males</w:t>
      </w:r>
      <w:r w:rsidR="00140FFC" w:rsidRPr="00F52EBD">
        <w:t xml:space="preserve">; </w:t>
      </w:r>
      <w:r w:rsidR="00777EAD" w:rsidRPr="00F52EBD">
        <w:t xml:space="preserve">mean age (SD) = </w:t>
      </w:r>
      <w:r w:rsidR="00436A00" w:rsidRPr="00F52EBD">
        <w:t>28</w:t>
      </w:r>
      <w:r w:rsidR="00B434F7" w:rsidRPr="00F52EBD">
        <w:t xml:space="preserve"> </w:t>
      </w:r>
      <w:r w:rsidR="005F5C32" w:rsidRPr="00F52EBD">
        <w:t>(</w:t>
      </w:r>
      <w:r w:rsidR="004E49B2" w:rsidRPr="00F52EBD">
        <w:t>7.9</w:t>
      </w:r>
      <w:r w:rsidR="005F5C32" w:rsidRPr="00F52EBD">
        <w:t xml:space="preserve">) </w:t>
      </w:r>
      <w:r w:rsidR="00B434F7" w:rsidRPr="00F52EBD">
        <w:t>y</w:t>
      </w:r>
      <w:r w:rsidR="00CE0D35" w:rsidRPr="00F52EBD">
        <w:t>ears</w:t>
      </w:r>
      <w:r w:rsidR="003B23F1" w:rsidRPr="00F52EBD">
        <w:t>; 19 right-</w:t>
      </w:r>
      <w:r w:rsidR="00CE0D35" w:rsidRPr="00F52EBD">
        <w:t xml:space="preserve"> and one left-handed</w:t>
      </w:r>
      <w:r w:rsidR="00140FFC" w:rsidRPr="00F52EBD">
        <w:t>) were</w:t>
      </w:r>
      <w:r w:rsidR="00462575" w:rsidRPr="00F52EBD">
        <w:t xml:space="preserve"> </w:t>
      </w:r>
      <w:r w:rsidR="009C5743" w:rsidRPr="00F52EBD">
        <w:t>tested</w:t>
      </w:r>
      <w:r w:rsidR="00462575" w:rsidRPr="00F52EBD">
        <w:t xml:space="preserve"> to generate representative results for an unimpaired population</w:t>
      </w:r>
      <w:r w:rsidR="00523774" w:rsidRPr="00F52EBD">
        <w:t xml:space="preserve">. Inclusion criteria </w:t>
      </w:r>
      <w:proofErr w:type="gramStart"/>
      <w:r w:rsidR="00294E33" w:rsidRPr="00F52EBD">
        <w:t>were:</w:t>
      </w:r>
      <w:proofErr w:type="gramEnd"/>
      <w:r w:rsidR="00294E33" w:rsidRPr="00F52EBD">
        <w:t xml:space="preserve"> age of 18 to 85 years</w:t>
      </w:r>
      <w:r w:rsidR="005177B8" w:rsidRPr="00F52EBD">
        <w:t>;</w:t>
      </w:r>
      <w:r w:rsidR="00294E33" w:rsidRPr="00F52EBD">
        <w:t xml:space="preserve"> ability to follow two-step directions as determined by screening at initial meeting. Ex</w:t>
      </w:r>
      <w:r w:rsidR="005177B8" w:rsidRPr="00F52EBD">
        <w:t xml:space="preserve">clusion criteria </w:t>
      </w:r>
      <w:proofErr w:type="gramStart"/>
      <w:r w:rsidR="005177B8" w:rsidRPr="00F52EBD">
        <w:t>were:</w:t>
      </w:r>
      <w:proofErr w:type="gramEnd"/>
      <w:r w:rsidR="00844307" w:rsidRPr="00F52EBD">
        <w:t xml:space="preserve"> </w:t>
      </w:r>
      <w:r w:rsidR="005177B8" w:rsidRPr="00F52EBD">
        <w:t>histo</w:t>
      </w:r>
      <w:r w:rsidR="00053D54" w:rsidRPr="00F52EBD">
        <w:t>r</w:t>
      </w:r>
      <w:r w:rsidR="005177B8" w:rsidRPr="00F52EBD">
        <w:t xml:space="preserve">y of disease or conditions affecting neuromuscular function the upper limbs </w:t>
      </w:r>
      <w:r w:rsidR="00053D54" w:rsidRPr="00F52EBD">
        <w:t>based upon self-report; reported allergy to metal or latex</w:t>
      </w:r>
      <w:r w:rsidR="00681D97" w:rsidRPr="00F52EBD">
        <w:t>.</w:t>
      </w:r>
      <w:r w:rsidR="00A33C6E" w:rsidRPr="00F52EBD">
        <w:t xml:space="preserve"> </w:t>
      </w:r>
      <w:r w:rsidR="0052560A" w:rsidRPr="00F52EBD">
        <w:t xml:space="preserve">Handedness was assessed using the </w:t>
      </w:r>
      <w:r w:rsidR="00755109" w:rsidRPr="00F52EBD">
        <w:t>Ed</w:t>
      </w:r>
      <w:r w:rsidR="00126BB8" w:rsidRPr="00F52EBD">
        <w:t>inburgh</w:t>
      </w:r>
      <w:r w:rsidR="00755109" w:rsidRPr="00F52EBD">
        <w:t xml:space="preserve"> Handedness Inventory</w:t>
      </w:r>
      <w:r w:rsidR="00755109" w:rsidRPr="00F52EBD">
        <w:fldChar w:fldCharType="begin"/>
      </w:r>
      <w:r w:rsidR="00F46F5D" w:rsidRPr="00F52EBD">
        <w:instrText xml:space="preserve"> ADDIN EN.CITE &lt;EndNote&gt;&lt;Cite&gt;&lt;Author&gt;Oldfield&lt;/Author&gt;&lt;Year&gt;1971&lt;/Year&gt;&lt;RecNum&gt;76&lt;/RecNum&gt;&lt;DisplayText&gt;&lt;style face="superscript"&gt;30&lt;/style&gt;&lt;/DisplayText&gt;&lt;record&gt;&lt;rec-number&gt;76&lt;/rec-number&gt;&lt;foreign-keys&gt;&lt;key app="EN" db-id="222555f9h2tf0ie9ed9pxt9oewd5te5rxdvx" timestamp="1592758115"&gt;76&lt;/key&gt;&lt;/foreign-keys&gt;&lt;ref-type name="Journal Article"&gt;17&lt;/ref-type&gt;&lt;contributors&gt;&lt;authors&gt;&lt;author&gt;Oldfield, Richard C&lt;/author&gt;&lt;/authors&gt;&lt;/contributors&gt;&lt;titles&gt;&lt;title&gt;The assessment and analysis of handedness: the Edinburgh inventory&lt;/title&gt;&lt;secondary-title&gt;Neuropsychologia&lt;/secondary-title&gt;&lt;/titles&gt;&lt;periodical&gt;&lt;full-title&gt;Neuropsychologia&lt;/full-title&gt;&lt;/periodical&gt;&lt;pages&gt;97-113&lt;/pages&gt;&lt;volume&gt;9&lt;/volume&gt;&lt;number&gt;1&lt;/number&gt;&lt;dates&gt;&lt;year&gt;1971&lt;/year&gt;&lt;/dates&gt;&lt;isbn&gt;0028-3932&lt;/isbn&gt;&lt;urls&gt;&lt;/urls&gt;&lt;/record&gt;&lt;/Cite&gt;&lt;/EndNote&gt;</w:instrText>
      </w:r>
      <w:r w:rsidR="00755109" w:rsidRPr="00F52EBD">
        <w:fldChar w:fldCharType="separate"/>
      </w:r>
      <w:r w:rsidR="00F46F5D" w:rsidRPr="00F52EBD">
        <w:rPr>
          <w:noProof/>
          <w:vertAlign w:val="superscript"/>
        </w:rPr>
        <w:t>30</w:t>
      </w:r>
      <w:r w:rsidR="00755109" w:rsidRPr="00F52EBD">
        <w:fldChar w:fldCharType="end"/>
      </w:r>
      <w:r w:rsidR="00755109" w:rsidRPr="00F52EBD">
        <w:t xml:space="preserve">. </w:t>
      </w:r>
      <w:r w:rsidR="001458D3" w:rsidRPr="00F52EBD">
        <w:t>Half of the healthy adult participants had TDPM of their right elbow tested, and half had their left elbow tested (</w:t>
      </w:r>
      <w:r w:rsidR="00D36709" w:rsidRPr="00F52EBD">
        <w:t>block randomization</w:t>
      </w:r>
      <w:r w:rsidR="001458D3" w:rsidRPr="00F52EBD">
        <w:t>).</w:t>
      </w:r>
      <w:r w:rsidR="00CC7D70" w:rsidRPr="00F52EBD">
        <w:t xml:space="preserve"> To determine the test-retest reliability of this protocol, healthy adult participant elbow TDPM was measured twice, one week apart.</w:t>
      </w:r>
      <w:r w:rsidR="0094463A" w:rsidRPr="00F52EBD">
        <w:t xml:space="preserve"> The </w:t>
      </w:r>
      <w:proofErr w:type="spellStart"/>
      <w:r w:rsidR="0094463A" w:rsidRPr="00F52EBD">
        <w:t>tBKT</w:t>
      </w:r>
      <w:proofErr w:type="spellEnd"/>
      <w:r w:rsidR="001A6027" w:rsidRPr="00F52EBD">
        <w:t xml:space="preserve"> </w:t>
      </w:r>
      <w:r w:rsidR="0094463A" w:rsidRPr="00F52EBD">
        <w:t xml:space="preserve">was completed </w:t>
      </w:r>
      <w:r w:rsidR="007424DE" w:rsidRPr="00F52EBD">
        <w:t xml:space="preserve">on Day 1 following TDPM </w:t>
      </w:r>
      <w:r w:rsidR="000727C7" w:rsidRPr="00F52EBD">
        <w:t>testing</w:t>
      </w:r>
      <w:r w:rsidR="007424DE" w:rsidRPr="00F52EBD">
        <w:t>.</w:t>
      </w:r>
      <w:r w:rsidR="00CC7D70" w:rsidRPr="00F52EBD">
        <w:t xml:space="preserve"> </w:t>
      </w:r>
      <w:r w:rsidR="001F3CE6" w:rsidRPr="00F52EBD">
        <w:t>No adverse events occurred for any participant in the healthy participants group.</w:t>
      </w:r>
    </w:p>
    <w:p w14:paraId="6899EE63" w14:textId="77777777" w:rsidR="0079135D" w:rsidRPr="00F52EBD" w:rsidRDefault="0079135D" w:rsidP="00436A00"/>
    <w:p w14:paraId="6B358BCC" w14:textId="0EB371D3" w:rsidR="001F3CE6" w:rsidRPr="00F52EBD" w:rsidRDefault="00D875D1" w:rsidP="001F3CE6">
      <w:r w:rsidRPr="00F52EBD">
        <w:t xml:space="preserve">The </w:t>
      </w:r>
      <w:r w:rsidR="006C1EE3" w:rsidRPr="00F52EBD">
        <w:t xml:space="preserve">elbow of the </w:t>
      </w:r>
      <w:proofErr w:type="spellStart"/>
      <w:r w:rsidR="005102E2" w:rsidRPr="00F52EBD">
        <w:t>ipsilesional</w:t>
      </w:r>
      <w:proofErr w:type="spellEnd"/>
      <w:r w:rsidR="005102E2" w:rsidRPr="00F52EBD">
        <w:t xml:space="preserve"> (</w:t>
      </w:r>
      <w:r w:rsidR="0092247A" w:rsidRPr="00F52EBD">
        <w:t xml:space="preserve">i.e., </w:t>
      </w:r>
      <w:r w:rsidR="005102E2" w:rsidRPr="00F52EBD">
        <w:t xml:space="preserve">less affected) upper limb of the </w:t>
      </w:r>
      <w:r w:rsidRPr="00F52EBD">
        <w:t>individuals with chronic stroke</w:t>
      </w:r>
      <w:r w:rsidR="00E912C8" w:rsidRPr="00F52EBD">
        <w:t xml:space="preserve"> (five males, three females; mean age (SD) = 69 (</w:t>
      </w:r>
      <w:r w:rsidR="004E49B2" w:rsidRPr="00F52EBD">
        <w:t>11.3</w:t>
      </w:r>
      <w:r w:rsidR="00E912C8" w:rsidRPr="00F52EBD">
        <w:t xml:space="preserve">) years; five right </w:t>
      </w:r>
      <w:r w:rsidR="00FD674F" w:rsidRPr="00F52EBD">
        <w:t xml:space="preserve">hemisphere </w:t>
      </w:r>
      <w:r w:rsidR="00E912C8" w:rsidRPr="00F52EBD">
        <w:t xml:space="preserve">stroke, three left </w:t>
      </w:r>
      <w:r w:rsidR="00FD674F" w:rsidRPr="00F52EBD">
        <w:t xml:space="preserve">hemisphere </w:t>
      </w:r>
      <w:r w:rsidR="00E912C8" w:rsidRPr="00F52EBD">
        <w:t>stroke)</w:t>
      </w:r>
      <w:r w:rsidR="009C5743" w:rsidRPr="00F52EBD">
        <w:t xml:space="preserve"> w</w:t>
      </w:r>
      <w:r w:rsidR="006C1EE3" w:rsidRPr="00F52EBD">
        <w:t>as</w:t>
      </w:r>
      <w:r w:rsidR="009C5743" w:rsidRPr="00F52EBD">
        <w:t xml:space="preserve"> tested t</w:t>
      </w:r>
      <w:r w:rsidRPr="00F52EBD">
        <w:t>o represent the protocol’s capability for detecting and quantitatively discriminating TDPM in individuals with suspected mild proprioceptive impairment</w:t>
      </w:r>
      <w:r w:rsidR="00B9272F" w:rsidRPr="00F52EBD">
        <w:t>.</w:t>
      </w:r>
      <w:r w:rsidRPr="00F52EBD">
        <w:t xml:space="preserve"> </w:t>
      </w:r>
      <w:r w:rsidR="00501EA7" w:rsidRPr="00F52EBD">
        <w:t xml:space="preserve">Inclusion criteria for this group </w:t>
      </w:r>
      <w:r w:rsidR="00165C88" w:rsidRPr="00F52EBD">
        <w:t xml:space="preserve">were </w:t>
      </w:r>
      <w:r w:rsidR="00BB37DC" w:rsidRPr="00F52EBD">
        <w:t xml:space="preserve">the same as for the healthy adult group, with the addition </w:t>
      </w:r>
      <w:proofErr w:type="gramStart"/>
      <w:r w:rsidR="00BB37DC" w:rsidRPr="00F52EBD">
        <w:t>of:</w:t>
      </w:r>
      <w:proofErr w:type="gramEnd"/>
      <w:r w:rsidR="008A69BE" w:rsidRPr="00F52EBD">
        <w:t xml:space="preserve"> history of stroke</w:t>
      </w:r>
      <w:r w:rsidR="00376639" w:rsidRPr="00F52EBD">
        <w:t xml:space="preserve"> occurring more than six months prior that</w:t>
      </w:r>
      <w:r w:rsidR="008A69BE" w:rsidRPr="00F52EBD">
        <w:t xml:space="preserve"> impact</w:t>
      </w:r>
      <w:r w:rsidR="00376639" w:rsidRPr="00F52EBD">
        <w:t xml:space="preserve">ed </w:t>
      </w:r>
      <w:r w:rsidR="008A69BE" w:rsidRPr="00F52EBD">
        <w:t>upper extremity function</w:t>
      </w:r>
      <w:r w:rsidR="00BB37DC" w:rsidRPr="00F52EBD">
        <w:t xml:space="preserve">. </w:t>
      </w:r>
      <w:r w:rsidRPr="00F52EBD">
        <w:t xml:space="preserve">Exclusion criteria </w:t>
      </w:r>
      <w:proofErr w:type="gramStart"/>
      <w:r w:rsidRPr="00F52EBD">
        <w:t>were</w:t>
      </w:r>
      <w:r w:rsidR="00156CAB" w:rsidRPr="00F52EBD">
        <w:t>:</w:t>
      </w:r>
      <w:proofErr w:type="gramEnd"/>
      <w:r w:rsidR="00156CAB" w:rsidRPr="00F52EBD">
        <w:t xml:space="preserve"> </w:t>
      </w:r>
      <w:r w:rsidRPr="00F52EBD">
        <w:t xml:space="preserve">any history of </w:t>
      </w:r>
      <w:proofErr w:type="spellStart"/>
      <w:r w:rsidRPr="00F52EBD">
        <w:t>ipsilesional</w:t>
      </w:r>
      <w:proofErr w:type="spellEnd"/>
      <w:r w:rsidRPr="00F52EBD">
        <w:t xml:space="preserve"> upper extremity pain or musculoskeletal injury</w:t>
      </w:r>
      <w:r w:rsidR="00156CAB" w:rsidRPr="00F52EBD">
        <w:t xml:space="preserve">; reported allergy to metal or latex. </w:t>
      </w:r>
      <w:r w:rsidR="00F1720A" w:rsidRPr="00F52EBD">
        <w:t xml:space="preserve">Participants with chronic stroke completed one elbow TDPM </w:t>
      </w:r>
      <w:r w:rsidR="000727C7" w:rsidRPr="00F52EBD">
        <w:t>testing</w:t>
      </w:r>
      <w:r w:rsidR="00F1720A" w:rsidRPr="00F52EBD">
        <w:t xml:space="preserve"> session.</w:t>
      </w:r>
      <w:r w:rsidR="00403E70" w:rsidRPr="00F52EBD">
        <w:t xml:space="preserve"> The </w:t>
      </w:r>
      <w:proofErr w:type="spellStart"/>
      <w:r w:rsidR="00403E70" w:rsidRPr="00F52EBD">
        <w:t>tBKT</w:t>
      </w:r>
      <w:proofErr w:type="spellEnd"/>
      <w:r w:rsidR="00403E70" w:rsidRPr="00F52EBD">
        <w:t xml:space="preserve"> was completed following elbow TDPM</w:t>
      </w:r>
      <w:r w:rsidR="000727C7" w:rsidRPr="00F52EBD">
        <w:t xml:space="preserve"> testing. </w:t>
      </w:r>
      <w:r w:rsidR="001F3CE6" w:rsidRPr="00F52EBD">
        <w:t xml:space="preserve">One participant with stroke reported mild irritation from the EMG sensor adhesive that precluded participation in follow-up testing; no other adverse events occurred. </w:t>
      </w:r>
    </w:p>
    <w:p w14:paraId="6A90FE70" w14:textId="6BB4AB72" w:rsidR="00D875D1" w:rsidRPr="00F52EBD" w:rsidRDefault="00D875D1" w:rsidP="00436A00"/>
    <w:p w14:paraId="53EEF8DF" w14:textId="32E5BC78" w:rsidR="00A1109C" w:rsidRPr="00F52EBD" w:rsidRDefault="001F3CE6" w:rsidP="00436A00">
      <w:pPr>
        <w:rPr>
          <w:b/>
        </w:rPr>
      </w:pPr>
      <w:r w:rsidRPr="00F52EBD">
        <w:rPr>
          <w:b/>
        </w:rPr>
        <w:t xml:space="preserve">Results: </w:t>
      </w:r>
    </w:p>
    <w:p w14:paraId="322F059D" w14:textId="6BDB10C3" w:rsidR="00F91809" w:rsidRPr="00F52EBD" w:rsidRDefault="003D0BC8" w:rsidP="00436A00">
      <w:r w:rsidRPr="00F52EBD">
        <w:t>N</w:t>
      </w:r>
      <w:r w:rsidR="00256D44" w:rsidRPr="00F52EBD">
        <w:t xml:space="preserve">o statistical difference was found between right and left elbow </w:t>
      </w:r>
      <w:r w:rsidR="001F3CE6" w:rsidRPr="00F52EBD">
        <w:t xml:space="preserve">TDPM </w:t>
      </w:r>
      <w:r w:rsidR="00256D44" w:rsidRPr="00F52EBD">
        <w:t>scores</w:t>
      </w:r>
      <w:r w:rsidR="00FB1BEE" w:rsidRPr="00F52EBD">
        <w:t xml:space="preserve"> for healthy adults</w:t>
      </w:r>
      <w:r w:rsidR="00256D44" w:rsidRPr="00F52EBD">
        <w:t xml:space="preserve"> (</w:t>
      </w:r>
      <w:r w:rsidR="00256D44" w:rsidRPr="00F52EBD">
        <w:rPr>
          <w:i/>
          <w:iCs/>
        </w:rPr>
        <w:t xml:space="preserve">p </w:t>
      </w:r>
      <w:r w:rsidR="00256D44" w:rsidRPr="00F52EBD">
        <w:t>= 0.86, two-tailed)</w:t>
      </w:r>
      <w:r w:rsidR="005F1431" w:rsidRPr="00F52EBD">
        <w:t>;</w:t>
      </w:r>
      <w:r w:rsidR="001F3CE6" w:rsidRPr="00F52EBD">
        <w:t xml:space="preserve"> the </w:t>
      </w:r>
      <w:r w:rsidR="00256D44" w:rsidRPr="00F52EBD">
        <w:t xml:space="preserve">data </w:t>
      </w:r>
      <w:r w:rsidR="005F1431" w:rsidRPr="00F52EBD">
        <w:t xml:space="preserve">was </w:t>
      </w:r>
      <w:r w:rsidR="00256D44" w:rsidRPr="00F52EBD">
        <w:t xml:space="preserve">combined for subsequent analyses. The average elbow TDPM for healthy adult participants (n = 20) was 1.19 (±1.02) degrees. </w:t>
      </w:r>
      <w:r w:rsidR="00102CCE" w:rsidRPr="00F52EBD">
        <w:t xml:space="preserve">The </w:t>
      </w:r>
      <w:r w:rsidR="00B44A4A" w:rsidRPr="00F52EBD">
        <w:t xml:space="preserve">Spearman correlation and intraclass correlation coefficient (ICC) were calculated to evaluate test-retest reliability </w:t>
      </w:r>
      <w:r w:rsidR="001F3CE6" w:rsidRPr="00F52EBD">
        <w:t>of the TDPM</w:t>
      </w:r>
      <w:r w:rsidR="00E50224" w:rsidRPr="00F52EBD">
        <w:t>; a</w:t>
      </w:r>
      <w:r w:rsidR="00B44A4A" w:rsidRPr="00F52EBD">
        <w:t xml:space="preserve"> positive and statistically significant relationship was found (</w:t>
      </w:r>
      <w:r w:rsidR="00B44A4A" w:rsidRPr="00F52EBD">
        <w:rPr>
          <w:i/>
          <w:iCs/>
        </w:rPr>
        <w:t>r</w:t>
      </w:r>
      <w:r w:rsidR="00B44A4A" w:rsidRPr="00F52EBD">
        <w:t xml:space="preserve"> = 0.72, </w:t>
      </w:r>
      <w:r w:rsidR="00B44A4A" w:rsidRPr="00F52EBD">
        <w:rPr>
          <w:i/>
          <w:iCs/>
        </w:rPr>
        <w:t>p</w:t>
      </w:r>
      <w:r w:rsidR="00B44A4A" w:rsidRPr="00F52EBD">
        <w:t xml:space="preserve"> &lt; 0.001)</w:t>
      </w:r>
      <w:r w:rsidR="00B924D0" w:rsidRPr="00F52EBD">
        <w:t>,</w:t>
      </w:r>
      <w:r w:rsidR="00B44A4A" w:rsidRPr="00F52EBD">
        <w:t xml:space="preserve"> (ICC 2,4 = 0.84), suggesting moderate to good reliability of the measure among </w:t>
      </w:r>
      <w:r w:rsidR="00B44A4A" w:rsidRPr="00F52EBD">
        <w:lastRenderedPageBreak/>
        <w:t>healthy adult participants</w:t>
      </w:r>
      <w:r w:rsidR="00F26716" w:rsidRPr="00F52EBD">
        <w:fldChar w:fldCharType="begin"/>
      </w:r>
      <w:r w:rsidR="00F46F5D" w:rsidRPr="00F52EBD">
        <w:instrText xml:space="preserve"> ADDIN EN.CITE &lt;EndNote&gt;&lt;Cite&gt;&lt;Author&gt;Portney&lt;/Author&gt;&lt;Year&gt;2009&lt;/Year&gt;&lt;RecNum&gt;95&lt;/RecNum&gt;&lt;DisplayText&gt;&lt;style face="superscript"&gt;24&lt;/style&gt;&lt;/DisplayText&gt;&lt;record&gt;&lt;rec-number&gt;95&lt;/rec-number&gt;&lt;foreign-keys&gt;&lt;key app="EN" db-id="222555f9h2tf0ie9ed9pxt9oewd5te5rxdvx" timestamp="1593114050"&gt;95&lt;/key&gt;&lt;/foreign-keys&gt;&lt;ref-type name="Book"&gt;6&lt;/ref-type&gt;&lt;contributors&gt;&lt;authors&gt;&lt;author&gt;Portney, Leslie Gross&lt;/author&gt;&lt;author&gt;Watkins, Mary P&lt;/author&gt;&lt;/authors&gt;&lt;/contributors&gt;&lt;titles&gt;&lt;title&gt;Foundations of clinical research: applications to practice&lt;/title&gt;&lt;/titles&gt;&lt;volume&gt;892&lt;/volume&gt;&lt;dates&gt;&lt;year&gt;2009&lt;/year&gt;&lt;/dates&gt;&lt;publisher&gt;Pearson/Prentice Hall Upper Saddle River, NJ&lt;/publisher&gt;&lt;urls&gt;&lt;/urls&gt;&lt;/record&gt;&lt;/Cite&gt;&lt;/EndNote&gt;</w:instrText>
      </w:r>
      <w:r w:rsidR="00F26716" w:rsidRPr="00F52EBD">
        <w:fldChar w:fldCharType="separate"/>
      </w:r>
      <w:r w:rsidR="00F46F5D" w:rsidRPr="00F52EBD">
        <w:rPr>
          <w:noProof/>
          <w:vertAlign w:val="superscript"/>
        </w:rPr>
        <w:t>24</w:t>
      </w:r>
      <w:r w:rsidR="00F26716" w:rsidRPr="00F52EBD">
        <w:fldChar w:fldCharType="end"/>
      </w:r>
      <w:r w:rsidR="00B44A4A" w:rsidRPr="00F52EBD">
        <w:t xml:space="preserve"> (</w:t>
      </w:r>
      <w:r w:rsidR="00B44A4A" w:rsidRPr="00F52EBD">
        <w:rPr>
          <w:b/>
          <w:bCs/>
        </w:rPr>
        <w:t>Figure 3</w:t>
      </w:r>
      <w:r w:rsidR="00B44A4A" w:rsidRPr="00F52EBD">
        <w:t xml:space="preserve">). </w:t>
      </w:r>
    </w:p>
    <w:p w14:paraId="7ABB003F" w14:textId="0059A4BD" w:rsidR="00F91809" w:rsidRPr="00F52EBD" w:rsidRDefault="00F91809" w:rsidP="00436A00"/>
    <w:p w14:paraId="247850E2" w14:textId="176519E9" w:rsidR="008675CE" w:rsidRPr="00F52EBD" w:rsidRDefault="00F91809" w:rsidP="0004335A">
      <w:r w:rsidRPr="00F52EBD">
        <w:t xml:space="preserve">The average </w:t>
      </w:r>
      <w:proofErr w:type="spellStart"/>
      <w:r w:rsidRPr="00F52EBD">
        <w:t>ipsilesional</w:t>
      </w:r>
      <w:proofErr w:type="spellEnd"/>
      <w:r w:rsidRPr="00F52EBD">
        <w:t xml:space="preserve"> elbow TDPM for participants with chronic stroke (n = 8) was 8.24 (±4.53) degrees</w:t>
      </w:r>
      <w:r w:rsidR="0010538D" w:rsidRPr="00F52EBD">
        <w:rPr>
          <w:b/>
          <w:bCs/>
        </w:rPr>
        <w:t xml:space="preserve"> </w:t>
      </w:r>
      <w:r w:rsidR="0010538D" w:rsidRPr="00F52EBD">
        <w:t>(</w:t>
      </w:r>
      <w:r w:rsidR="0010538D" w:rsidRPr="00F52EBD">
        <w:rPr>
          <w:b/>
          <w:bCs/>
        </w:rPr>
        <w:t>Table 2</w:t>
      </w:r>
      <w:r w:rsidRPr="00F52EBD">
        <w:t xml:space="preserve">). </w:t>
      </w:r>
      <w:r w:rsidR="00FD674F" w:rsidRPr="00F52EBD">
        <w:t>Participants with chronic stroke were more variable than healthy adult participants</w:t>
      </w:r>
      <w:r w:rsidR="00FD674F" w:rsidRPr="00F52EBD">
        <w:rPr>
          <w:color w:val="auto"/>
        </w:rPr>
        <w:t xml:space="preserve"> </w:t>
      </w:r>
      <w:r w:rsidR="000D23C6" w:rsidRPr="00F52EBD">
        <w:t>(</w:t>
      </w:r>
      <w:r w:rsidR="007C002D" w:rsidRPr="00F52EBD">
        <w:rPr>
          <w:b/>
          <w:bCs/>
        </w:rPr>
        <w:t>Figure</w:t>
      </w:r>
      <w:r w:rsidR="00974D5F" w:rsidRPr="00F52EBD">
        <w:rPr>
          <w:b/>
          <w:bCs/>
        </w:rPr>
        <w:t xml:space="preserve"> 4</w:t>
      </w:r>
      <w:r w:rsidR="003D209D" w:rsidRPr="00F52EBD">
        <w:rPr>
          <w:b/>
          <w:bCs/>
        </w:rPr>
        <w:t>A</w:t>
      </w:r>
      <w:r w:rsidR="00C064DB" w:rsidRPr="00F52EBD">
        <w:t>)</w:t>
      </w:r>
      <w:r w:rsidR="007C002D" w:rsidRPr="00F52EBD">
        <w:rPr>
          <w:color w:val="auto"/>
        </w:rPr>
        <w:t>.</w:t>
      </w:r>
      <w:r w:rsidR="007C002D" w:rsidRPr="00F52EBD">
        <w:t xml:space="preserve"> </w:t>
      </w:r>
      <w:r w:rsidRPr="00F52EBD">
        <w:t>Using a two-tailed</w:t>
      </w:r>
      <w:r w:rsidRPr="00F52EBD">
        <w:rPr>
          <w:i/>
          <w:iCs/>
        </w:rPr>
        <w:t xml:space="preserve"> </w:t>
      </w:r>
      <w:r w:rsidR="00C479BF" w:rsidRPr="00F52EBD">
        <w:t>t-</w:t>
      </w:r>
      <w:r w:rsidRPr="00F52EBD">
        <w:t xml:space="preserve">test, the TDPM of the healthy adult and chronic stroke groups were found to be statistically different, with the adults with chronic stroke requiring a greater elbow extension excursion prior to movement being detected (t = 4.4, </w:t>
      </w:r>
      <w:r w:rsidRPr="00F52EBD">
        <w:rPr>
          <w:i/>
          <w:iCs/>
        </w:rPr>
        <w:t>p</w:t>
      </w:r>
      <w:r w:rsidRPr="00F52EBD">
        <w:t xml:space="preserve"> = 0.003, two-tailed) (</w:t>
      </w:r>
      <w:r w:rsidRPr="00F52EBD">
        <w:rPr>
          <w:b/>
          <w:bCs/>
        </w:rPr>
        <w:t>Table 2</w:t>
      </w:r>
      <w:r w:rsidRPr="00F52EBD">
        <w:t>).</w:t>
      </w:r>
      <w:r w:rsidR="00C753A9" w:rsidRPr="00F52EBD">
        <w:t xml:space="preserve"> </w:t>
      </w:r>
      <w:r w:rsidR="00D21F5D" w:rsidRPr="00F52EBD">
        <w:t>Spearman correlation between</w:t>
      </w:r>
      <w:r w:rsidR="00390782" w:rsidRPr="00F52EBD">
        <w:t xml:space="preserve"> elbow</w:t>
      </w:r>
      <w:r w:rsidR="00D21F5D" w:rsidRPr="00F52EBD">
        <w:t xml:space="preserve"> TDPM and error in targeted reaching as measured by the </w:t>
      </w:r>
      <w:proofErr w:type="spellStart"/>
      <w:r w:rsidR="00D21F5D" w:rsidRPr="00F52EBD">
        <w:t>tBKT</w:t>
      </w:r>
      <w:proofErr w:type="spellEnd"/>
      <w:r w:rsidR="00C73E2C" w:rsidRPr="00F52EBD">
        <w:t xml:space="preserve"> showed a moderate relationship </w:t>
      </w:r>
      <w:r w:rsidR="008D4FD4" w:rsidRPr="00F52EBD">
        <w:t xml:space="preserve">between these two measures </w:t>
      </w:r>
      <w:r w:rsidR="00C73E2C" w:rsidRPr="00F52EBD">
        <w:t>(</w:t>
      </w:r>
      <w:proofErr w:type="spellStart"/>
      <w:r w:rsidR="00C73E2C" w:rsidRPr="00F52EBD">
        <w:rPr>
          <w:i/>
          <w:iCs/>
        </w:rPr>
        <w:t>r</w:t>
      </w:r>
      <w:r w:rsidR="009F5A98" w:rsidRPr="00F52EBD">
        <w:rPr>
          <w:i/>
          <w:iCs/>
          <w:vertAlign w:val="subscript"/>
        </w:rPr>
        <w:t>s</w:t>
      </w:r>
      <w:proofErr w:type="spellEnd"/>
      <w:r w:rsidR="00C73E2C" w:rsidRPr="00F52EBD">
        <w:t xml:space="preserve"> = 0.63,</w:t>
      </w:r>
      <w:r w:rsidR="00C73E2C" w:rsidRPr="00F52EBD">
        <w:rPr>
          <w:i/>
          <w:iCs/>
        </w:rPr>
        <w:t xml:space="preserve"> p</w:t>
      </w:r>
      <w:r w:rsidR="00C73E2C" w:rsidRPr="00F52EBD">
        <w:t xml:space="preserve"> &lt; 0.001) (</w:t>
      </w:r>
      <w:r w:rsidR="00C73E2C" w:rsidRPr="00F52EBD">
        <w:rPr>
          <w:b/>
          <w:bCs/>
        </w:rPr>
        <w:t xml:space="preserve">Figure </w:t>
      </w:r>
      <w:r w:rsidR="00597EDF" w:rsidRPr="00F52EBD">
        <w:rPr>
          <w:b/>
          <w:bCs/>
        </w:rPr>
        <w:t>5</w:t>
      </w:r>
      <w:r w:rsidR="00C73E2C" w:rsidRPr="00F52EBD">
        <w:t>)</w:t>
      </w:r>
      <w:r w:rsidR="00390782" w:rsidRPr="00F52EBD">
        <w:t>.</w:t>
      </w:r>
      <w:r w:rsidR="00D21F5D" w:rsidRPr="00F52EBD">
        <w:t xml:space="preserve"> </w:t>
      </w:r>
      <w:r w:rsidR="00CE3967" w:rsidRPr="00F52EBD">
        <w:t xml:space="preserve">Participant </w:t>
      </w:r>
      <w:proofErr w:type="spellStart"/>
      <w:r w:rsidR="00CE3967" w:rsidRPr="00F52EBD">
        <w:t>tBKT</w:t>
      </w:r>
      <w:proofErr w:type="spellEnd"/>
      <w:r w:rsidR="00CE3967" w:rsidRPr="00F52EBD">
        <w:t xml:space="preserve"> scores are shown in </w:t>
      </w:r>
      <w:r w:rsidR="00CE3967" w:rsidRPr="00F52EBD">
        <w:rPr>
          <w:b/>
          <w:bCs/>
        </w:rPr>
        <w:t>Figure 4B</w:t>
      </w:r>
      <w:r w:rsidR="00CE3967" w:rsidRPr="00F52EBD">
        <w:t>.</w:t>
      </w:r>
    </w:p>
    <w:p w14:paraId="40838639" w14:textId="77777777" w:rsidR="00436A00" w:rsidRPr="00F52EBD" w:rsidRDefault="00436A00" w:rsidP="00436A00"/>
    <w:p w14:paraId="3C9083F6" w14:textId="35EDCFAC" w:rsidR="00B32616" w:rsidRPr="00F52EBD" w:rsidRDefault="00B32616" w:rsidP="001B1519">
      <w:pPr>
        <w:rPr>
          <w:bCs/>
          <w:color w:val="808080"/>
        </w:rPr>
      </w:pPr>
      <w:r w:rsidRPr="00F52EBD">
        <w:rPr>
          <w:b/>
        </w:rPr>
        <w:t xml:space="preserve">FIGURE </w:t>
      </w:r>
      <w:r w:rsidR="0013621E" w:rsidRPr="00F52EBD">
        <w:rPr>
          <w:b/>
        </w:rPr>
        <w:t xml:space="preserve">AND TABLE </w:t>
      </w:r>
      <w:r w:rsidRPr="00F52EBD">
        <w:rPr>
          <w:b/>
        </w:rPr>
        <w:t>LEGENDS:</w:t>
      </w:r>
      <w:r w:rsidRPr="00F52EBD">
        <w:rPr>
          <w:color w:val="808080"/>
        </w:rPr>
        <w:t xml:space="preserve"> </w:t>
      </w:r>
    </w:p>
    <w:p w14:paraId="4F114526" w14:textId="5F12099B" w:rsidR="00BD123C" w:rsidRPr="00F52EBD" w:rsidRDefault="00BD123C" w:rsidP="007A4DD6">
      <w:pPr>
        <w:rPr>
          <w:color w:val="auto"/>
        </w:rPr>
      </w:pPr>
      <w:r w:rsidRPr="00F52EBD">
        <w:rPr>
          <w:b/>
          <w:bCs/>
          <w:color w:val="auto"/>
        </w:rPr>
        <w:t>Figure 1:</w:t>
      </w:r>
      <w:r w:rsidR="00C90BB7" w:rsidRPr="00F52EBD">
        <w:rPr>
          <w:b/>
          <w:bCs/>
          <w:color w:val="auto"/>
        </w:rPr>
        <w:t xml:space="preserve"> Participant </w:t>
      </w:r>
      <w:r w:rsidR="00B41570" w:rsidRPr="00F52EBD">
        <w:rPr>
          <w:b/>
          <w:bCs/>
          <w:color w:val="auto"/>
        </w:rPr>
        <w:t xml:space="preserve">setup </w:t>
      </w:r>
      <w:r w:rsidR="00C90BB7" w:rsidRPr="00F52EBD">
        <w:rPr>
          <w:b/>
          <w:bCs/>
          <w:color w:val="auto"/>
        </w:rPr>
        <w:t>for</w:t>
      </w:r>
      <w:r w:rsidR="006D619E" w:rsidRPr="00F52EBD">
        <w:rPr>
          <w:b/>
          <w:bCs/>
          <w:color w:val="auto"/>
        </w:rPr>
        <w:t xml:space="preserve"> </w:t>
      </w:r>
      <w:r w:rsidR="00556BA4" w:rsidRPr="00F52EBD">
        <w:rPr>
          <w:b/>
          <w:bCs/>
          <w:color w:val="auto"/>
        </w:rPr>
        <w:t xml:space="preserve">elbow </w:t>
      </w:r>
      <w:r w:rsidR="006D619E" w:rsidRPr="00F52EBD">
        <w:rPr>
          <w:b/>
          <w:bCs/>
          <w:color w:val="auto"/>
        </w:rPr>
        <w:t>threshold to detection of passive movement (TDPM)</w:t>
      </w:r>
      <w:r w:rsidR="00C90BB7" w:rsidRPr="00F52EBD">
        <w:rPr>
          <w:b/>
          <w:bCs/>
          <w:color w:val="auto"/>
        </w:rPr>
        <w:t xml:space="preserve"> testing.</w:t>
      </w:r>
      <w:r w:rsidR="00CB341D" w:rsidRPr="00F52EBD">
        <w:rPr>
          <w:color w:val="auto"/>
        </w:rPr>
        <w:t xml:space="preserve"> </w:t>
      </w:r>
      <w:r w:rsidR="00B41570" w:rsidRPr="00F52EBD">
        <w:rPr>
          <w:color w:val="auto"/>
        </w:rPr>
        <w:t>The</w:t>
      </w:r>
      <w:r w:rsidR="000650A2" w:rsidRPr="00F52EBD">
        <w:rPr>
          <w:color w:val="auto"/>
        </w:rPr>
        <w:t xml:space="preserve"> continuous passive motion (CPM) machine extended the participant’s elbow at a constant speed of 0.23°/s. </w:t>
      </w:r>
      <w:r w:rsidR="00A33684" w:rsidRPr="00F52EBD">
        <w:rPr>
          <w:color w:val="auto"/>
        </w:rPr>
        <w:t xml:space="preserve">Note </w:t>
      </w:r>
      <w:r w:rsidR="00B14CB4">
        <w:rPr>
          <w:color w:val="auto"/>
        </w:rPr>
        <w:t xml:space="preserve">the </w:t>
      </w:r>
      <w:r w:rsidR="00A33684" w:rsidRPr="00F52EBD">
        <w:rPr>
          <w:color w:val="auto"/>
        </w:rPr>
        <w:t>v</w:t>
      </w:r>
      <w:r w:rsidR="00E561E2" w:rsidRPr="00F52EBD">
        <w:rPr>
          <w:color w:val="auto"/>
        </w:rPr>
        <w:t>isual screen placed to occlude vision of the testing arm</w:t>
      </w:r>
      <w:r w:rsidR="006D619E" w:rsidRPr="00F52EBD">
        <w:rPr>
          <w:color w:val="auto"/>
        </w:rPr>
        <w:t xml:space="preserve">. </w:t>
      </w:r>
      <w:r w:rsidR="006733B3" w:rsidRPr="00F52EBD">
        <w:rPr>
          <w:color w:val="auto"/>
        </w:rPr>
        <w:t>Not visible are hearing occlusion headphones</w:t>
      </w:r>
      <w:r w:rsidR="000649A3" w:rsidRPr="00F52EBD">
        <w:rPr>
          <w:color w:val="auto"/>
        </w:rPr>
        <w:t xml:space="preserve">, and </w:t>
      </w:r>
      <w:r w:rsidR="00B14CB4">
        <w:rPr>
          <w:color w:val="auto"/>
        </w:rPr>
        <w:t xml:space="preserve">a </w:t>
      </w:r>
      <w:r w:rsidR="002B7E95" w:rsidRPr="00F52EBD">
        <w:rPr>
          <w:color w:val="auto"/>
        </w:rPr>
        <w:t xml:space="preserve">trigger switch for </w:t>
      </w:r>
      <w:r w:rsidR="005E0F86" w:rsidRPr="00F52EBD">
        <w:rPr>
          <w:color w:val="auto"/>
        </w:rPr>
        <w:t>participant indication of movement detection.</w:t>
      </w:r>
    </w:p>
    <w:p w14:paraId="55499EDE" w14:textId="35416767" w:rsidR="006F42F9" w:rsidRPr="00F52EBD" w:rsidRDefault="006F42F9" w:rsidP="007A4DD6">
      <w:pPr>
        <w:rPr>
          <w:color w:val="auto"/>
        </w:rPr>
      </w:pPr>
    </w:p>
    <w:p w14:paraId="2928A918" w14:textId="3E9EA125" w:rsidR="006F42F9" w:rsidRPr="00F52EBD" w:rsidRDefault="006F42F9" w:rsidP="007A4DD6">
      <w:pPr>
        <w:rPr>
          <w:color w:val="auto"/>
        </w:rPr>
      </w:pPr>
      <w:r w:rsidRPr="00F52EBD">
        <w:rPr>
          <w:b/>
          <w:bCs/>
          <w:color w:val="auto"/>
        </w:rPr>
        <w:t>Figure 2: Example</w:t>
      </w:r>
      <w:r w:rsidR="00D66460" w:rsidRPr="00F52EBD">
        <w:rPr>
          <w:b/>
          <w:bCs/>
          <w:color w:val="auto"/>
        </w:rPr>
        <w:t xml:space="preserve"> </w:t>
      </w:r>
      <w:proofErr w:type="spellStart"/>
      <w:r w:rsidR="00D66460" w:rsidRPr="00F52EBD">
        <w:rPr>
          <w:b/>
          <w:bCs/>
          <w:color w:val="auto"/>
        </w:rPr>
        <w:t>electrogoniometer</w:t>
      </w:r>
      <w:proofErr w:type="spellEnd"/>
      <w:r w:rsidR="00D66460" w:rsidRPr="00F52EBD">
        <w:rPr>
          <w:b/>
          <w:bCs/>
          <w:color w:val="auto"/>
        </w:rPr>
        <w:t xml:space="preserve"> tracing with </w:t>
      </w:r>
      <w:r w:rsidR="00475C39" w:rsidRPr="00F52EBD">
        <w:rPr>
          <w:b/>
          <w:bCs/>
          <w:color w:val="auto"/>
        </w:rPr>
        <w:t>detection</w:t>
      </w:r>
      <w:r w:rsidR="00F00D16" w:rsidRPr="00F52EBD">
        <w:rPr>
          <w:b/>
          <w:bCs/>
          <w:color w:val="auto"/>
        </w:rPr>
        <w:t xml:space="preserve"> point</w:t>
      </w:r>
      <w:r w:rsidR="004E43A1" w:rsidRPr="00F52EBD">
        <w:rPr>
          <w:color w:val="auto"/>
        </w:rPr>
        <w:t xml:space="preserve">. The </w:t>
      </w:r>
      <w:proofErr w:type="spellStart"/>
      <w:r w:rsidR="004E43A1" w:rsidRPr="00F52EBD">
        <w:rPr>
          <w:color w:val="auto"/>
        </w:rPr>
        <w:t>electrogoniometer</w:t>
      </w:r>
      <w:proofErr w:type="spellEnd"/>
      <w:r w:rsidR="004E43A1" w:rsidRPr="00F52EBD">
        <w:rPr>
          <w:color w:val="auto"/>
        </w:rPr>
        <w:t xml:space="preserve"> line tracing</w:t>
      </w:r>
      <w:r w:rsidR="002C0989" w:rsidRPr="00F52EBD">
        <w:rPr>
          <w:color w:val="auto"/>
        </w:rPr>
        <w:t xml:space="preserve"> (green</w:t>
      </w:r>
      <w:r w:rsidR="00606B54" w:rsidRPr="00F52EBD">
        <w:rPr>
          <w:color w:val="auto"/>
        </w:rPr>
        <w:t xml:space="preserve"> line</w:t>
      </w:r>
      <w:r w:rsidR="002C0989" w:rsidRPr="00F52EBD">
        <w:rPr>
          <w:color w:val="auto"/>
        </w:rPr>
        <w:t>)</w:t>
      </w:r>
      <w:r w:rsidR="004E43A1" w:rsidRPr="00F52EBD">
        <w:rPr>
          <w:color w:val="auto"/>
        </w:rPr>
        <w:t xml:space="preserve">, </w:t>
      </w:r>
      <w:r w:rsidR="00FD35AC" w:rsidRPr="00F52EBD">
        <w:rPr>
          <w:color w:val="auto"/>
        </w:rPr>
        <w:t xml:space="preserve">start point of the continuous passive motion (CPM) machine </w:t>
      </w:r>
      <w:r w:rsidR="00B12B76" w:rsidRPr="00F52EBD">
        <w:rPr>
          <w:color w:val="auto"/>
        </w:rPr>
        <w:t>movement</w:t>
      </w:r>
      <w:r w:rsidR="00B55C6F" w:rsidRPr="00F52EBD">
        <w:rPr>
          <w:color w:val="auto"/>
        </w:rPr>
        <w:t xml:space="preserve">, </w:t>
      </w:r>
      <w:r w:rsidR="00B12B76" w:rsidRPr="00F52EBD">
        <w:rPr>
          <w:color w:val="auto"/>
        </w:rPr>
        <w:t>and the point at which</w:t>
      </w:r>
      <w:r w:rsidR="0044778E" w:rsidRPr="00F52EBD">
        <w:rPr>
          <w:color w:val="auto"/>
        </w:rPr>
        <w:t xml:space="preserve"> </w:t>
      </w:r>
      <w:r w:rsidR="00B12B76" w:rsidRPr="00F52EBD">
        <w:rPr>
          <w:color w:val="auto"/>
        </w:rPr>
        <w:t>participant indicated movement</w:t>
      </w:r>
      <w:r w:rsidR="0044778E" w:rsidRPr="00F52EBD">
        <w:rPr>
          <w:color w:val="auto"/>
        </w:rPr>
        <w:t xml:space="preserve"> </w:t>
      </w:r>
      <w:r w:rsidR="00B12B76" w:rsidRPr="00F52EBD">
        <w:rPr>
          <w:color w:val="auto"/>
        </w:rPr>
        <w:t xml:space="preserve">was </w:t>
      </w:r>
      <w:r w:rsidR="00323450" w:rsidRPr="00F52EBD">
        <w:rPr>
          <w:color w:val="auto"/>
        </w:rPr>
        <w:t>detected</w:t>
      </w:r>
      <w:r w:rsidR="002703BE" w:rsidRPr="00F52EBD">
        <w:rPr>
          <w:color w:val="auto"/>
        </w:rPr>
        <w:t xml:space="preserve"> (first blue peak)</w:t>
      </w:r>
      <w:r w:rsidR="00B55C6F" w:rsidRPr="00F52EBD">
        <w:rPr>
          <w:color w:val="auto"/>
        </w:rPr>
        <w:t xml:space="preserve"> </w:t>
      </w:r>
      <w:r w:rsidR="00B12B76" w:rsidRPr="00F52EBD">
        <w:rPr>
          <w:color w:val="auto"/>
        </w:rPr>
        <w:t>are shown.</w:t>
      </w:r>
      <w:r w:rsidR="00CF6CBD" w:rsidRPr="00F52EBD">
        <w:rPr>
          <w:color w:val="auto"/>
        </w:rPr>
        <w:t xml:space="preserve"> </w:t>
      </w:r>
      <w:r w:rsidR="00D605BA" w:rsidRPr="00F52EBD">
        <w:rPr>
          <w:color w:val="auto"/>
        </w:rPr>
        <w:t>The</w:t>
      </w:r>
      <w:r w:rsidR="00FD1A3A" w:rsidRPr="00F52EBD">
        <w:rPr>
          <w:color w:val="auto"/>
        </w:rPr>
        <w:t xml:space="preserve"> </w:t>
      </w:r>
      <w:r w:rsidR="00A51146" w:rsidRPr="00F52EBD">
        <w:rPr>
          <w:color w:val="auto"/>
        </w:rPr>
        <w:t xml:space="preserve">difference between </w:t>
      </w:r>
      <w:proofErr w:type="spellStart"/>
      <w:r w:rsidR="00CF6CBD" w:rsidRPr="00F52EBD">
        <w:rPr>
          <w:color w:val="auto"/>
        </w:rPr>
        <w:t>e</w:t>
      </w:r>
      <w:r w:rsidR="00A51146" w:rsidRPr="00F52EBD">
        <w:rPr>
          <w:color w:val="auto"/>
        </w:rPr>
        <w:t>le</w:t>
      </w:r>
      <w:r w:rsidR="00CF6CBD" w:rsidRPr="00F52EBD">
        <w:rPr>
          <w:color w:val="auto"/>
        </w:rPr>
        <w:t>ctrogoniometer</w:t>
      </w:r>
      <w:proofErr w:type="spellEnd"/>
      <w:r w:rsidR="0044284A" w:rsidRPr="00F52EBD">
        <w:rPr>
          <w:color w:val="auto"/>
        </w:rPr>
        <w:t xml:space="preserve"> readings at the start of the trial</w:t>
      </w:r>
      <w:r w:rsidR="00F00D16" w:rsidRPr="00F52EBD">
        <w:rPr>
          <w:color w:val="auto"/>
        </w:rPr>
        <w:t xml:space="preserve"> (pink circle)</w:t>
      </w:r>
      <w:r w:rsidR="0044284A" w:rsidRPr="00F52EBD">
        <w:rPr>
          <w:color w:val="auto"/>
        </w:rPr>
        <w:t xml:space="preserve"> and at detection</w:t>
      </w:r>
      <w:r w:rsidR="00F00D16" w:rsidRPr="00F52EBD">
        <w:rPr>
          <w:color w:val="auto"/>
        </w:rPr>
        <w:t xml:space="preserve"> point</w:t>
      </w:r>
      <w:r w:rsidR="0044284A" w:rsidRPr="00F52EBD">
        <w:rPr>
          <w:color w:val="auto"/>
        </w:rPr>
        <w:t xml:space="preserve"> </w:t>
      </w:r>
      <w:r w:rsidR="00F00D16" w:rsidRPr="00F52EBD">
        <w:rPr>
          <w:color w:val="auto"/>
        </w:rPr>
        <w:t xml:space="preserve">(orange circle) </w:t>
      </w:r>
      <w:r w:rsidR="00A51146" w:rsidRPr="00F52EBD">
        <w:rPr>
          <w:color w:val="auto"/>
        </w:rPr>
        <w:t>determines</w:t>
      </w:r>
      <w:r w:rsidR="00D605BA" w:rsidRPr="00F52EBD">
        <w:rPr>
          <w:color w:val="auto"/>
        </w:rPr>
        <w:t xml:space="preserve"> </w:t>
      </w:r>
      <w:r w:rsidR="009F2ED5" w:rsidRPr="00F52EBD">
        <w:rPr>
          <w:color w:val="auto"/>
        </w:rPr>
        <w:t xml:space="preserve">the </w:t>
      </w:r>
      <w:r w:rsidR="00D605BA" w:rsidRPr="00F52EBD">
        <w:rPr>
          <w:color w:val="auto"/>
        </w:rPr>
        <w:t xml:space="preserve">TDPM </w:t>
      </w:r>
      <w:r w:rsidR="00FD1A3A" w:rsidRPr="00F52EBD">
        <w:rPr>
          <w:color w:val="auto"/>
        </w:rPr>
        <w:t>value</w:t>
      </w:r>
      <w:r w:rsidR="00D605BA" w:rsidRPr="00F52EBD">
        <w:rPr>
          <w:color w:val="auto"/>
        </w:rPr>
        <w:t xml:space="preserve"> for that trial.</w:t>
      </w:r>
    </w:p>
    <w:p w14:paraId="3DE91C18" w14:textId="77777777" w:rsidR="00E661B4" w:rsidRPr="00F52EBD" w:rsidRDefault="00E661B4" w:rsidP="007A4DD6">
      <w:pPr>
        <w:rPr>
          <w:b/>
          <w:bCs/>
          <w:color w:val="auto"/>
        </w:rPr>
      </w:pPr>
    </w:p>
    <w:p w14:paraId="2159AB23" w14:textId="392B1C92" w:rsidR="00D92B12" w:rsidRPr="00F52EBD" w:rsidRDefault="002D450C" w:rsidP="007A4DD6">
      <w:pPr>
        <w:rPr>
          <w:color w:val="auto"/>
        </w:rPr>
      </w:pPr>
      <w:r w:rsidRPr="00F52EBD">
        <w:rPr>
          <w:b/>
          <w:bCs/>
          <w:color w:val="auto"/>
        </w:rPr>
        <w:t xml:space="preserve">Figure </w:t>
      </w:r>
      <w:r w:rsidR="00B12B76" w:rsidRPr="00F52EBD">
        <w:rPr>
          <w:b/>
          <w:bCs/>
          <w:color w:val="auto"/>
        </w:rPr>
        <w:t>3</w:t>
      </w:r>
      <w:r w:rsidRPr="00F52EBD">
        <w:rPr>
          <w:b/>
          <w:bCs/>
          <w:color w:val="auto"/>
        </w:rPr>
        <w:t>: Test-retest reliability of</w:t>
      </w:r>
      <w:r w:rsidR="00556BA4" w:rsidRPr="00F52EBD">
        <w:rPr>
          <w:b/>
          <w:bCs/>
          <w:color w:val="auto"/>
        </w:rPr>
        <w:t xml:space="preserve"> elbow</w:t>
      </w:r>
      <w:r w:rsidRPr="00F52EBD">
        <w:rPr>
          <w:b/>
          <w:bCs/>
          <w:color w:val="auto"/>
        </w:rPr>
        <w:t xml:space="preserve"> </w:t>
      </w:r>
      <w:r w:rsidR="006733B3" w:rsidRPr="00F52EBD">
        <w:rPr>
          <w:b/>
          <w:bCs/>
          <w:color w:val="auto"/>
        </w:rPr>
        <w:t>threshold to detection of passive movement (TDPM)</w:t>
      </w:r>
      <w:r w:rsidRPr="00F52EBD">
        <w:rPr>
          <w:b/>
          <w:bCs/>
          <w:color w:val="auto"/>
        </w:rPr>
        <w:t xml:space="preserve"> method</w:t>
      </w:r>
      <w:r w:rsidR="00334DCA" w:rsidRPr="00F52EBD">
        <w:rPr>
          <w:b/>
          <w:bCs/>
          <w:color w:val="auto"/>
        </w:rPr>
        <w:t xml:space="preserve"> in healthy adults</w:t>
      </w:r>
      <w:r w:rsidRPr="00F52EBD">
        <w:rPr>
          <w:b/>
          <w:bCs/>
          <w:color w:val="auto"/>
        </w:rPr>
        <w:t>.</w:t>
      </w:r>
      <w:r w:rsidR="0064681E" w:rsidRPr="00F52EBD">
        <w:rPr>
          <w:color w:val="auto"/>
        </w:rPr>
        <w:t xml:space="preserve"> </w:t>
      </w:r>
      <w:r w:rsidR="00C57631" w:rsidRPr="00F52EBD">
        <w:rPr>
          <w:color w:val="auto"/>
        </w:rPr>
        <w:t>Spearman</w:t>
      </w:r>
      <w:r w:rsidR="00EC5994" w:rsidRPr="00F52EBD">
        <w:rPr>
          <w:color w:val="auto"/>
        </w:rPr>
        <w:t xml:space="preserve"> </w:t>
      </w:r>
      <w:r w:rsidR="00F851C8" w:rsidRPr="00F52EBD">
        <w:rPr>
          <w:color w:val="auto"/>
        </w:rPr>
        <w:t>correlation and intraclass correlation coefficient (ICC) of</w:t>
      </w:r>
      <w:r w:rsidR="00D92B12" w:rsidRPr="00F52EBD">
        <w:rPr>
          <w:color w:val="auto"/>
        </w:rPr>
        <w:t xml:space="preserve"> Day 1 and Day 2 (tested one week apart)</w:t>
      </w:r>
      <w:r w:rsidR="00F851C8" w:rsidRPr="00F52EBD">
        <w:rPr>
          <w:color w:val="auto"/>
        </w:rPr>
        <w:t xml:space="preserve"> </w:t>
      </w:r>
      <w:r w:rsidR="0064681E" w:rsidRPr="00F52EBD">
        <w:rPr>
          <w:color w:val="auto"/>
        </w:rPr>
        <w:t xml:space="preserve">were used to compare </w:t>
      </w:r>
      <w:r w:rsidR="00285558" w:rsidRPr="00F52EBD">
        <w:rPr>
          <w:color w:val="auto"/>
        </w:rPr>
        <w:t>TDPM score</w:t>
      </w:r>
      <w:r w:rsidR="00456B6E" w:rsidRPr="00F52EBD">
        <w:rPr>
          <w:color w:val="auto"/>
        </w:rPr>
        <w:t>s</w:t>
      </w:r>
      <w:r w:rsidR="00D92B12" w:rsidRPr="00F52EBD">
        <w:rPr>
          <w:color w:val="auto"/>
        </w:rPr>
        <w:t>.</w:t>
      </w:r>
      <w:r w:rsidR="00481B19" w:rsidRPr="00F52EBD">
        <w:rPr>
          <w:color w:val="auto"/>
        </w:rPr>
        <w:t xml:space="preserve"> </w:t>
      </w:r>
      <w:r w:rsidR="00FD674F" w:rsidRPr="00F52EBD">
        <w:rPr>
          <w:color w:val="auto"/>
        </w:rPr>
        <w:t xml:space="preserve">Figures show line of fit with 95% confidence interval (shaded area) and a density ellipse. </w:t>
      </w:r>
      <w:r w:rsidR="00D92B12" w:rsidRPr="00F52EBD">
        <w:t>A positive and statistically significant relationship was found (</w:t>
      </w:r>
      <w:proofErr w:type="spellStart"/>
      <w:r w:rsidR="00D92B12" w:rsidRPr="00F52EBD">
        <w:rPr>
          <w:i/>
          <w:iCs/>
        </w:rPr>
        <w:t>r</w:t>
      </w:r>
      <w:r w:rsidR="00FA6ADC" w:rsidRPr="00F52EBD">
        <w:rPr>
          <w:i/>
          <w:iCs/>
          <w:vertAlign w:val="subscript"/>
        </w:rPr>
        <w:t>s</w:t>
      </w:r>
      <w:proofErr w:type="spellEnd"/>
      <w:r w:rsidR="00D92B12" w:rsidRPr="00F52EBD">
        <w:t xml:space="preserve"> = 0.7</w:t>
      </w:r>
      <w:r w:rsidR="00FA6ADC" w:rsidRPr="00F52EBD">
        <w:t>2</w:t>
      </w:r>
      <w:r w:rsidR="00D92B12" w:rsidRPr="00F52EBD">
        <w:t xml:space="preserve">, </w:t>
      </w:r>
      <w:r w:rsidR="00D92B12" w:rsidRPr="00F52EBD">
        <w:rPr>
          <w:i/>
          <w:iCs/>
        </w:rPr>
        <w:t>p</w:t>
      </w:r>
      <w:r w:rsidR="00D92B12" w:rsidRPr="00F52EBD">
        <w:t xml:space="preserve"> &lt; 0.00</w:t>
      </w:r>
      <w:r w:rsidR="00FA6ADC" w:rsidRPr="00F52EBD">
        <w:t>3</w:t>
      </w:r>
      <w:r w:rsidR="00D92B12" w:rsidRPr="00F52EBD">
        <w:t>).</w:t>
      </w:r>
    </w:p>
    <w:p w14:paraId="281855CB" w14:textId="77777777" w:rsidR="00E661B4" w:rsidRPr="00F52EBD" w:rsidRDefault="00E661B4" w:rsidP="007A4DD6">
      <w:pPr>
        <w:rPr>
          <w:color w:val="auto"/>
        </w:rPr>
      </w:pPr>
    </w:p>
    <w:p w14:paraId="46314AB4" w14:textId="78F9D368" w:rsidR="001C3E6A" w:rsidRPr="00F52EBD" w:rsidRDefault="001C3E6A" w:rsidP="007A4DD6">
      <w:r w:rsidRPr="00F52EBD">
        <w:rPr>
          <w:b/>
          <w:bCs/>
        </w:rPr>
        <w:t xml:space="preserve">Figure </w:t>
      </w:r>
      <w:r w:rsidR="009B5D6F" w:rsidRPr="00F52EBD">
        <w:rPr>
          <w:b/>
          <w:bCs/>
        </w:rPr>
        <w:t>4</w:t>
      </w:r>
      <w:r w:rsidRPr="00F52EBD">
        <w:rPr>
          <w:b/>
          <w:bCs/>
        </w:rPr>
        <w:t xml:space="preserve">: </w:t>
      </w:r>
      <w:r w:rsidR="00DE028A" w:rsidRPr="00F52EBD">
        <w:rPr>
          <w:b/>
          <w:bCs/>
        </w:rPr>
        <w:t xml:space="preserve">Representative results for </w:t>
      </w:r>
      <w:r w:rsidR="00DA7EA6" w:rsidRPr="00F52EBD">
        <w:rPr>
          <w:b/>
          <w:bCs/>
        </w:rPr>
        <w:t>e</w:t>
      </w:r>
      <w:r w:rsidR="00045264" w:rsidRPr="00F52EBD">
        <w:rPr>
          <w:b/>
          <w:bCs/>
        </w:rPr>
        <w:t>lbow t</w:t>
      </w:r>
      <w:r w:rsidR="00957430" w:rsidRPr="00F52EBD">
        <w:rPr>
          <w:b/>
          <w:bCs/>
        </w:rPr>
        <w:t>hreshold to detection of passive movement (TDPM)</w:t>
      </w:r>
      <w:r w:rsidR="00BA43EF" w:rsidRPr="00F52EBD">
        <w:rPr>
          <w:b/>
          <w:bCs/>
        </w:rPr>
        <w:t xml:space="preserve"> (A)</w:t>
      </w:r>
      <w:r w:rsidR="00957430" w:rsidRPr="00F52EBD">
        <w:rPr>
          <w:b/>
          <w:bCs/>
        </w:rPr>
        <w:t xml:space="preserve"> </w:t>
      </w:r>
      <w:r w:rsidR="00B45626" w:rsidRPr="00F52EBD">
        <w:rPr>
          <w:b/>
          <w:bCs/>
        </w:rPr>
        <w:t xml:space="preserve">and the </w:t>
      </w:r>
      <w:r w:rsidR="00DA7EA6" w:rsidRPr="00F52EBD">
        <w:rPr>
          <w:b/>
          <w:bCs/>
        </w:rPr>
        <w:t>tablet version of Brief Kinesthesia Test</w:t>
      </w:r>
      <w:r w:rsidR="00BA43EF" w:rsidRPr="00F52EBD">
        <w:rPr>
          <w:b/>
          <w:bCs/>
        </w:rPr>
        <w:t xml:space="preserve"> (B)</w:t>
      </w:r>
      <w:r w:rsidR="00B45626" w:rsidRPr="00F52EBD">
        <w:rPr>
          <w:b/>
          <w:bCs/>
        </w:rPr>
        <w:t xml:space="preserve"> for healthy adult control subjects </w:t>
      </w:r>
      <w:r w:rsidR="00CD622E" w:rsidRPr="00F52EBD">
        <w:rPr>
          <w:b/>
          <w:bCs/>
        </w:rPr>
        <w:t>versus</w:t>
      </w:r>
      <w:r w:rsidR="00B45626" w:rsidRPr="00F52EBD">
        <w:rPr>
          <w:b/>
          <w:bCs/>
        </w:rPr>
        <w:t xml:space="preserve"> participants with chronic stroke</w:t>
      </w:r>
      <w:r w:rsidR="00DA7EA6" w:rsidRPr="00F52EBD">
        <w:t xml:space="preserve">. </w:t>
      </w:r>
      <w:r w:rsidR="00B45626" w:rsidRPr="00F52EBD">
        <w:t>N</w:t>
      </w:r>
      <w:r w:rsidR="00667D92" w:rsidRPr="00F52EBD">
        <w:t>ote that one individual</w:t>
      </w:r>
      <w:r w:rsidR="00796717" w:rsidRPr="00F52EBD">
        <w:t xml:space="preserve"> </w:t>
      </w:r>
      <w:r w:rsidR="00667D92" w:rsidRPr="00F52EBD">
        <w:t xml:space="preserve">with chronic stroke was unable to </w:t>
      </w:r>
      <w:r w:rsidR="002D0DA2" w:rsidRPr="00F52EBD">
        <w:t xml:space="preserve">detect movement on any trial, the maximum specified TDPM value </w:t>
      </w:r>
      <w:r w:rsidR="001104D4" w:rsidRPr="00F52EBD">
        <w:t>of</w:t>
      </w:r>
      <w:r w:rsidR="002D0DA2" w:rsidRPr="00F52EBD">
        <w:t xml:space="preserve"> 15° </w:t>
      </w:r>
      <w:r w:rsidR="001104D4" w:rsidRPr="00F52EBD">
        <w:t>was assigned</w:t>
      </w:r>
      <w:r w:rsidR="002D0DA2" w:rsidRPr="00F52EBD">
        <w:t>.</w:t>
      </w:r>
      <w:r w:rsidR="00B45626" w:rsidRPr="00F52EBD">
        <w:t xml:space="preserve"> This same individual had the greatest amount of error during </w:t>
      </w:r>
      <w:proofErr w:type="spellStart"/>
      <w:r w:rsidR="00B45626" w:rsidRPr="00F52EBD">
        <w:t>tBKT</w:t>
      </w:r>
      <w:proofErr w:type="spellEnd"/>
      <w:r w:rsidR="00B45626" w:rsidRPr="00F52EBD">
        <w:t xml:space="preserve"> testing.</w:t>
      </w:r>
    </w:p>
    <w:p w14:paraId="4B27B4AD" w14:textId="3FEE9875" w:rsidR="00FF3AD9" w:rsidRPr="00F52EBD" w:rsidRDefault="00FF3AD9" w:rsidP="007A4DD6"/>
    <w:p w14:paraId="3F5B8BA8" w14:textId="0B2C0A9F" w:rsidR="00FF3AD9" w:rsidRPr="00F52EBD" w:rsidRDefault="00FF3AD9" w:rsidP="007A4DD6">
      <w:r w:rsidRPr="00F52EBD">
        <w:rPr>
          <w:b/>
          <w:bCs/>
          <w:color w:val="auto"/>
        </w:rPr>
        <w:t xml:space="preserve">Figure </w:t>
      </w:r>
      <w:r w:rsidR="009B5D6F" w:rsidRPr="00F52EBD">
        <w:rPr>
          <w:b/>
          <w:bCs/>
          <w:color w:val="auto"/>
        </w:rPr>
        <w:t>5</w:t>
      </w:r>
      <w:r w:rsidRPr="00F52EBD">
        <w:rPr>
          <w:b/>
          <w:bCs/>
          <w:color w:val="auto"/>
        </w:rPr>
        <w:t>: Elbow threshold to detection of passive movement (TDPM) scores compared to tablet version of the Brief Kinesthesia Test (</w:t>
      </w:r>
      <w:proofErr w:type="spellStart"/>
      <w:r w:rsidRPr="00F52EBD">
        <w:rPr>
          <w:b/>
          <w:bCs/>
          <w:color w:val="auto"/>
        </w:rPr>
        <w:t>tBKT</w:t>
      </w:r>
      <w:proofErr w:type="spellEnd"/>
      <w:r w:rsidRPr="00F52EBD">
        <w:rPr>
          <w:b/>
          <w:bCs/>
          <w:color w:val="auto"/>
        </w:rPr>
        <w:t xml:space="preserve">) scores in healthy adults and adults with chronic stroke. </w:t>
      </w:r>
      <w:r w:rsidRPr="00F52EBD">
        <w:t>Spearman correlation between elbow TDPM and error in targeted reaching as measured by the tablet version of the Brief Kinesthesia Test (</w:t>
      </w:r>
      <w:proofErr w:type="spellStart"/>
      <w:r w:rsidRPr="00F52EBD">
        <w:t>tBKT</w:t>
      </w:r>
      <w:proofErr w:type="spellEnd"/>
      <w:r w:rsidRPr="00F52EBD">
        <w:t>) is shown. There was a moderate positive relationship (</w:t>
      </w:r>
      <w:proofErr w:type="spellStart"/>
      <w:r w:rsidRPr="00F52EBD">
        <w:rPr>
          <w:i/>
          <w:iCs/>
        </w:rPr>
        <w:t>r</w:t>
      </w:r>
      <w:r w:rsidR="00A15877" w:rsidRPr="00F52EBD">
        <w:rPr>
          <w:i/>
          <w:iCs/>
          <w:vertAlign w:val="subscript"/>
        </w:rPr>
        <w:t>s</w:t>
      </w:r>
      <w:proofErr w:type="spellEnd"/>
      <w:r w:rsidRPr="00F52EBD">
        <w:t xml:space="preserve"> = 0.63,</w:t>
      </w:r>
      <w:r w:rsidRPr="00F52EBD">
        <w:rPr>
          <w:i/>
          <w:iCs/>
        </w:rPr>
        <w:t xml:space="preserve"> p</w:t>
      </w:r>
      <w:r w:rsidRPr="00F52EBD">
        <w:t xml:space="preserve"> &lt; 0.00</w:t>
      </w:r>
      <w:r w:rsidR="00A15877" w:rsidRPr="00F52EBD">
        <w:t>3</w:t>
      </w:r>
      <w:r w:rsidRPr="00F52EBD">
        <w:t>).</w:t>
      </w:r>
    </w:p>
    <w:p w14:paraId="6986435B" w14:textId="77777777" w:rsidR="00407F92" w:rsidRPr="00F52EBD" w:rsidRDefault="00407F92" w:rsidP="007A4DD6"/>
    <w:p w14:paraId="2D861D26" w14:textId="73FD8AC5" w:rsidR="00BD123C" w:rsidRPr="00F52EBD" w:rsidRDefault="0050563C" w:rsidP="007A4DD6">
      <w:pPr>
        <w:rPr>
          <w:color w:val="auto"/>
        </w:rPr>
      </w:pPr>
      <w:r w:rsidRPr="00F52EBD">
        <w:rPr>
          <w:b/>
          <w:bCs/>
          <w:color w:val="auto"/>
        </w:rPr>
        <w:t>Ta</w:t>
      </w:r>
      <w:r w:rsidR="00BD123C" w:rsidRPr="00F52EBD">
        <w:rPr>
          <w:b/>
          <w:bCs/>
          <w:color w:val="auto"/>
        </w:rPr>
        <w:t xml:space="preserve">ble 1: Standardized </w:t>
      </w:r>
      <w:r w:rsidR="002D450C" w:rsidRPr="00F52EBD">
        <w:rPr>
          <w:b/>
          <w:bCs/>
          <w:color w:val="auto"/>
        </w:rPr>
        <w:t>time delays and catch trial</w:t>
      </w:r>
      <w:r w:rsidR="00753C29" w:rsidRPr="00F52EBD">
        <w:rPr>
          <w:b/>
          <w:bCs/>
          <w:color w:val="auto"/>
        </w:rPr>
        <w:t xml:space="preserve"> locations</w:t>
      </w:r>
      <w:r w:rsidR="002D450C" w:rsidRPr="00F52EBD">
        <w:rPr>
          <w:b/>
          <w:bCs/>
          <w:color w:val="auto"/>
        </w:rPr>
        <w:t>.</w:t>
      </w:r>
      <w:r w:rsidR="00C00E04" w:rsidRPr="00F52EBD">
        <w:rPr>
          <w:b/>
          <w:bCs/>
          <w:color w:val="auto"/>
        </w:rPr>
        <w:t xml:space="preserve"> </w:t>
      </w:r>
      <w:r w:rsidR="009A58E6" w:rsidRPr="00F52EBD">
        <w:rPr>
          <w:color w:val="auto"/>
        </w:rPr>
        <w:t>Varied tria</w:t>
      </w:r>
      <w:r w:rsidR="006928F8" w:rsidRPr="00F52EBD">
        <w:rPr>
          <w:color w:val="auto"/>
        </w:rPr>
        <w:t xml:space="preserve">l start time delays are included to prevent participant </w:t>
      </w:r>
      <w:r w:rsidR="00F41487" w:rsidRPr="00F52EBD">
        <w:rPr>
          <w:color w:val="auto"/>
        </w:rPr>
        <w:t xml:space="preserve">attempts to </w:t>
      </w:r>
      <w:r w:rsidR="006928F8" w:rsidRPr="00F52EBD">
        <w:rPr>
          <w:color w:val="auto"/>
        </w:rPr>
        <w:t>guess when movement will begin. Catch trials are</w:t>
      </w:r>
      <w:r w:rsidR="00ED669C" w:rsidRPr="00F52EBD">
        <w:rPr>
          <w:color w:val="auto"/>
        </w:rPr>
        <w:t xml:space="preserve"> </w:t>
      </w:r>
      <w:r w:rsidR="006928F8" w:rsidRPr="00F52EBD">
        <w:rPr>
          <w:color w:val="auto"/>
        </w:rPr>
        <w:lastRenderedPageBreak/>
        <w:t>in</w:t>
      </w:r>
      <w:r w:rsidR="00682605" w:rsidRPr="00F52EBD">
        <w:rPr>
          <w:color w:val="auto"/>
        </w:rPr>
        <w:t xml:space="preserve">cluded to test whether or not participant is </w:t>
      </w:r>
      <w:r w:rsidR="006108EA" w:rsidRPr="00F52EBD">
        <w:rPr>
          <w:color w:val="auto"/>
        </w:rPr>
        <w:t>actually detecting movement</w:t>
      </w:r>
      <w:r w:rsidR="001F3A7B" w:rsidRPr="00F52EBD">
        <w:rPr>
          <w:color w:val="auto"/>
        </w:rPr>
        <w:fldChar w:fldCharType="begin"/>
      </w:r>
      <w:r w:rsidR="00F46F5D" w:rsidRPr="00F52EBD">
        <w:rPr>
          <w:color w:val="auto"/>
        </w:rPr>
        <w:instrText xml:space="preserve"> ADDIN EN.CITE &lt;EndNote&gt;&lt;Cite&gt;&lt;Author&gt;Juul-Kristensen&lt;/Author&gt;&lt;Year&gt;2008&lt;/Year&gt;&lt;RecNum&gt;34&lt;/RecNum&gt;&lt;DisplayText&gt;&lt;style face="superscript"&gt;19,31&lt;/style&gt;&lt;/DisplayText&gt;&lt;record&gt;&lt;rec-number&gt;34&lt;/rec-number&gt;&lt;foreign-keys&gt;&lt;key app="EN" db-id="222555f9h2tf0ie9ed9pxt9oewd5te5rxdvx" timestamp="1579882553"&gt;34&lt;/key&gt;&lt;/foreign-keys&gt;&lt;ref-type name="Journal Article"&gt;17&lt;/ref-type&gt;&lt;contributors&gt;&lt;authors&gt;&lt;author&gt;Juul-Kristensen, Birgit&lt;/author&gt;&lt;author&gt;Lund, Hans&lt;/author&gt;&lt;author&gt;Hansen, Klaus&lt;/author&gt;&lt;author&gt;Christensen, Hanne&lt;/author&gt;&lt;author&gt;Danneskiold-Samsøe, Bente&lt;/author&gt;&lt;author&gt;Bliddal, Henning&lt;/author&gt;&lt;/authors&gt;&lt;/contributors&gt;&lt;titles&gt;&lt;title&gt;Test-retest reliability of joint position and kinesthetic sense in the elbow of healthy subjects&lt;/title&gt;&lt;secondary-title&gt;Physiotherapy theory and practice&lt;/secondary-title&gt;&lt;/titles&gt;&lt;periodical&gt;&lt;full-title&gt;Physiotherapy theory and practice&lt;/full-title&gt;&lt;/periodical&gt;&lt;pages&gt;65-72&lt;/pages&gt;&lt;volume&gt;24&lt;/volume&gt;&lt;number&gt;1&lt;/number&gt;&lt;dates&gt;&lt;year&gt;2008&lt;/year&gt;&lt;/dates&gt;&lt;isbn&gt;0959-3985&lt;/isbn&gt;&lt;urls&gt;&lt;/urls&gt;&lt;/record&gt;&lt;/Cite&gt;&lt;Cite&gt;&lt;Author&gt;Piriyaprasarth&lt;/Author&gt;&lt;Year&gt;2009&lt;/Year&gt;&lt;RecNum&gt;86&lt;/RecNum&gt;&lt;record&gt;&lt;rec-number&gt;86&lt;/rec-number&gt;&lt;foreign-keys&gt;&lt;key app="EN" db-id="222555f9h2tf0ie9ed9pxt9oewd5te5rxdvx" timestamp="1592796442"&gt;86&lt;/key&gt;&lt;/foreign-keys&gt;&lt;ref-type name="Journal Article"&gt;17&lt;/ref-type&gt;&lt;contributors&gt;&lt;authors&gt;&lt;author&gt;Piriyaprasarth, Pagamas&lt;/author&gt;&lt;author&gt;Morris, Meg E&lt;/author&gt;&lt;author&gt;Delany, Clare&lt;/author&gt;&lt;author&gt;Winter, Adele&lt;/author&gt;&lt;author&gt;Finch, Sue&lt;/author&gt;&lt;/authors&gt;&lt;/contributors&gt;&lt;titles&gt;&lt;title&gt;Trials needed to assess knee proprioception following stroke&lt;/title&gt;&lt;secondary-title&gt;Physiotherapy Research International&lt;/secondary-title&gt;&lt;/titles&gt;&lt;periodical&gt;&lt;full-title&gt;Physiotherapy Research International&lt;/full-title&gt;&lt;/periodical&gt;&lt;pages&gt;6-16&lt;/pages&gt;&lt;volume&gt;14&lt;/volume&gt;&lt;number&gt;1&lt;/number&gt;&lt;dates&gt;&lt;year&gt;2009&lt;/year&gt;&lt;/dates&gt;&lt;isbn&gt;1358-2267&lt;/isbn&gt;&lt;urls&gt;&lt;/urls&gt;&lt;/record&gt;&lt;/Cite&gt;&lt;/EndNote&gt;</w:instrText>
      </w:r>
      <w:r w:rsidR="001F3A7B" w:rsidRPr="00F52EBD">
        <w:rPr>
          <w:color w:val="auto"/>
        </w:rPr>
        <w:fldChar w:fldCharType="separate"/>
      </w:r>
      <w:r w:rsidR="00F46F5D" w:rsidRPr="00F52EBD">
        <w:rPr>
          <w:noProof/>
          <w:color w:val="auto"/>
          <w:vertAlign w:val="superscript"/>
        </w:rPr>
        <w:t>19,31</w:t>
      </w:r>
      <w:r w:rsidR="001F3A7B" w:rsidRPr="00F52EBD">
        <w:rPr>
          <w:color w:val="auto"/>
        </w:rPr>
        <w:fldChar w:fldCharType="end"/>
      </w:r>
      <w:r w:rsidR="007C2A27" w:rsidRPr="00F52EBD">
        <w:rPr>
          <w:color w:val="auto"/>
        </w:rPr>
        <w:t>.</w:t>
      </w:r>
    </w:p>
    <w:p w14:paraId="5833B7B1" w14:textId="77777777" w:rsidR="00407F92" w:rsidRPr="00F52EBD" w:rsidRDefault="00407F92" w:rsidP="007A4DD6">
      <w:pPr>
        <w:rPr>
          <w:color w:val="auto"/>
        </w:rPr>
      </w:pPr>
    </w:p>
    <w:p w14:paraId="0DD19587" w14:textId="4BA8EE00" w:rsidR="004172B1" w:rsidRPr="00F52EBD" w:rsidRDefault="004172B1" w:rsidP="004172B1">
      <w:pPr>
        <w:rPr>
          <w:b/>
          <w:bCs/>
          <w:color w:val="auto"/>
        </w:rPr>
      </w:pPr>
      <w:r w:rsidRPr="00F52EBD">
        <w:rPr>
          <w:b/>
          <w:bCs/>
          <w:color w:val="auto"/>
        </w:rPr>
        <w:t>Table 2: Participant description</w:t>
      </w:r>
      <w:r w:rsidR="00A15877" w:rsidRPr="00F52EBD">
        <w:rPr>
          <w:b/>
          <w:bCs/>
          <w:color w:val="auto"/>
        </w:rPr>
        <w:t xml:space="preserve">, </w:t>
      </w:r>
      <w:r w:rsidRPr="00F52EBD">
        <w:rPr>
          <w:b/>
          <w:bCs/>
          <w:color w:val="auto"/>
        </w:rPr>
        <w:t>average</w:t>
      </w:r>
      <w:r w:rsidR="00551401" w:rsidRPr="00F52EBD">
        <w:rPr>
          <w:b/>
          <w:bCs/>
          <w:color w:val="auto"/>
        </w:rPr>
        <w:t xml:space="preserve"> </w:t>
      </w:r>
      <w:r w:rsidR="00243854" w:rsidRPr="00F52EBD">
        <w:rPr>
          <w:b/>
          <w:bCs/>
          <w:color w:val="auto"/>
        </w:rPr>
        <w:t xml:space="preserve">elbow </w:t>
      </w:r>
      <w:r w:rsidR="00551401" w:rsidRPr="00F52EBD">
        <w:rPr>
          <w:b/>
          <w:bCs/>
          <w:color w:val="auto"/>
        </w:rPr>
        <w:t>threshold to detection of passive movement</w:t>
      </w:r>
      <w:r w:rsidR="002613B6" w:rsidRPr="00F52EBD">
        <w:rPr>
          <w:b/>
          <w:bCs/>
          <w:color w:val="auto"/>
        </w:rPr>
        <w:t xml:space="preserve"> (TDPM)</w:t>
      </w:r>
      <w:r w:rsidRPr="00F52EBD">
        <w:rPr>
          <w:b/>
          <w:bCs/>
          <w:color w:val="auto"/>
        </w:rPr>
        <w:t xml:space="preserve"> score</w:t>
      </w:r>
      <w:r w:rsidR="002F2E46" w:rsidRPr="00F52EBD">
        <w:rPr>
          <w:b/>
          <w:bCs/>
          <w:color w:val="auto"/>
        </w:rPr>
        <w:t>s (degrees)</w:t>
      </w:r>
      <w:r w:rsidR="00A15877" w:rsidRPr="00F52EBD">
        <w:rPr>
          <w:b/>
          <w:bCs/>
          <w:color w:val="auto"/>
        </w:rPr>
        <w:t>, and average tablet version of the Brief Kinesthesia Test (</w:t>
      </w:r>
      <w:proofErr w:type="spellStart"/>
      <w:r w:rsidR="00A15877" w:rsidRPr="00F52EBD">
        <w:rPr>
          <w:b/>
          <w:bCs/>
          <w:color w:val="auto"/>
        </w:rPr>
        <w:t>tBKT</w:t>
      </w:r>
      <w:proofErr w:type="spellEnd"/>
      <w:r w:rsidR="00A15877" w:rsidRPr="00F52EBD">
        <w:rPr>
          <w:b/>
          <w:bCs/>
          <w:color w:val="auto"/>
        </w:rPr>
        <w:t>) scores</w:t>
      </w:r>
      <w:r w:rsidR="002F2E46" w:rsidRPr="00F52EBD">
        <w:rPr>
          <w:b/>
          <w:bCs/>
          <w:color w:val="auto"/>
        </w:rPr>
        <w:t xml:space="preserve">. </w:t>
      </w:r>
      <w:r w:rsidR="00C60806" w:rsidRPr="00F52EBD">
        <w:rPr>
          <w:color w:val="auto"/>
        </w:rPr>
        <w:t>A significant differen</w:t>
      </w:r>
      <w:r w:rsidR="00690894" w:rsidRPr="00F52EBD">
        <w:rPr>
          <w:color w:val="auto"/>
        </w:rPr>
        <w:t>ce</w:t>
      </w:r>
      <w:r w:rsidR="00C60806" w:rsidRPr="00F52EBD">
        <w:rPr>
          <w:color w:val="auto"/>
        </w:rPr>
        <w:t xml:space="preserve"> was found</w:t>
      </w:r>
      <w:r w:rsidR="0046362F" w:rsidRPr="00F52EBD">
        <w:rPr>
          <w:color w:val="auto"/>
        </w:rPr>
        <w:t xml:space="preserve"> in average</w:t>
      </w:r>
      <w:r w:rsidR="00F65292" w:rsidRPr="00F52EBD">
        <w:rPr>
          <w:color w:val="auto"/>
        </w:rPr>
        <w:t xml:space="preserve"> elbow</w:t>
      </w:r>
      <w:r w:rsidR="0046362F" w:rsidRPr="00F52EBD">
        <w:rPr>
          <w:color w:val="auto"/>
        </w:rPr>
        <w:t xml:space="preserve"> TDPM</w:t>
      </w:r>
      <w:r w:rsidR="00D35B2A" w:rsidRPr="00F52EBD">
        <w:rPr>
          <w:color w:val="auto"/>
        </w:rPr>
        <w:t xml:space="preserve"> </w:t>
      </w:r>
      <w:r w:rsidR="00C60806" w:rsidRPr="00F52EBD">
        <w:rPr>
          <w:color w:val="auto"/>
        </w:rPr>
        <w:t xml:space="preserve">between </w:t>
      </w:r>
      <w:r w:rsidR="00063C70" w:rsidRPr="00F52EBD">
        <w:rPr>
          <w:color w:val="auto"/>
        </w:rPr>
        <w:t>healthy controls and adults with chronic stroke</w:t>
      </w:r>
      <w:r w:rsidR="00D35B2A" w:rsidRPr="00F52EBD">
        <w:rPr>
          <w:color w:val="auto"/>
        </w:rPr>
        <w:t xml:space="preserve">, as well as in the average </w:t>
      </w:r>
      <w:proofErr w:type="spellStart"/>
      <w:r w:rsidR="00D35B2A" w:rsidRPr="00F52EBD">
        <w:rPr>
          <w:color w:val="auto"/>
        </w:rPr>
        <w:t>tBKT</w:t>
      </w:r>
      <w:proofErr w:type="spellEnd"/>
      <w:r w:rsidR="00D35B2A" w:rsidRPr="00F52EBD">
        <w:rPr>
          <w:color w:val="auto"/>
        </w:rPr>
        <w:t xml:space="preserve"> scores</w:t>
      </w:r>
      <w:r w:rsidR="00C60806" w:rsidRPr="00F52EBD">
        <w:rPr>
          <w:color w:val="auto"/>
        </w:rPr>
        <w:t>.</w:t>
      </w:r>
    </w:p>
    <w:p w14:paraId="4DA24302" w14:textId="77777777" w:rsidR="004172B1" w:rsidRPr="00F52EBD" w:rsidRDefault="004172B1" w:rsidP="001B1519">
      <w:pPr>
        <w:rPr>
          <w:color w:val="808080" w:themeColor="background1" w:themeShade="80"/>
        </w:rPr>
      </w:pPr>
    </w:p>
    <w:p w14:paraId="2981F8C1" w14:textId="1ECB3A86" w:rsidR="00B226A2" w:rsidRPr="00F52EBD" w:rsidRDefault="006305D7" w:rsidP="001B1519">
      <w:pPr>
        <w:rPr>
          <w:b/>
          <w:bCs/>
        </w:rPr>
      </w:pPr>
      <w:r w:rsidRPr="00F52EBD">
        <w:rPr>
          <w:b/>
        </w:rPr>
        <w:t>DISCUSSION</w:t>
      </w:r>
      <w:r w:rsidRPr="00F52EBD">
        <w:rPr>
          <w:b/>
          <w:bCs/>
        </w:rPr>
        <w:t xml:space="preserve">: </w:t>
      </w:r>
    </w:p>
    <w:p w14:paraId="5B6137D1" w14:textId="141EA685" w:rsidR="007430AD" w:rsidRPr="00F52EBD" w:rsidRDefault="00B8308A" w:rsidP="00F67303">
      <w:pPr>
        <w:rPr>
          <w:color w:val="auto"/>
        </w:rPr>
      </w:pPr>
      <w:r w:rsidRPr="00F52EBD">
        <w:rPr>
          <w:color w:val="auto"/>
          <w:spacing w:val="3"/>
          <w:shd w:val="clear" w:color="auto" w:fill="FFFFFF"/>
        </w:rPr>
        <w:t>The presented protocol describes how to measure</w:t>
      </w:r>
      <w:r w:rsidR="005B0AFB" w:rsidRPr="00F52EBD">
        <w:rPr>
          <w:color w:val="auto"/>
          <w:spacing w:val="3"/>
          <w:shd w:val="clear" w:color="auto" w:fill="FFFFFF"/>
        </w:rPr>
        <w:t xml:space="preserve"> elbow </w:t>
      </w:r>
      <w:r w:rsidRPr="00F52EBD">
        <w:rPr>
          <w:color w:val="auto"/>
          <w:spacing w:val="3"/>
          <w:shd w:val="clear" w:color="auto" w:fill="FFFFFF"/>
        </w:rPr>
        <w:t xml:space="preserve">TDPM </w:t>
      </w:r>
      <w:r w:rsidR="00F07001" w:rsidRPr="00F52EBD">
        <w:rPr>
          <w:color w:val="auto"/>
          <w:spacing w:val="3"/>
          <w:shd w:val="clear" w:color="auto" w:fill="FFFFFF"/>
        </w:rPr>
        <w:t>in a standardized fashion</w:t>
      </w:r>
      <w:r w:rsidR="005B0AFB" w:rsidRPr="00F52EBD">
        <w:rPr>
          <w:color w:val="auto"/>
          <w:spacing w:val="3"/>
          <w:shd w:val="clear" w:color="auto" w:fill="FFFFFF"/>
        </w:rPr>
        <w:t xml:space="preserve"> using a</w:t>
      </w:r>
      <w:r w:rsidR="008630AF" w:rsidRPr="00F52EBD">
        <w:rPr>
          <w:color w:val="auto"/>
          <w:spacing w:val="3"/>
          <w:shd w:val="clear" w:color="auto" w:fill="FFFFFF"/>
        </w:rPr>
        <w:t xml:space="preserve"> </w:t>
      </w:r>
      <w:r w:rsidR="007F3545" w:rsidRPr="00F52EBD">
        <w:rPr>
          <w:color w:val="auto"/>
          <w:spacing w:val="3"/>
          <w:shd w:val="clear" w:color="auto" w:fill="FFFFFF"/>
        </w:rPr>
        <w:t>common</w:t>
      </w:r>
      <w:r w:rsidR="005B0AFB" w:rsidRPr="00F52EBD">
        <w:rPr>
          <w:color w:val="auto"/>
          <w:spacing w:val="3"/>
          <w:shd w:val="clear" w:color="auto" w:fill="FFFFFF"/>
        </w:rPr>
        <w:t xml:space="preserve"> CPM machine to provide the passive movement</w:t>
      </w:r>
      <w:r w:rsidR="00B91780" w:rsidRPr="00F52EBD">
        <w:rPr>
          <w:color w:val="auto"/>
          <w:spacing w:val="3"/>
          <w:shd w:val="clear" w:color="auto" w:fill="FFFFFF"/>
        </w:rPr>
        <w:t>.</w:t>
      </w:r>
      <w:r w:rsidR="003B349A" w:rsidRPr="00F52EBD">
        <w:rPr>
          <w:color w:val="auto"/>
          <w:spacing w:val="3"/>
          <w:shd w:val="clear" w:color="auto" w:fill="FFFFFF"/>
        </w:rPr>
        <w:t xml:space="preserve"> </w:t>
      </w:r>
      <w:r w:rsidR="004504AB" w:rsidRPr="00F52EBD">
        <w:rPr>
          <w:color w:val="auto"/>
          <w:spacing w:val="3"/>
          <w:shd w:val="clear" w:color="auto" w:fill="FFFFFF"/>
        </w:rPr>
        <w:t xml:space="preserve">Across 20 healthy participants the average </w:t>
      </w:r>
      <w:r w:rsidR="004F471D" w:rsidRPr="00F52EBD">
        <w:rPr>
          <w:color w:val="auto"/>
          <w:spacing w:val="3"/>
          <w:shd w:val="clear" w:color="auto" w:fill="FFFFFF"/>
        </w:rPr>
        <w:t xml:space="preserve">elbow TDPM measurement was found to be </w:t>
      </w:r>
      <w:r w:rsidR="00FD674F" w:rsidRPr="00F52EBD">
        <w:t>similar to the average value identified in previous studies</w:t>
      </w:r>
      <w:r w:rsidR="004F471D" w:rsidRPr="00F52EBD">
        <w:rPr>
          <w:color w:val="auto"/>
          <w:spacing w:val="3"/>
          <w:shd w:val="clear" w:color="auto" w:fill="FFFFFF"/>
        </w:rPr>
        <w:t xml:space="preserve"> using other TDPM measuring setups</w:t>
      </w:r>
      <w:r w:rsidR="008A5DFC" w:rsidRPr="00F52EBD">
        <w:fldChar w:fldCharType="begin">
          <w:fldData xml:space="preserve">PEVuZE5vdGU+PENpdGU+PEF1dGhvcj5KdXVsLUtyaXN0ZW5zZW48L0F1dGhvcj48WWVhcj4yMDA4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</w:fldData>
        </w:fldChar>
      </w:r>
      <w:r w:rsidR="00F46F5D" w:rsidRPr="00F52EBD">
        <w:instrText xml:space="preserve"> ADDIN EN.CITE </w:instrText>
      </w:r>
      <w:r w:rsidR="00F46F5D" w:rsidRPr="00F52EBD">
        <w:fldChar w:fldCharType="begin">
          <w:fldData xml:space="preserve">PEVuZE5vdGU+PENpdGU+PEF1dGhvcj5KdXVsLUtyaXN0ZW5zZW48L0F1dGhvcj48WWVhcj4yMDA4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</w:fldData>
        </w:fldChar>
      </w:r>
      <w:r w:rsidR="00F46F5D" w:rsidRPr="00F52EBD">
        <w:instrText xml:space="preserve"> ADDIN EN.CITE.DATA </w:instrText>
      </w:r>
      <w:r w:rsidR="00F46F5D" w:rsidRPr="00F52EBD">
        <w:fldChar w:fldCharType="end"/>
      </w:r>
      <w:r w:rsidR="008A5DFC" w:rsidRPr="00F52EBD">
        <w:fldChar w:fldCharType="separate"/>
      </w:r>
      <w:r w:rsidR="00F46F5D" w:rsidRPr="00F52EBD">
        <w:rPr>
          <w:noProof/>
          <w:vertAlign w:val="superscript"/>
        </w:rPr>
        <w:t>7,19,32</w:t>
      </w:r>
      <w:r w:rsidR="008A5DFC" w:rsidRPr="00F52EBD">
        <w:fldChar w:fldCharType="end"/>
      </w:r>
      <w:r w:rsidR="0015450F" w:rsidRPr="00F52EBD">
        <w:t>, and produced reliable results across testing sessions</w:t>
      </w:r>
      <w:r w:rsidR="00F67303" w:rsidRPr="00F52EBD">
        <w:rPr>
          <w:color w:val="auto"/>
        </w:rPr>
        <w:t xml:space="preserve">. </w:t>
      </w:r>
      <w:r w:rsidR="00194BD0" w:rsidRPr="00F52EBD">
        <w:rPr>
          <w:color w:val="auto"/>
        </w:rPr>
        <w:t xml:space="preserve">TDPM </w:t>
      </w:r>
      <w:r w:rsidR="00803046" w:rsidRPr="00F52EBD">
        <w:rPr>
          <w:color w:val="auto"/>
        </w:rPr>
        <w:t>of th</w:t>
      </w:r>
      <w:r w:rsidR="00A93D80" w:rsidRPr="00F52EBD">
        <w:rPr>
          <w:color w:val="auto"/>
        </w:rPr>
        <w:t>e</w:t>
      </w:r>
      <w:r w:rsidR="000E20F7" w:rsidRPr="00F52EBD">
        <w:rPr>
          <w:color w:val="auto"/>
        </w:rPr>
        <w:t xml:space="preserve"> </w:t>
      </w:r>
      <w:proofErr w:type="spellStart"/>
      <w:r w:rsidR="007430AD" w:rsidRPr="00F52EBD">
        <w:rPr>
          <w:color w:val="auto"/>
        </w:rPr>
        <w:t>ipsilesional</w:t>
      </w:r>
      <w:proofErr w:type="spellEnd"/>
      <w:r w:rsidR="00803046" w:rsidRPr="00F52EBD">
        <w:rPr>
          <w:color w:val="auto"/>
        </w:rPr>
        <w:t xml:space="preserve"> elbow </w:t>
      </w:r>
      <w:r w:rsidR="00BC112D" w:rsidRPr="00F52EBD">
        <w:rPr>
          <w:color w:val="auto"/>
        </w:rPr>
        <w:t>a</w:t>
      </w:r>
      <w:r w:rsidR="00AB6BBF" w:rsidRPr="00F52EBD">
        <w:rPr>
          <w:color w:val="auto"/>
        </w:rPr>
        <w:t xml:space="preserve">mong the </w:t>
      </w:r>
      <w:r w:rsidR="00D41A27" w:rsidRPr="00F52EBD">
        <w:rPr>
          <w:color w:val="auto"/>
        </w:rPr>
        <w:t>eight</w:t>
      </w:r>
      <w:r w:rsidR="00AB6BBF" w:rsidRPr="00F52EBD">
        <w:rPr>
          <w:color w:val="auto"/>
        </w:rPr>
        <w:t xml:space="preserve"> participants </w:t>
      </w:r>
      <w:r w:rsidR="00FB2BE0" w:rsidRPr="00F52EBD">
        <w:rPr>
          <w:color w:val="auto"/>
        </w:rPr>
        <w:t>with chronic stroke</w:t>
      </w:r>
      <w:r w:rsidR="00805E48" w:rsidRPr="00F52EBD">
        <w:rPr>
          <w:color w:val="auto"/>
        </w:rPr>
        <w:t xml:space="preserve"> </w:t>
      </w:r>
      <w:r w:rsidR="00E01FD2" w:rsidRPr="00F52EBD">
        <w:rPr>
          <w:color w:val="auto"/>
        </w:rPr>
        <w:t xml:space="preserve">on average differed </w:t>
      </w:r>
      <w:r w:rsidR="000C01C5" w:rsidRPr="00F52EBD">
        <w:rPr>
          <w:color w:val="auto"/>
        </w:rPr>
        <w:t>significantly</w:t>
      </w:r>
      <w:r w:rsidR="0089618F" w:rsidRPr="00F52EBD">
        <w:rPr>
          <w:color w:val="auto"/>
        </w:rPr>
        <w:t xml:space="preserve">, and </w:t>
      </w:r>
      <w:r w:rsidR="005260A8" w:rsidRPr="00F52EBD">
        <w:rPr>
          <w:color w:val="auto"/>
        </w:rPr>
        <w:t xml:space="preserve">perhaps </w:t>
      </w:r>
      <w:r w:rsidR="009E2917" w:rsidRPr="00F52EBD">
        <w:rPr>
          <w:color w:val="auto"/>
        </w:rPr>
        <w:t xml:space="preserve">clinically </w:t>
      </w:r>
      <w:r w:rsidR="005260A8" w:rsidRPr="00F52EBD">
        <w:rPr>
          <w:color w:val="auto"/>
        </w:rPr>
        <w:t>meaningfully</w:t>
      </w:r>
      <w:r w:rsidR="0089618F" w:rsidRPr="00F52EBD">
        <w:rPr>
          <w:color w:val="auto"/>
        </w:rPr>
        <w:t>,</w:t>
      </w:r>
      <w:r w:rsidR="000C01C5" w:rsidRPr="00F52EBD">
        <w:rPr>
          <w:color w:val="auto"/>
        </w:rPr>
        <w:t xml:space="preserve"> from the healthy adult population</w:t>
      </w:r>
      <w:r w:rsidR="00167024" w:rsidRPr="00F52EBD">
        <w:rPr>
          <w:color w:val="auto"/>
        </w:rPr>
        <w:t xml:space="preserve"> as has been previously shown</w:t>
      </w:r>
      <w:r w:rsidR="00167024" w:rsidRPr="00F52EBD">
        <w:rPr>
          <w:color w:val="auto"/>
        </w:rPr>
        <w:fldChar w:fldCharType="begin"/>
      </w:r>
      <w:r w:rsidR="00F25A69" w:rsidRPr="00F52EBD">
        <w:rPr>
          <w:color w:val="auto"/>
        </w:rPr>
        <w:instrText xml:space="preserve"> ADDIN EN.CITE &lt;EndNote&gt;&lt;Cite&gt;&lt;Author&gt;Desrosiers&lt;/Author&gt;&lt;Year&gt;1996&lt;/Year&gt;&lt;RecNum&gt;71&lt;/RecNum&gt;&lt;DisplayText&gt;&lt;style face="superscript"&gt;5,15&lt;/style&gt;&lt;/DisplayText&gt;&lt;record&gt;&lt;rec-number&gt;71&lt;/rec-number&gt;&lt;foreign-keys&gt;&lt;key app="EN" db-id="222555f9h2tf0ie9ed9pxt9oewd5te5rxdvx" timestamp="1592173371"&gt;71&lt;/key&gt;&lt;/foreign-keys&gt;&lt;ref-type name="Journal Article"&gt;17&lt;/ref-type&gt;&lt;contributors&gt;&lt;authors&gt;&lt;author&gt;Desrosiers, Johanne&lt;/author&gt;&lt;author&gt;Bourbonnais, Daniel&lt;/author&gt;&lt;author&gt;Bravo, Gina&lt;/author&gt;&lt;author&gt;Roy, Pierre-Michel&lt;/author&gt;&lt;author&gt;Guay, Manon&lt;/author&gt;&lt;/authors&gt;&lt;/contributors&gt;&lt;titles&gt;&lt;title&gt;Performance of the ‘unaffected’upper extremity of elderly stroke patients&lt;/title&gt;&lt;secondary-title&gt;Stroke&lt;/secondary-title&gt;&lt;/titles&gt;&lt;periodical&gt;&lt;full-title&gt;Stroke&lt;/full-title&gt;&lt;/periodical&gt;&lt;pages&gt;1564-1570&lt;/pages&gt;&lt;volume&gt;27&lt;/volume&gt;&lt;number&gt;9&lt;/number&gt;&lt;dates&gt;&lt;year&gt;1996&lt;/year&gt;&lt;/dates&gt;&lt;isbn&gt;0039-2499&lt;/isbn&gt;&lt;urls&gt;&lt;/urls&gt;&lt;/record&gt;&lt;/Cite&gt;&lt;Cite&gt;&lt;Author&gt;Sartor-Glittenberg&lt;/Author&gt;&lt;Year&gt;1993&lt;/Year&gt;&lt;RecNum&gt;74&lt;/RecNum&gt;&lt;record&gt;&lt;rec-number&gt;74&lt;/rec-number&gt;&lt;foreign-keys&gt;&lt;key app="EN" db-id="222555f9h2tf0ie9ed9pxt9oewd5te5rxdvx" timestamp="1592688168"&gt;74&lt;/key&gt;&lt;/foreign-keys&gt;&lt;ref-type name="Journal Article"&gt;17&lt;/ref-type&gt;&lt;contributors&gt;&lt;authors&gt;&lt;author&gt;Sartor-Glittenberg, C&lt;/author&gt;&lt;/authors&gt;&lt;/contributors&gt;&lt;titles&gt;&lt;title&gt;Quantitative measurement of kinesthesia following cerebral vascular accident&lt;/title&gt;&lt;secondary-title&gt;Physiotherapy Canada&lt;/secondary-title&gt;&lt;/titles&gt;&lt;periodical&gt;&lt;full-title&gt;Physiotherapy Canada&lt;/full-title&gt;&lt;/periodical&gt;&lt;pages&gt;179-186&lt;/pages&gt;&lt;volume&gt;45&lt;/volume&gt;&lt;dates&gt;&lt;year&gt;1993&lt;/year&gt;&lt;/dates&gt;&lt;urls&gt;&lt;/urls&gt;&lt;/record&gt;&lt;/Cite&gt;&lt;/EndNote&gt;</w:instrText>
      </w:r>
      <w:r w:rsidR="00167024" w:rsidRPr="00F52EBD">
        <w:rPr>
          <w:color w:val="auto"/>
        </w:rPr>
        <w:fldChar w:fldCharType="separate"/>
      </w:r>
      <w:r w:rsidR="00F25A69" w:rsidRPr="00F52EBD">
        <w:rPr>
          <w:noProof/>
          <w:color w:val="auto"/>
          <w:vertAlign w:val="superscript"/>
        </w:rPr>
        <w:t>5,15</w:t>
      </w:r>
      <w:r w:rsidR="00167024" w:rsidRPr="00F52EBD">
        <w:rPr>
          <w:color w:val="auto"/>
        </w:rPr>
        <w:fldChar w:fldCharType="end"/>
      </w:r>
      <w:r w:rsidR="00CE1291" w:rsidRPr="00F52EBD">
        <w:rPr>
          <w:color w:val="auto"/>
        </w:rPr>
        <w:t>.</w:t>
      </w:r>
      <w:r w:rsidR="00F55B56" w:rsidRPr="00F52EBD">
        <w:rPr>
          <w:color w:val="auto"/>
        </w:rPr>
        <w:t xml:space="preserve"> </w:t>
      </w:r>
      <w:r w:rsidR="00CE1291" w:rsidRPr="00F52EBD">
        <w:t>It is likely a portion of the difference in TDPM between groups can be attributed to age difference</w:t>
      </w:r>
      <w:r w:rsidR="00537845" w:rsidRPr="00F52EBD">
        <w:t>s</w:t>
      </w:r>
      <w:r w:rsidR="00CE1291" w:rsidRPr="00F52EBD">
        <w:fldChar w:fldCharType="begin">
          <w:fldData xml:space="preserve">PEVuZE5vdGU+PENpdGU+PEF1dGhvcj5Cb2VyYm9vbTwvQXV0aG9yPjxZZWFyPjIwMDg8L1llYXI+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</w:fldData>
        </w:fldChar>
      </w:r>
      <w:r w:rsidR="00F46F5D" w:rsidRPr="00F52EBD">
        <w:instrText xml:space="preserve"> ADDIN EN.CITE </w:instrText>
      </w:r>
      <w:r w:rsidR="00F46F5D" w:rsidRPr="00F52EBD">
        <w:fldChar w:fldCharType="begin">
          <w:fldData xml:space="preserve">PEVuZE5vdGU+PENpdGU+PEF1dGhvcj5Cb2VyYm9vbTwvQXV0aG9yPjxZZWFyPjIwMDg8L1llYXI+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</w:fldData>
        </w:fldChar>
      </w:r>
      <w:r w:rsidR="00F46F5D" w:rsidRPr="00F52EBD">
        <w:instrText xml:space="preserve"> ADDIN EN.CITE.DATA </w:instrText>
      </w:r>
      <w:r w:rsidR="00F46F5D" w:rsidRPr="00F52EBD">
        <w:fldChar w:fldCharType="end"/>
      </w:r>
      <w:r w:rsidR="00CE1291" w:rsidRPr="00F52EBD">
        <w:fldChar w:fldCharType="separate"/>
      </w:r>
      <w:r w:rsidR="00F46F5D" w:rsidRPr="00F52EBD">
        <w:rPr>
          <w:noProof/>
          <w:vertAlign w:val="superscript"/>
        </w:rPr>
        <w:t>21,33-35</w:t>
      </w:r>
      <w:r w:rsidR="00CE1291" w:rsidRPr="00F52EBD">
        <w:fldChar w:fldCharType="end"/>
      </w:r>
      <w:r w:rsidR="00FB1E7A" w:rsidRPr="00F52EBD">
        <w:t xml:space="preserve"> and</w:t>
      </w:r>
      <w:r w:rsidR="00B21AA2" w:rsidRPr="00F52EBD">
        <w:t xml:space="preserve"> to</w:t>
      </w:r>
      <w:r w:rsidR="00FB1E7A" w:rsidRPr="00F52EBD">
        <w:t xml:space="preserve"> potential reaction time differences</w:t>
      </w:r>
      <w:r w:rsidR="00C621B2" w:rsidRPr="00F52EBD">
        <w:fldChar w:fldCharType="begin"/>
      </w:r>
      <w:r w:rsidR="00C621B2" w:rsidRPr="00F52EBD">
        <w:instrText xml:space="preserve"> ADDIN EN.CITE &lt;EndNote&gt;&lt;Cite&gt;&lt;Author&gt;Coderre&lt;/Author&gt;&lt;Year&gt;2010&lt;/Year&gt;&lt;RecNum&gt;31&lt;/RecNum&gt;&lt;DisplayText&gt;&lt;style face="superscript"&gt;1&lt;/style&gt;&lt;/DisplayText&gt;&lt;record&gt;&lt;rec-number&gt;31&lt;/rec-number&gt;&lt;foreign-keys&gt;&lt;key app="EN" db-id="222555f9h2tf0ie9ed9pxt9oewd5te5rxdvx" timestamp="1566018016"&gt;31&lt;/key&gt;&lt;/foreign-keys&gt;&lt;ref-type name="Journal Article"&gt;17&lt;/ref-type&gt;&lt;contributors&gt;&lt;authors&gt;&lt;author&gt;Coderre, Angela M&lt;/author&gt;&lt;author&gt;Zeid, Amr Abou&lt;/author&gt;&lt;author&gt;Dukelow, Sean P&lt;/author&gt;&lt;author&gt;Demmer, Melanie J&lt;/author&gt;&lt;author&gt;Moore, Kimberly D&lt;/author&gt;&lt;author&gt;Demers, Mary Jo&lt;/author&gt;&lt;author&gt;Bretzke, Helen&lt;/author&gt;&lt;author&gt;Herter, Troy M&lt;/author&gt;&lt;author&gt;Glasgow, Janice I&lt;/author&gt;&lt;author&gt;Norman, Kathleen E&lt;/author&gt;&lt;/authors&gt;&lt;/contributors&gt;&lt;titles&gt;&lt;title&gt;Assessment of upper-limb sensorimotor function of subacute stroke patients using visually guided reaching&lt;/title&gt;&lt;secondary-title&gt;Neurorehabilitation and neural repair&lt;/secondary-title&gt;&lt;/titles&gt;&lt;periodical&gt;&lt;full-title&gt;Neurorehabilitation and neural repair&lt;/full-title&gt;&lt;/periodical&gt;&lt;pages&gt;528-541&lt;/pages&gt;&lt;volume&gt;24&lt;/volume&gt;&lt;number&gt;6&lt;/number&gt;&lt;dates&gt;&lt;year&gt;2010&lt;/year&gt;&lt;/dates&gt;&lt;isbn&gt;1545-9683&lt;/isbn&gt;&lt;urls&gt;&lt;/urls&gt;&lt;/record&gt;&lt;/Cite&gt;&lt;/EndNote&gt;</w:instrText>
      </w:r>
      <w:r w:rsidR="00C621B2" w:rsidRPr="00F52EBD">
        <w:fldChar w:fldCharType="separate"/>
      </w:r>
      <w:r w:rsidR="00C621B2" w:rsidRPr="00F52EBD">
        <w:rPr>
          <w:noProof/>
          <w:vertAlign w:val="superscript"/>
        </w:rPr>
        <w:t>1</w:t>
      </w:r>
      <w:r w:rsidR="00C621B2" w:rsidRPr="00F52EBD">
        <w:fldChar w:fldCharType="end"/>
      </w:r>
      <w:r w:rsidR="00A24C85" w:rsidRPr="00F52EBD">
        <w:t>.</w:t>
      </w:r>
      <w:r w:rsidR="00CE1291" w:rsidRPr="00F52EBD">
        <w:t xml:space="preserve"> </w:t>
      </w:r>
      <w:r w:rsidR="00271572" w:rsidRPr="00F52EBD">
        <w:rPr>
          <w:color w:val="auto"/>
        </w:rPr>
        <w:t>Regardless</w:t>
      </w:r>
      <w:r w:rsidR="00455796" w:rsidRPr="00F52EBD">
        <w:rPr>
          <w:color w:val="auto"/>
        </w:rPr>
        <w:t xml:space="preserve">, </w:t>
      </w:r>
      <w:r w:rsidR="00C621B2">
        <w:rPr>
          <w:color w:val="auto"/>
        </w:rPr>
        <w:t>the</w:t>
      </w:r>
      <w:r w:rsidR="00814344" w:rsidRPr="00F52EBD">
        <w:rPr>
          <w:color w:val="auto"/>
        </w:rPr>
        <w:t xml:space="preserve"> findings indicate this method </w:t>
      </w:r>
      <w:proofErr w:type="gramStart"/>
      <w:r w:rsidR="00814344" w:rsidRPr="00F52EBD">
        <w:rPr>
          <w:color w:val="auto"/>
        </w:rPr>
        <w:t>is able to</w:t>
      </w:r>
      <w:proofErr w:type="gramEnd"/>
      <w:r w:rsidR="00814344" w:rsidRPr="00F52EBD">
        <w:rPr>
          <w:color w:val="auto"/>
        </w:rPr>
        <w:t xml:space="preserve"> discriminate between</w:t>
      </w:r>
      <w:r w:rsidR="004B2F17" w:rsidRPr="00F52EBD">
        <w:rPr>
          <w:color w:val="auto"/>
        </w:rPr>
        <w:t xml:space="preserve"> groups</w:t>
      </w:r>
      <w:r w:rsidR="001429AA" w:rsidRPr="00F52EBD">
        <w:rPr>
          <w:color w:val="auto"/>
        </w:rPr>
        <w:t xml:space="preserve"> that</w:t>
      </w:r>
      <w:r w:rsidR="00DC0979" w:rsidRPr="00F52EBD">
        <w:rPr>
          <w:color w:val="auto"/>
        </w:rPr>
        <w:t xml:space="preserve"> have subtle differences in performance.</w:t>
      </w:r>
      <w:r w:rsidR="003A47A9" w:rsidRPr="00F52EBD">
        <w:rPr>
          <w:color w:val="auto"/>
        </w:rPr>
        <w:t xml:space="preserve"> </w:t>
      </w:r>
    </w:p>
    <w:p w14:paraId="773BAE37" w14:textId="46DA8C64" w:rsidR="00FC0415" w:rsidRPr="00F52EBD" w:rsidRDefault="00FC0415"/>
    <w:p w14:paraId="57BDAB26" w14:textId="60DE7E60" w:rsidR="0090134E" w:rsidRPr="00F52EBD" w:rsidRDefault="00FC0415" w:rsidP="003C515D">
      <w:pPr>
        <w:rPr>
          <w:color w:val="auto"/>
        </w:rPr>
      </w:pPr>
      <w:r w:rsidRPr="00F52EBD">
        <w:rPr>
          <w:color w:val="auto"/>
        </w:rPr>
        <w:t xml:space="preserve">Selecting the CPM </w:t>
      </w:r>
      <w:r w:rsidR="004F445E" w:rsidRPr="00F52EBD">
        <w:rPr>
          <w:color w:val="auto"/>
        </w:rPr>
        <w:t xml:space="preserve">machine </w:t>
      </w:r>
      <w:r w:rsidRPr="00F52EBD">
        <w:rPr>
          <w:color w:val="auto"/>
        </w:rPr>
        <w:t xml:space="preserve">movement speed is a critical </w:t>
      </w:r>
      <w:r w:rsidR="00796A92" w:rsidRPr="00F52EBD">
        <w:rPr>
          <w:color w:val="auto"/>
        </w:rPr>
        <w:t xml:space="preserve">protocol </w:t>
      </w:r>
      <w:r w:rsidRPr="00F52EBD">
        <w:rPr>
          <w:color w:val="auto"/>
        </w:rPr>
        <w:t>step that</w:t>
      </w:r>
      <w:r w:rsidR="00AA347F" w:rsidRPr="00F52EBD">
        <w:rPr>
          <w:color w:val="auto"/>
        </w:rPr>
        <w:t xml:space="preserve"> will affect TDPM</w:t>
      </w:r>
      <w:r w:rsidR="00AA0C7F" w:rsidRPr="00F52EBD">
        <w:rPr>
          <w:color w:val="auto"/>
        </w:rPr>
        <w:t xml:space="preserve"> scores</w:t>
      </w:r>
      <w:r w:rsidR="00C20741" w:rsidRPr="00F52EBD">
        <w:t xml:space="preserve"> (</w:t>
      </w:r>
      <w:r w:rsidR="00C20741" w:rsidRPr="00F52EBD">
        <w:rPr>
          <w:color w:val="auto"/>
        </w:rPr>
        <w:t>protocol step 2.2)</w:t>
      </w:r>
      <w:r w:rsidR="00121C36" w:rsidRPr="00F52EBD">
        <w:rPr>
          <w:color w:val="auto"/>
        </w:rPr>
        <w:t xml:space="preserve">. </w:t>
      </w:r>
      <w:r w:rsidR="00121C36" w:rsidRPr="00F52EBD">
        <w:t>Previous studies have shown that TDPM increases with decreasing passive motion velocity</w:t>
      </w:r>
      <w:r w:rsidR="00121C36" w:rsidRPr="00F52EBD">
        <w:fldChar w:fldCharType="begin">
          <w:fldData xml:space="preserve">PEVuZE5vdGU+PENpdGU+PEF1dGhvcj5Lb25jemFrPC9BdXRob3I+PFllYXI+MjAwNzwvWWVhcj48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</w:fldData>
        </w:fldChar>
      </w:r>
      <w:r w:rsidR="00F46F5D" w:rsidRPr="00F52EBD">
        <w:instrText xml:space="preserve"> ADDIN EN.CITE </w:instrText>
      </w:r>
      <w:r w:rsidR="00F46F5D" w:rsidRPr="00F52EBD">
        <w:fldChar w:fldCharType="begin">
          <w:fldData xml:space="preserve">PEVuZE5vdGU+PENpdGU+PEF1dGhvcj5Lb25jemFrPC9BdXRob3I+PFllYXI+MjAwNzwvWWVhcj48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</w:fldData>
        </w:fldChar>
      </w:r>
      <w:r w:rsidR="00F46F5D" w:rsidRPr="00F52EBD">
        <w:instrText xml:space="preserve"> ADDIN EN.CITE.DATA </w:instrText>
      </w:r>
      <w:r w:rsidR="00F46F5D" w:rsidRPr="00F52EBD">
        <w:fldChar w:fldCharType="end"/>
      </w:r>
      <w:r w:rsidR="00121C36" w:rsidRPr="00F52EBD">
        <w:fldChar w:fldCharType="separate"/>
      </w:r>
      <w:r w:rsidR="00F46F5D" w:rsidRPr="00F52EBD">
        <w:rPr>
          <w:noProof/>
          <w:vertAlign w:val="superscript"/>
        </w:rPr>
        <w:t>7,16,23</w:t>
      </w:r>
      <w:r w:rsidR="00121C36" w:rsidRPr="00F52EBD">
        <w:fldChar w:fldCharType="end"/>
      </w:r>
      <w:r w:rsidR="009264D2" w:rsidRPr="00F52EBD">
        <w:t>.</w:t>
      </w:r>
      <w:r w:rsidR="00121C36" w:rsidRPr="00F52EBD">
        <w:t xml:space="preserve"> The speed </w:t>
      </w:r>
      <w:r w:rsidR="00172B94" w:rsidRPr="00F52EBD">
        <w:t>selected for this</w:t>
      </w:r>
      <w:r w:rsidR="00076FA8" w:rsidRPr="00F52EBD">
        <w:t xml:space="preserve"> protocol, </w:t>
      </w:r>
      <w:r w:rsidR="00121C36" w:rsidRPr="00F52EBD">
        <w:t>0.23°/s</w:t>
      </w:r>
      <w:r w:rsidR="00076FA8" w:rsidRPr="00F52EBD">
        <w:t>,</w:t>
      </w:r>
      <w:r w:rsidR="00121C36" w:rsidRPr="00F52EBD">
        <w:t xml:space="preserve"> is similar to values tested in prior studies</w:t>
      </w:r>
      <w:r w:rsidR="00121C36" w:rsidRPr="00F52EBD">
        <w:fldChar w:fldCharType="begin">
          <w:fldData xml:space="preserve">PEVuZE5vdGU+PENpdGU+PEF1dGhvcj5OYWdhaTwvQXV0aG9yPjxZZWFyPjIwMTI8L1llYXI+PFJl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</w:fldData>
        </w:fldChar>
      </w:r>
      <w:r w:rsidR="00F46F5D" w:rsidRPr="00F52EBD">
        <w:instrText xml:space="preserve"> ADDIN EN.CITE </w:instrText>
      </w:r>
      <w:r w:rsidR="00F46F5D" w:rsidRPr="00F52EBD">
        <w:fldChar w:fldCharType="begin">
          <w:fldData xml:space="preserve">PEVuZE5vdGU+PENpdGU+PEF1dGhvcj5OYWdhaTwvQXV0aG9yPjxZZWFyPjIwMTI8L1llYXI+PFJl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</w:fldData>
        </w:fldChar>
      </w:r>
      <w:r w:rsidR="00F46F5D" w:rsidRPr="00F52EBD">
        <w:instrText xml:space="preserve"> ADDIN EN.CITE.DATA </w:instrText>
      </w:r>
      <w:r w:rsidR="00F46F5D" w:rsidRPr="00F52EBD">
        <w:fldChar w:fldCharType="end"/>
      </w:r>
      <w:r w:rsidR="00121C36" w:rsidRPr="00F52EBD">
        <w:fldChar w:fldCharType="separate"/>
      </w:r>
      <w:r w:rsidR="00F46F5D" w:rsidRPr="00F52EBD">
        <w:rPr>
          <w:noProof/>
          <w:vertAlign w:val="superscript"/>
        </w:rPr>
        <w:t>7,22,28</w:t>
      </w:r>
      <w:r w:rsidR="00121C36" w:rsidRPr="00F52EBD">
        <w:fldChar w:fldCharType="end"/>
      </w:r>
      <w:r w:rsidR="00121C36" w:rsidRPr="00F52EBD">
        <w:t>, and</w:t>
      </w:r>
      <w:r w:rsidR="008E0B2E" w:rsidRPr="00F52EBD">
        <w:t xml:space="preserve"> </w:t>
      </w:r>
      <w:r w:rsidR="00121C36" w:rsidRPr="00F52EBD">
        <w:t>is near the inflection point where TDPM exponentially increases in difficulty for healthy subject</w:t>
      </w:r>
      <w:r w:rsidR="0062184C" w:rsidRPr="00F52EBD">
        <w:t>s</w:t>
      </w:r>
      <w:r w:rsidR="009463A2" w:rsidRPr="00F52EBD">
        <w:fldChar w:fldCharType="begin"/>
      </w:r>
      <w:r w:rsidR="009463A2" w:rsidRPr="00F52EBD">
        <w:instrText xml:space="preserve"> ADDIN EN.CITE &lt;EndNote&gt;&lt;Cite&gt;&lt;Author&gt;Konczak&lt;/Author&gt;&lt;Year&gt;2007&lt;/Year&gt;&lt;RecNum&gt;24&lt;/RecNum&gt;&lt;DisplayText&gt;&lt;style face="superscript"&gt;7&lt;/style&gt;&lt;/DisplayText&gt;&lt;record&gt;&lt;rec-number&gt;24&lt;/rec-number&gt;&lt;foreign-keys&gt;&lt;key app="EN" db-id="222555f9h2tf0ie9ed9pxt9oewd5te5rxdvx" timestamp="1563427839"&gt;24&lt;/key&gt;&lt;/foreign-keys&gt;&lt;ref-type name="Journal Article"&gt;17&lt;/ref-type&gt;&lt;contributors&gt;&lt;authors&gt;&lt;author&gt;Konczak, Jürgen&lt;/author&gt;&lt;author&gt;Krawczewski, Kimberly&lt;/author&gt;&lt;author&gt;Tuite, Paul&lt;/author&gt;&lt;author&gt;Maschke, Matthias&lt;/author&gt;&lt;/authors&gt;&lt;/contributors&gt;&lt;titles&gt;&lt;title&gt;The perception of passive motion in Parkinson&amp;apos;s disease&lt;/title&gt;&lt;secondary-title&gt;Journal of neurology&lt;/secondary-title&gt;&lt;/titles&gt;&lt;periodical&gt;&lt;full-title&gt;Journal of neurology&lt;/full-title&gt;&lt;/periodical&gt;&lt;pages&gt;655&lt;/pages&gt;&lt;volume&gt;254&lt;/volume&gt;&lt;number&gt;5&lt;/number&gt;&lt;dates&gt;&lt;year&gt;2007&lt;/year&gt;&lt;/dates&gt;&lt;isbn&gt;0340-5354&lt;/isbn&gt;&lt;urls&gt;&lt;/urls&gt;&lt;/record&gt;&lt;/Cite&gt;&lt;/EndNote&gt;</w:instrText>
      </w:r>
      <w:r w:rsidR="009463A2" w:rsidRPr="00F52EBD">
        <w:fldChar w:fldCharType="separate"/>
      </w:r>
      <w:r w:rsidR="009463A2" w:rsidRPr="00F52EBD">
        <w:rPr>
          <w:noProof/>
          <w:vertAlign w:val="superscript"/>
        </w:rPr>
        <w:t>7</w:t>
      </w:r>
      <w:r w:rsidR="009463A2" w:rsidRPr="00F52EBD">
        <w:fldChar w:fldCharType="end"/>
      </w:r>
      <w:r w:rsidR="009264D2" w:rsidRPr="00F52EBD">
        <w:t>.</w:t>
      </w:r>
      <w:r w:rsidR="00871A5D" w:rsidRPr="00F52EBD">
        <w:t xml:space="preserve"> </w:t>
      </w:r>
      <w:r w:rsidR="001F0292" w:rsidRPr="00F52EBD">
        <w:t>As noted in the representative results, o</w:t>
      </w:r>
      <w:r w:rsidR="00BC1F47" w:rsidRPr="00F52EBD">
        <w:t>ne participant with chronic stroke was unable to feel movement in any trial, suggesting the CPM machine movement speed of 0.23°/s has a</w:t>
      </w:r>
      <w:r w:rsidR="00DC4FA4" w:rsidRPr="00F52EBD">
        <w:t xml:space="preserve"> potential</w:t>
      </w:r>
      <w:r w:rsidR="00BC1F47" w:rsidRPr="00F52EBD">
        <w:t xml:space="preserve"> floor effect</w:t>
      </w:r>
      <w:r w:rsidR="00DC4FA4" w:rsidRPr="00F52EBD">
        <w:t xml:space="preserve"> and may need to be </w:t>
      </w:r>
      <w:r w:rsidR="00F55B56" w:rsidRPr="00F52EBD">
        <w:t>increased</w:t>
      </w:r>
      <w:r w:rsidR="00DC4FA4" w:rsidRPr="00F52EBD">
        <w:t xml:space="preserve"> for testing of individuals with</w:t>
      </w:r>
      <w:r w:rsidR="00BC1F47" w:rsidRPr="00F52EBD">
        <w:t xml:space="preserve"> more severe kinesthetic impairment</w:t>
      </w:r>
      <w:r w:rsidR="00DC4FA4" w:rsidRPr="00F52EBD">
        <w:t>s</w:t>
      </w:r>
      <w:r w:rsidR="00BC1F47" w:rsidRPr="00F52EBD">
        <w:t xml:space="preserve">. </w:t>
      </w:r>
      <w:r w:rsidR="0060217C" w:rsidRPr="00F52EBD">
        <w:t>The</w:t>
      </w:r>
      <w:r w:rsidR="00E71D0C" w:rsidRPr="00F52EBD">
        <w:t xml:space="preserve"> range of </w:t>
      </w:r>
      <w:r w:rsidR="0046285F" w:rsidRPr="00F52EBD">
        <w:t xml:space="preserve">available </w:t>
      </w:r>
      <w:r w:rsidR="002B1FD1" w:rsidRPr="00F52EBD">
        <w:t xml:space="preserve">speeds </w:t>
      </w:r>
      <w:r w:rsidR="00BA17F9" w:rsidRPr="00F52EBD">
        <w:t>differ</w:t>
      </w:r>
      <w:r w:rsidR="0046285F" w:rsidRPr="00F52EBD">
        <w:t>s</w:t>
      </w:r>
      <w:r w:rsidR="002807F7" w:rsidRPr="00F52EBD">
        <w:t xml:space="preserve"> </w:t>
      </w:r>
      <w:r w:rsidR="00517042" w:rsidRPr="00F52EBD">
        <w:t>across</w:t>
      </w:r>
      <w:r w:rsidR="002807F7" w:rsidRPr="00F52EBD">
        <w:t xml:space="preserve"> CPM machine manufacturers</w:t>
      </w:r>
      <w:r w:rsidR="00A54459" w:rsidRPr="00F52EBD">
        <w:t>; researchers should select a model that will meet their study needs</w:t>
      </w:r>
      <w:r w:rsidR="00517042" w:rsidRPr="00F52EBD">
        <w:t>.</w:t>
      </w:r>
      <w:r w:rsidR="00B11A99" w:rsidRPr="00F52EBD">
        <w:t xml:space="preserve"> Providing c</w:t>
      </w:r>
      <w:r w:rsidR="005117A5" w:rsidRPr="00F52EBD">
        <w:rPr>
          <w:color w:val="auto"/>
        </w:rPr>
        <w:t>lear participa</w:t>
      </w:r>
      <w:r w:rsidR="00701591" w:rsidRPr="00F52EBD">
        <w:rPr>
          <w:color w:val="auto"/>
        </w:rPr>
        <w:t>nt instruction</w:t>
      </w:r>
      <w:r w:rsidR="002D2011" w:rsidRPr="00F52EBD">
        <w:rPr>
          <w:color w:val="auto"/>
        </w:rPr>
        <w:t xml:space="preserve"> </w:t>
      </w:r>
      <w:r w:rsidR="007342B2" w:rsidRPr="00F52EBD">
        <w:rPr>
          <w:color w:val="auto"/>
        </w:rPr>
        <w:t>with verification of</w:t>
      </w:r>
      <w:r w:rsidR="002D2011" w:rsidRPr="00F52EBD">
        <w:rPr>
          <w:color w:val="auto"/>
        </w:rPr>
        <w:t xml:space="preserve"> understanding</w:t>
      </w:r>
      <w:r w:rsidR="00701591" w:rsidRPr="00F52EBD">
        <w:rPr>
          <w:color w:val="auto"/>
        </w:rPr>
        <w:t xml:space="preserve"> </w:t>
      </w:r>
      <w:r w:rsidR="00045B9A" w:rsidRPr="00F52EBD">
        <w:rPr>
          <w:color w:val="auto"/>
        </w:rPr>
        <w:t>is also a critical</w:t>
      </w:r>
      <w:r w:rsidR="000503B4" w:rsidRPr="00F52EBD">
        <w:rPr>
          <w:color w:val="auto"/>
        </w:rPr>
        <w:t xml:space="preserve"> </w:t>
      </w:r>
      <w:r w:rsidR="00045B9A" w:rsidRPr="00F52EBD">
        <w:rPr>
          <w:color w:val="auto"/>
        </w:rPr>
        <w:t>proto</w:t>
      </w:r>
      <w:r w:rsidR="0039037A" w:rsidRPr="00F52EBD">
        <w:rPr>
          <w:color w:val="auto"/>
        </w:rPr>
        <w:t>col</w:t>
      </w:r>
      <w:r w:rsidR="000503B4" w:rsidRPr="00F52EBD">
        <w:rPr>
          <w:color w:val="auto"/>
        </w:rPr>
        <w:t xml:space="preserve"> element</w:t>
      </w:r>
      <w:r w:rsidR="008C5D5C" w:rsidRPr="00F52EBD">
        <w:rPr>
          <w:color w:val="auto"/>
        </w:rPr>
        <w:t xml:space="preserve"> to support accurate performance</w:t>
      </w:r>
      <w:r w:rsidR="007172CA" w:rsidRPr="00F52EBD">
        <w:rPr>
          <w:color w:val="auto"/>
        </w:rPr>
        <w:t xml:space="preserve"> of the TDPM task</w:t>
      </w:r>
      <w:r w:rsidR="008C5D5C" w:rsidRPr="00F52EBD">
        <w:rPr>
          <w:color w:val="auto"/>
        </w:rPr>
        <w:t>.</w:t>
      </w:r>
    </w:p>
    <w:p w14:paraId="51BB1A46" w14:textId="77777777" w:rsidR="0090134E" w:rsidRPr="00F52EBD" w:rsidRDefault="0090134E" w:rsidP="003C515D">
      <w:pPr>
        <w:rPr>
          <w:color w:val="auto"/>
        </w:rPr>
      </w:pPr>
    </w:p>
    <w:p w14:paraId="7209E677" w14:textId="41398A29" w:rsidR="00942822" w:rsidRPr="00F52EBD" w:rsidRDefault="00F55B56" w:rsidP="00913882">
      <w:pPr>
        <w:rPr>
          <w:color w:val="auto"/>
        </w:rPr>
      </w:pPr>
      <w:r w:rsidRPr="00F52EBD">
        <w:rPr>
          <w:color w:val="auto"/>
        </w:rPr>
        <w:t>A</w:t>
      </w:r>
      <w:r w:rsidR="001E4374" w:rsidRPr="00F52EBD">
        <w:rPr>
          <w:color w:val="auto"/>
        </w:rPr>
        <w:t xml:space="preserve">ll participants with chronic stroke were able to depress the trigger switch with their more affected extremity, alternative </w:t>
      </w:r>
      <w:r w:rsidR="003B2EEC" w:rsidRPr="00F52EBD">
        <w:rPr>
          <w:color w:val="auto"/>
        </w:rPr>
        <w:t>methods</w:t>
      </w:r>
      <w:r w:rsidR="008F0D02" w:rsidRPr="00F52EBD">
        <w:rPr>
          <w:color w:val="auto"/>
        </w:rPr>
        <w:t xml:space="preserve"> </w:t>
      </w:r>
      <w:r w:rsidR="003B2EEC" w:rsidRPr="00F52EBD">
        <w:rPr>
          <w:color w:val="auto"/>
        </w:rPr>
        <w:t xml:space="preserve">of indicating when movement </w:t>
      </w:r>
      <w:r w:rsidR="00C21151" w:rsidRPr="00F52EBD">
        <w:rPr>
          <w:color w:val="auto"/>
        </w:rPr>
        <w:t>is</w:t>
      </w:r>
      <w:r w:rsidR="003B2EEC" w:rsidRPr="00F52EBD">
        <w:rPr>
          <w:color w:val="auto"/>
        </w:rPr>
        <w:t xml:space="preserve"> felt </w:t>
      </w:r>
      <w:r w:rsidR="001E4374" w:rsidRPr="00F52EBD">
        <w:rPr>
          <w:color w:val="auto"/>
        </w:rPr>
        <w:t xml:space="preserve">may </w:t>
      </w:r>
      <w:r w:rsidR="00B111BE" w:rsidRPr="00F52EBD">
        <w:rPr>
          <w:color w:val="auto"/>
        </w:rPr>
        <w:t xml:space="preserve">be needed </w:t>
      </w:r>
      <w:r w:rsidR="001E4374" w:rsidRPr="00F52EBD">
        <w:rPr>
          <w:color w:val="auto"/>
        </w:rPr>
        <w:t xml:space="preserve">for participants </w:t>
      </w:r>
      <w:r w:rsidR="001239A5" w:rsidRPr="00F52EBD">
        <w:rPr>
          <w:color w:val="auto"/>
        </w:rPr>
        <w:t xml:space="preserve">who are </w:t>
      </w:r>
      <w:r w:rsidR="001E4374" w:rsidRPr="00F52EBD">
        <w:rPr>
          <w:color w:val="auto"/>
        </w:rPr>
        <w:t>unable to do so.</w:t>
      </w:r>
      <w:r w:rsidR="003B2EEC" w:rsidRPr="00F52EBD">
        <w:rPr>
          <w:color w:val="auto"/>
        </w:rPr>
        <w:t xml:space="preserve"> </w:t>
      </w:r>
      <w:r w:rsidR="006F1A63" w:rsidRPr="00F52EBD">
        <w:rPr>
          <w:color w:val="auto"/>
        </w:rPr>
        <w:t>It is possibl</w:t>
      </w:r>
      <w:r w:rsidR="00BE5D66" w:rsidRPr="00F52EBD">
        <w:rPr>
          <w:color w:val="auto"/>
        </w:rPr>
        <w:t>e</w:t>
      </w:r>
      <w:r w:rsidR="00D877AC" w:rsidRPr="00F52EBD">
        <w:rPr>
          <w:color w:val="auto"/>
        </w:rPr>
        <w:t xml:space="preserve"> </w:t>
      </w:r>
      <w:r w:rsidR="00212E62" w:rsidRPr="00F52EBD">
        <w:rPr>
          <w:color w:val="auto"/>
        </w:rPr>
        <w:t xml:space="preserve">a larger </w:t>
      </w:r>
      <w:r w:rsidR="00AE19FD" w:rsidRPr="00F52EBD">
        <w:rPr>
          <w:color w:val="auto"/>
        </w:rPr>
        <w:t xml:space="preserve">style of switch could be used. </w:t>
      </w:r>
      <w:r w:rsidR="00E6755F" w:rsidRPr="00F52EBD">
        <w:rPr>
          <w:color w:val="auto"/>
        </w:rPr>
        <w:t xml:space="preserve">Additional modifications to the protocol </w:t>
      </w:r>
      <w:r w:rsidR="00886C1D" w:rsidRPr="00F52EBD">
        <w:rPr>
          <w:color w:val="auto"/>
        </w:rPr>
        <w:t xml:space="preserve">may include </w:t>
      </w:r>
      <w:r w:rsidR="00FE419B" w:rsidRPr="00F52EBD">
        <w:rPr>
          <w:color w:val="auto"/>
        </w:rPr>
        <w:t xml:space="preserve">elimination of </w:t>
      </w:r>
      <w:r w:rsidR="00633D90" w:rsidRPr="00F52EBD">
        <w:rPr>
          <w:color w:val="auto"/>
        </w:rPr>
        <w:t>the biceps and triceps</w:t>
      </w:r>
      <w:r w:rsidR="00FE419B" w:rsidRPr="00F52EBD">
        <w:rPr>
          <w:color w:val="auto"/>
        </w:rPr>
        <w:t xml:space="preserve"> EMG</w:t>
      </w:r>
      <w:r w:rsidR="006F2B26" w:rsidRPr="00F52EBD">
        <w:rPr>
          <w:color w:val="auto"/>
        </w:rPr>
        <w:t xml:space="preserve"> sensors.</w:t>
      </w:r>
      <w:r w:rsidR="00B54DDB" w:rsidRPr="00F52EBD">
        <w:rPr>
          <w:color w:val="auto"/>
        </w:rPr>
        <w:t xml:space="preserve"> </w:t>
      </w:r>
      <w:r w:rsidR="00F32DFC" w:rsidRPr="00F52EBD">
        <w:t xml:space="preserve">EMG </w:t>
      </w:r>
      <w:r w:rsidR="00141078" w:rsidRPr="00F52EBD">
        <w:t>use</w:t>
      </w:r>
      <w:r w:rsidR="003776DD" w:rsidRPr="00F52EBD">
        <w:t xml:space="preserve"> </w:t>
      </w:r>
      <w:r w:rsidR="00F52018" w:rsidRPr="00F52EBD">
        <w:t>was inco</w:t>
      </w:r>
      <w:r w:rsidR="00AF2BF8" w:rsidRPr="00F52EBD">
        <w:t>r</w:t>
      </w:r>
      <w:r w:rsidR="00F52018" w:rsidRPr="00F52EBD">
        <w:t>porated into the protocol to confi</w:t>
      </w:r>
      <w:r w:rsidR="002727A5" w:rsidRPr="00F52EBD">
        <w:t xml:space="preserve">rm </w:t>
      </w:r>
      <w:r w:rsidR="000166B2" w:rsidRPr="00F52EBD">
        <w:t xml:space="preserve">muscle contraction </w:t>
      </w:r>
      <w:r w:rsidR="003776DD" w:rsidRPr="00F52EBD">
        <w:t>did</w:t>
      </w:r>
      <w:r w:rsidR="000166B2" w:rsidRPr="00F52EBD">
        <w:t xml:space="preserve"> not occur during trials,</w:t>
      </w:r>
      <w:r w:rsidR="00616C5C" w:rsidRPr="00F52EBD">
        <w:t xml:space="preserve"> as </w:t>
      </w:r>
      <w:r w:rsidR="002727A5" w:rsidRPr="00F52EBD">
        <w:t xml:space="preserve">active </w:t>
      </w:r>
      <w:r w:rsidR="00616C5C" w:rsidRPr="00F52EBD">
        <w:t>muscle contraction</w:t>
      </w:r>
      <w:r w:rsidR="00101B13" w:rsidRPr="00F52EBD">
        <w:t xml:space="preserve"> </w:t>
      </w:r>
      <w:r w:rsidR="003830BD" w:rsidRPr="00F52EBD">
        <w:t>and muscle contraction history have</w:t>
      </w:r>
      <w:r w:rsidR="00616C5C" w:rsidRPr="00F52EBD">
        <w:t xml:space="preserve"> been shown to impact proprioceptive thresholds</w:t>
      </w:r>
      <w:r w:rsidR="007D0AA4" w:rsidRPr="00F52EBD">
        <w:t xml:space="preserve"> due to the thixotropic properties of muscle </w:t>
      </w:r>
      <w:r w:rsidR="00A73E01" w:rsidRPr="00F52EBD">
        <w:t xml:space="preserve">fibers and </w:t>
      </w:r>
      <w:r w:rsidR="007D0AA4" w:rsidRPr="00F52EBD">
        <w:t>spindles</w:t>
      </w:r>
      <w:r w:rsidR="00A73E01" w:rsidRPr="00F52EBD">
        <w:fldChar w:fldCharType="begin">
          <w:fldData xml:space="preserve">PEVuZE5vdGU+PENpdGU+PEF1dGhvcj5XaXNlPC9BdXRob3I+PFllYXI+MTk5ODwvWWVhcj48UmVj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</w:fldData>
        </w:fldChar>
      </w:r>
      <w:r w:rsidR="00F46F5D" w:rsidRPr="00F52EBD">
        <w:instrText xml:space="preserve"> ADDIN EN.CITE </w:instrText>
      </w:r>
      <w:r w:rsidR="00F46F5D" w:rsidRPr="00F52EBD">
        <w:fldChar w:fldCharType="begin">
          <w:fldData xml:space="preserve">PEVuZE5vdGU+PENpdGU+PEF1dGhvcj5XaXNlPC9BdXRob3I+PFllYXI+MTk5ODwvWWVhcj48UmVj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</w:fldData>
        </w:fldChar>
      </w:r>
      <w:r w:rsidR="00F46F5D" w:rsidRPr="00F52EBD">
        <w:instrText xml:space="preserve"> ADDIN EN.CITE.DATA </w:instrText>
      </w:r>
      <w:r w:rsidR="00F46F5D" w:rsidRPr="00F52EBD">
        <w:fldChar w:fldCharType="end"/>
      </w:r>
      <w:r w:rsidR="00A73E01" w:rsidRPr="00F52EBD">
        <w:fldChar w:fldCharType="separate"/>
      </w:r>
      <w:r w:rsidR="00F46F5D" w:rsidRPr="00F52EBD">
        <w:rPr>
          <w:noProof/>
          <w:vertAlign w:val="superscript"/>
        </w:rPr>
        <w:t>27,28</w:t>
      </w:r>
      <w:r w:rsidR="00A73E01" w:rsidRPr="00F52EBD">
        <w:fldChar w:fldCharType="end"/>
      </w:r>
      <w:r w:rsidR="001F25AC" w:rsidRPr="00F52EBD">
        <w:t xml:space="preserve">. </w:t>
      </w:r>
      <w:r w:rsidR="00F7429D" w:rsidRPr="00F52EBD">
        <w:t xml:space="preserve">However, muscle activation was not noted </w:t>
      </w:r>
      <w:r w:rsidR="00970B86" w:rsidRPr="00F52EBD">
        <w:t xml:space="preserve">during </w:t>
      </w:r>
      <w:r w:rsidRPr="00F52EBD">
        <w:t>any trial</w:t>
      </w:r>
      <w:r w:rsidR="00970B86" w:rsidRPr="00F52EBD">
        <w:t xml:space="preserve"> for any participant,</w:t>
      </w:r>
      <w:r w:rsidR="003A47A9" w:rsidRPr="00F52EBD">
        <w:t xml:space="preserve"> </w:t>
      </w:r>
      <w:r w:rsidR="002902A8" w:rsidRPr="00F52EBD">
        <w:t xml:space="preserve">suggesting </w:t>
      </w:r>
      <w:r w:rsidR="00F32DFC" w:rsidRPr="00F52EBD">
        <w:t xml:space="preserve">EMG monitoring may be </w:t>
      </w:r>
      <w:r w:rsidRPr="00F52EBD">
        <w:t>unnecessary</w:t>
      </w:r>
      <w:r w:rsidR="00F32DFC" w:rsidRPr="00F52EBD">
        <w:t>.</w:t>
      </w:r>
    </w:p>
    <w:p w14:paraId="612162A7" w14:textId="77777777" w:rsidR="00942822" w:rsidRPr="00F52EBD" w:rsidRDefault="00942822" w:rsidP="00913882">
      <w:pPr>
        <w:rPr>
          <w:color w:val="auto"/>
        </w:rPr>
      </w:pPr>
    </w:p>
    <w:p w14:paraId="2691320E" w14:textId="1CFD0EA9" w:rsidR="00FD5BC9" w:rsidRPr="00F52EBD" w:rsidRDefault="00E204AC" w:rsidP="002E71E4">
      <w:r w:rsidRPr="00F52EBD">
        <w:t xml:space="preserve">A possible limitation of this protocol is the testing position of 90° of shoulder and elbow flexion, as some individuals may be unable to achieve or tolerate this position. </w:t>
      </w:r>
      <w:r w:rsidR="00BE7E17" w:rsidRPr="00F52EBD">
        <w:t xml:space="preserve">Modification of </w:t>
      </w:r>
      <w:r w:rsidR="00602C49">
        <w:t xml:space="preserve">the </w:t>
      </w:r>
      <w:r w:rsidR="00BE7E17" w:rsidRPr="00F52EBD">
        <w:lastRenderedPageBreak/>
        <w:t xml:space="preserve">testing position is known to </w:t>
      </w:r>
      <w:r w:rsidRPr="00F52EBD">
        <w:t>change</w:t>
      </w:r>
      <w:r w:rsidR="00BE7E17" w:rsidRPr="00F52EBD">
        <w:t xml:space="preserve"> </w:t>
      </w:r>
      <w:r w:rsidR="00ED7CA9" w:rsidRPr="00F52EBD">
        <w:t>kinesthe</w:t>
      </w:r>
      <w:r w:rsidR="004B2114" w:rsidRPr="00F52EBD">
        <w:t>sia</w:t>
      </w:r>
      <w:r w:rsidRPr="00F52EBD">
        <w:fldChar w:fldCharType="begin"/>
      </w:r>
      <w:r w:rsidR="00F46F5D" w:rsidRPr="00F52EBD">
        <w:instrText xml:space="preserve"> ADDIN EN.CITE &lt;EndNote&gt;&lt;Cite&gt;&lt;Author&gt;Alghadir&lt;/Author&gt;&lt;Year&gt;2016&lt;/Year&gt;&lt;RecNum&gt;77&lt;/RecNum&gt;&lt;DisplayText&gt;&lt;style face="superscript"&gt;36&lt;/style&gt;&lt;/DisplayText&gt;&lt;record&gt;&lt;rec-number&gt;77&lt;/rec-number&gt;&lt;foreign-keys&gt;&lt;key app="EN" db-id="222555f9h2tf0ie9ed9pxt9oewd5te5rxdvx" timestamp="1592766933"&gt;77&lt;/key&gt;&lt;/foreign-keys&gt;&lt;ref-type name="Journal Article"&gt;17&lt;/ref-type&gt;&lt;contributors&gt;&lt;authors&gt;&lt;author&gt;Alghadir, Ahmad&lt;/author&gt;&lt;author&gt;Zafar, Hamayun&lt;/author&gt;&lt;author&gt;Iqbal, Zaheen&lt;/author&gt;&lt;author&gt;Al-Eisa, Einas&lt;/author&gt;&lt;/authors&gt;&lt;/contributors&gt;&lt;titles&gt;&lt;title&gt;Effect of sitting postures and shoulder position on the cervicocephalic kinesthesia in healthy young males&lt;/title&gt;&lt;secondary-title&gt;Somatosensory &amp;amp; motor research&lt;/secondary-title&gt;&lt;/titles&gt;&lt;periodical&gt;&lt;full-title&gt;Somatosensory &amp;amp; motor research&lt;/full-title&gt;&lt;/periodical&gt;&lt;pages&gt;93-98&lt;/pages&gt;&lt;volume&gt;33&lt;/volume&gt;&lt;number&gt;2&lt;/number&gt;&lt;dates&gt;&lt;year&gt;2016&lt;/year&gt;&lt;/dates&gt;&lt;isbn&gt;0899-0220&lt;/isbn&gt;&lt;urls&gt;&lt;/urls&gt;&lt;/record&gt;&lt;/Cite&gt;&lt;/EndNote&gt;</w:instrText>
      </w:r>
      <w:r w:rsidRPr="00F52EBD">
        <w:fldChar w:fldCharType="separate"/>
      </w:r>
      <w:r w:rsidR="00F46F5D" w:rsidRPr="00F52EBD">
        <w:rPr>
          <w:noProof/>
          <w:vertAlign w:val="superscript"/>
        </w:rPr>
        <w:t>36</w:t>
      </w:r>
      <w:r w:rsidRPr="00F52EBD">
        <w:fldChar w:fldCharType="end"/>
      </w:r>
      <w:r w:rsidRPr="00F52EBD">
        <w:t>. An</w:t>
      </w:r>
      <w:r w:rsidR="00074FE0" w:rsidRPr="00F52EBD">
        <w:t xml:space="preserve"> </w:t>
      </w:r>
      <w:r w:rsidRPr="00F52EBD">
        <w:t xml:space="preserve">aspect of the TDPM paradigm that is not unique to this protocol is the high attentional demand of the task, which limits the appropriateness of this measurement method for individuals </w:t>
      </w:r>
      <w:r w:rsidR="009D1CDF" w:rsidRPr="00F52EBD">
        <w:t>with attention deficits</w:t>
      </w:r>
      <w:r w:rsidRPr="00F52EBD">
        <w:t>. To reduce error due to inattention or fatigue</w:t>
      </w:r>
      <w:r w:rsidRPr="00F52EBD">
        <w:fldChar w:fldCharType="begin"/>
      </w:r>
      <w:r w:rsidR="00F46F5D" w:rsidRPr="00F52EBD">
        <w:instrText xml:space="preserve"> ADDIN EN.CITE &lt;EndNote&gt;&lt;Cite&gt;&lt;Author&gt;Juul-Kristensen&lt;/Author&gt;&lt;Year&gt;2008&lt;/Year&gt;&lt;RecNum&gt;34&lt;/RecNum&gt;&lt;DisplayText&gt;&lt;style face="superscript"&gt;19&lt;/style&gt;&lt;/DisplayText&gt;&lt;record&gt;&lt;rec-number&gt;34&lt;/rec-number&gt;&lt;foreign-keys&gt;&lt;key app="EN" db-id="222555f9h2tf0ie9ed9pxt9oewd5te5rxdvx" timestamp="1579882553"&gt;34&lt;/key&gt;&lt;/foreign-keys&gt;&lt;ref-type name="Journal Article"&gt;17&lt;/ref-type&gt;&lt;contributors&gt;&lt;authors&gt;&lt;author&gt;Juul-Kristensen, Birgit&lt;/author&gt;&lt;author&gt;Lund, Hans&lt;/author&gt;&lt;author&gt;Hansen, Klaus&lt;/author&gt;&lt;author&gt;Christensen, Hanne&lt;/author&gt;&lt;author&gt;Danneskiold-Samsøe, Bente&lt;/author&gt;&lt;author&gt;Bliddal, Henning&lt;/author&gt;&lt;/authors&gt;&lt;/contributors&gt;&lt;titles&gt;&lt;title&gt;Test-retest reliability of joint position and kinesthetic sense in the elbow of healthy subjects&lt;/title&gt;&lt;secondary-title&gt;Physiotherapy theory and practice&lt;/secondary-title&gt;&lt;/titles&gt;&lt;periodical&gt;&lt;full-title&gt;Physiotherapy theory and practice&lt;/full-title&gt;&lt;/periodical&gt;&lt;pages&gt;65-72&lt;/pages&gt;&lt;volume&gt;24&lt;/volume&gt;&lt;number&gt;1&lt;/number&gt;&lt;dates&gt;&lt;year&gt;2008&lt;/year&gt;&lt;/dates&gt;&lt;isbn&gt;0959-3985&lt;/isbn&gt;&lt;urls&gt;&lt;/urls&gt;&lt;/record&gt;&lt;/Cite&gt;&lt;/EndNote&gt;</w:instrText>
      </w:r>
      <w:r w:rsidRPr="00F52EBD">
        <w:fldChar w:fldCharType="separate"/>
      </w:r>
      <w:r w:rsidR="00F46F5D" w:rsidRPr="00F52EBD">
        <w:rPr>
          <w:noProof/>
          <w:vertAlign w:val="superscript"/>
        </w:rPr>
        <w:t>19</w:t>
      </w:r>
      <w:r w:rsidRPr="00F52EBD">
        <w:fldChar w:fldCharType="end"/>
      </w:r>
      <w:r w:rsidR="00602C49">
        <w:t>,</w:t>
      </w:r>
      <w:r w:rsidRPr="00F52EBD">
        <w:t xml:space="preserve"> we intentionally designed this protocol to take no more than 15 minutes per limb.</w:t>
      </w:r>
      <w:r w:rsidR="002067C2" w:rsidRPr="00F52EBD">
        <w:t xml:space="preserve"> </w:t>
      </w:r>
      <w:r w:rsidR="00721669" w:rsidRPr="00F52EBD">
        <w:t>T</w:t>
      </w:r>
      <w:r w:rsidR="002067C2" w:rsidRPr="00F52EBD">
        <w:t>his protocol does not control for potential differences in reaction time between participants, which is a potential limitation</w:t>
      </w:r>
      <w:r w:rsidR="00721669" w:rsidRPr="00F52EBD">
        <w:t>.</w:t>
      </w:r>
      <w:r w:rsidR="00CA6D74" w:rsidRPr="00F52EBD">
        <w:t xml:space="preserve"> </w:t>
      </w:r>
      <w:r w:rsidR="002F4AFE" w:rsidRPr="00F52EBD">
        <w:t>Th</w:t>
      </w:r>
      <w:r w:rsidR="00E15602" w:rsidRPr="00F52EBD">
        <w:t xml:space="preserve">e slow passive movement speed used in this </w:t>
      </w:r>
      <w:r w:rsidR="002F4AFE" w:rsidRPr="00F52EBD">
        <w:t xml:space="preserve">protocol </w:t>
      </w:r>
      <w:r w:rsidR="00475C43" w:rsidRPr="00F52EBD">
        <w:t>decreas</w:t>
      </w:r>
      <w:r w:rsidR="00597A1B" w:rsidRPr="00F52EBD">
        <w:t>e</w:t>
      </w:r>
      <w:r w:rsidR="00E15602" w:rsidRPr="00F52EBD">
        <w:t>s</w:t>
      </w:r>
      <w:r w:rsidR="00475C43" w:rsidRPr="00F52EBD">
        <w:t xml:space="preserve"> the proportional contribution of reaction time error to a participant’s TDPM score</w:t>
      </w:r>
      <w:r w:rsidR="00E15602" w:rsidRPr="00F52EBD">
        <w:t>.</w:t>
      </w:r>
    </w:p>
    <w:p w14:paraId="3980147A" w14:textId="77777777" w:rsidR="00FD5BC9" w:rsidRPr="00F52EBD" w:rsidRDefault="00FD5BC9" w:rsidP="002E71E4"/>
    <w:p w14:paraId="4021D94D" w14:textId="06B3DFAF" w:rsidR="00701688" w:rsidRPr="00F52EBD" w:rsidRDefault="00FD5BC9">
      <w:pPr>
        <w:rPr>
          <w:color w:val="auto"/>
        </w:rPr>
      </w:pPr>
      <w:r w:rsidRPr="00F52EBD">
        <w:t xml:space="preserve">This detailed </w:t>
      </w:r>
      <w:r w:rsidR="00B243F0" w:rsidRPr="00F52EBD">
        <w:t xml:space="preserve">elbow </w:t>
      </w:r>
      <w:r w:rsidRPr="00F52EBD">
        <w:t xml:space="preserve">TDPM protocol provides sensorimotor researchers a sensitive and precise measure of kinesthesia. </w:t>
      </w:r>
      <w:r w:rsidR="00602C49">
        <w:t>The</w:t>
      </w:r>
      <w:r w:rsidRPr="00F52EBD">
        <w:t xml:space="preserve"> data suggest the TDPM’s resolution is high affording the possibility of detecting mild impairment or perhaps being sensitive to change if used in a study of recovery of function. Future research could be conducted to determine the minimal clinically important difference in TDPM.</w:t>
      </w:r>
      <w:r w:rsidR="003A47A9" w:rsidRPr="00F52EBD">
        <w:t xml:space="preserve"> </w:t>
      </w:r>
      <w:r w:rsidRPr="00F52EBD">
        <w:t>Adaptation of this protocol to other joints may also be appropriate.</w:t>
      </w:r>
    </w:p>
    <w:p w14:paraId="78728D18" w14:textId="706614AE" w:rsidR="00014314" w:rsidRPr="00F52EBD" w:rsidRDefault="00014314" w:rsidP="001B1519">
      <w:pPr>
        <w:rPr>
          <w:color w:val="auto"/>
        </w:rPr>
      </w:pPr>
    </w:p>
    <w:p w14:paraId="1734505F" w14:textId="6190DE35" w:rsidR="00AA03DF" w:rsidRPr="00F52EBD" w:rsidRDefault="00AA03DF" w:rsidP="001B1519">
      <w:pPr>
        <w:pStyle w:val="NormalWeb"/>
        <w:spacing w:before="0" w:beforeAutospacing="0" w:after="0" w:afterAutospacing="0"/>
        <w:rPr>
          <w:color w:val="808080"/>
        </w:rPr>
      </w:pPr>
      <w:r w:rsidRPr="00F52EBD">
        <w:rPr>
          <w:b/>
          <w:bCs/>
        </w:rPr>
        <w:t xml:space="preserve">ACKNOWLEDGMENTS: </w:t>
      </w:r>
    </w:p>
    <w:p w14:paraId="149CDEB0" w14:textId="49484EEF" w:rsidR="001E7C65" w:rsidRPr="00F52EBD" w:rsidRDefault="001E7C65" w:rsidP="001E7C65">
      <w:r w:rsidRPr="00F52EBD">
        <w:t xml:space="preserve">The authors would like to thank </w:t>
      </w:r>
      <w:r w:rsidR="00625B7B" w:rsidRPr="00F52EBD">
        <w:t xml:space="preserve">Dr. </w:t>
      </w:r>
      <w:r w:rsidRPr="00F52EBD">
        <w:t>Jon Nelson f</w:t>
      </w:r>
      <w:r w:rsidR="008F7876" w:rsidRPr="00F52EBD">
        <w:t>or</w:t>
      </w:r>
      <w:r w:rsidRPr="00F52EBD">
        <w:t xml:space="preserve"> technica</w:t>
      </w:r>
      <w:r w:rsidR="008F7876" w:rsidRPr="00F52EBD">
        <w:t xml:space="preserve">l support </w:t>
      </w:r>
      <w:r w:rsidRPr="00F52EBD">
        <w:t xml:space="preserve">of </w:t>
      </w:r>
      <w:r w:rsidR="005734AB" w:rsidRPr="00F52EBD">
        <w:t xml:space="preserve">EMG </w:t>
      </w:r>
      <w:r w:rsidR="00973627" w:rsidRPr="00F52EBD">
        <w:t xml:space="preserve">and electrogoniometer </w:t>
      </w:r>
      <w:r w:rsidR="006A19BE" w:rsidRPr="00F52EBD">
        <w:t xml:space="preserve">equipment </w:t>
      </w:r>
      <w:r w:rsidR="00973627" w:rsidRPr="00F52EBD">
        <w:t>use</w:t>
      </w:r>
      <w:r w:rsidR="00846D7B" w:rsidRPr="00F52EBD">
        <w:t>d</w:t>
      </w:r>
      <w:r w:rsidR="00973627" w:rsidRPr="00F52EBD">
        <w:t xml:space="preserve"> here</w:t>
      </w:r>
      <w:r w:rsidRPr="00F52EBD">
        <w:t xml:space="preserve">. </w:t>
      </w:r>
    </w:p>
    <w:p w14:paraId="1D4CDD98" w14:textId="77777777" w:rsidR="001E7C65" w:rsidRPr="00F52EBD" w:rsidRDefault="001E7C65" w:rsidP="001B1519">
      <w:pPr>
        <w:rPr>
          <w:b/>
          <w:bCs/>
        </w:rPr>
      </w:pPr>
    </w:p>
    <w:p w14:paraId="5D52ED8B" w14:textId="78B25459" w:rsidR="00AA03DF" w:rsidRPr="00F52EBD" w:rsidRDefault="00AA03DF" w:rsidP="00D858C8">
      <w:pPr>
        <w:pStyle w:val="NormalWeb"/>
        <w:tabs>
          <w:tab w:val="left" w:pos="7635"/>
        </w:tabs>
        <w:spacing w:before="0" w:beforeAutospacing="0" w:after="0" w:afterAutospacing="0"/>
        <w:rPr>
          <w:color w:val="808080"/>
        </w:rPr>
      </w:pPr>
      <w:r w:rsidRPr="00F52EBD">
        <w:rPr>
          <w:b/>
        </w:rPr>
        <w:t>DISCLOSURES</w:t>
      </w:r>
      <w:r w:rsidRPr="00F52EBD">
        <w:rPr>
          <w:b/>
          <w:bCs/>
        </w:rPr>
        <w:t>:</w:t>
      </w:r>
      <w:r w:rsidR="00D858C8" w:rsidRPr="00F52EBD">
        <w:rPr>
          <w:b/>
          <w:bCs/>
        </w:rPr>
        <w:tab/>
      </w:r>
    </w:p>
    <w:p w14:paraId="03059FF3" w14:textId="6F4219D1" w:rsidR="009726EE" w:rsidRPr="00F52EBD" w:rsidRDefault="001E7C65" w:rsidP="001B1519">
      <w:pPr>
        <w:rPr>
          <w:color w:val="808080" w:themeColor="background1" w:themeShade="80"/>
        </w:rPr>
      </w:pPr>
      <w:r w:rsidRPr="00F52EBD">
        <w:rPr>
          <w:color w:val="auto"/>
        </w:rPr>
        <w:t>The authors declare they have no competing financial interests.</w:t>
      </w:r>
    </w:p>
    <w:p w14:paraId="55E55E5C" w14:textId="77777777" w:rsidR="000A370C" w:rsidRPr="00F52EBD" w:rsidRDefault="000A370C" w:rsidP="001B1519">
      <w:pPr>
        <w:rPr>
          <w:color w:val="808080" w:themeColor="background1" w:themeShade="80"/>
        </w:rPr>
      </w:pPr>
    </w:p>
    <w:p w14:paraId="63DD61B7" w14:textId="32518191" w:rsidR="000A370C" w:rsidRPr="00F52EBD" w:rsidRDefault="009726EE" w:rsidP="00FD7F0E">
      <w:pPr>
        <w:autoSpaceDE/>
        <w:autoSpaceDN/>
        <w:adjustRightInd/>
        <w:rPr>
          <w:rFonts w:eastAsia="Calibri"/>
          <w:b/>
          <w:color w:val="auto"/>
        </w:rPr>
      </w:pPr>
      <w:bookmarkStart w:id="1" w:name="References"/>
      <w:bookmarkStart w:id="2" w:name="_Hlk43811952"/>
      <w:r w:rsidRPr="00F52EBD">
        <w:rPr>
          <w:b/>
          <w:bCs/>
        </w:rPr>
        <w:t>REFERENCE</w:t>
      </w:r>
      <w:bookmarkEnd w:id="1"/>
      <w:r w:rsidR="000A370C" w:rsidRPr="00F52EBD">
        <w:rPr>
          <w:b/>
          <w:bCs/>
        </w:rPr>
        <w:t>S:</w:t>
      </w:r>
    </w:p>
    <w:bookmarkStart w:id="3" w:name="_Hlk43808168"/>
    <w:p w14:paraId="59748039" w14:textId="00F9A25D" w:rsidR="00F46F5D" w:rsidRPr="00F52EBD" w:rsidRDefault="000A370C" w:rsidP="00F46F5D">
      <w:pPr>
        <w:pStyle w:val="EndNoteBibliography"/>
        <w:ind w:left="720" w:hanging="720"/>
      </w:pPr>
      <w:r w:rsidRPr="00F52EBD">
        <w:rPr>
          <w:color w:val="808080" w:themeColor="background1" w:themeShade="80"/>
        </w:rPr>
        <w:fldChar w:fldCharType="begin"/>
      </w:r>
      <w:r w:rsidRPr="00F52EBD">
        <w:rPr>
          <w:color w:val="808080" w:themeColor="background1" w:themeShade="80"/>
        </w:rPr>
        <w:instrText xml:space="preserve"> ADDIN EN.REFLIST </w:instrText>
      </w:r>
      <w:r w:rsidRPr="00F52EBD">
        <w:rPr>
          <w:color w:val="808080" w:themeColor="background1" w:themeShade="80"/>
        </w:rPr>
        <w:fldChar w:fldCharType="separate"/>
      </w:r>
      <w:r w:rsidR="00F46F5D" w:rsidRPr="00F52EBD">
        <w:t>1</w:t>
      </w:r>
      <w:r w:rsidR="00F46F5D" w:rsidRPr="00F52EBD">
        <w:tab/>
        <w:t>Coderre, A. M.</w:t>
      </w:r>
      <w:r w:rsidR="00F46F5D" w:rsidRPr="00F52EBD">
        <w:rPr>
          <w:i/>
        </w:rPr>
        <w:t xml:space="preserve"> </w:t>
      </w:r>
      <w:r w:rsidR="00602C49" w:rsidRPr="00602C49">
        <w:t>et al.</w:t>
      </w:r>
      <w:r w:rsidR="00F46F5D" w:rsidRPr="00F52EBD">
        <w:t xml:space="preserve"> Assessment of upper-limb sensorimotor function of subacute stroke patients using visually guided reaching. </w:t>
      </w:r>
      <w:r w:rsidR="00F46F5D" w:rsidRPr="00F52EBD">
        <w:rPr>
          <w:i/>
        </w:rPr>
        <w:t xml:space="preserve">Neurorehabilitation and </w:t>
      </w:r>
      <w:r w:rsidR="00602C49" w:rsidRPr="00F52EBD">
        <w:rPr>
          <w:i/>
        </w:rPr>
        <w:t>Neural Repa</w:t>
      </w:r>
      <w:r w:rsidR="00F46F5D" w:rsidRPr="00F52EBD">
        <w:rPr>
          <w:i/>
        </w:rPr>
        <w:t>ir.</w:t>
      </w:r>
      <w:r w:rsidR="00F46F5D" w:rsidRPr="00F52EBD">
        <w:t xml:space="preserve"> </w:t>
      </w:r>
      <w:r w:rsidR="00F46F5D" w:rsidRPr="00F52EBD">
        <w:rPr>
          <w:b/>
        </w:rPr>
        <w:t>24</w:t>
      </w:r>
      <w:r w:rsidR="00F46F5D" w:rsidRPr="00F52EBD">
        <w:t xml:space="preserve"> (6), 528-541 (2010).</w:t>
      </w:r>
    </w:p>
    <w:p w14:paraId="37759ACF" w14:textId="1D0B778A" w:rsidR="00F46F5D" w:rsidRPr="00F52EBD" w:rsidRDefault="00F46F5D" w:rsidP="00F46F5D">
      <w:pPr>
        <w:pStyle w:val="EndNoteBibliography"/>
        <w:ind w:left="720" w:hanging="720"/>
      </w:pPr>
      <w:r w:rsidRPr="00F52EBD">
        <w:t>2</w:t>
      </w:r>
      <w:r w:rsidRPr="00F52EBD">
        <w:tab/>
        <w:t>Dukelow, S. P.</w:t>
      </w:r>
      <w:r w:rsidRPr="00F52EBD">
        <w:rPr>
          <w:i/>
        </w:rPr>
        <w:t xml:space="preserve"> </w:t>
      </w:r>
      <w:r w:rsidR="00602C49" w:rsidRPr="00602C49">
        <w:t>et al.</w:t>
      </w:r>
      <w:r w:rsidRPr="00F52EBD">
        <w:t xml:space="preserve"> Quantitative assessment of limb position sense following stroke. </w:t>
      </w:r>
      <w:r w:rsidRPr="00F52EBD">
        <w:rPr>
          <w:i/>
        </w:rPr>
        <w:t xml:space="preserve">Neurorehabilitation and </w:t>
      </w:r>
      <w:r w:rsidR="00602C49" w:rsidRPr="00F52EBD">
        <w:rPr>
          <w:i/>
        </w:rPr>
        <w:t>Neural Rep</w:t>
      </w:r>
      <w:r w:rsidRPr="00F52EBD">
        <w:rPr>
          <w:i/>
        </w:rPr>
        <w:t>air.</w:t>
      </w:r>
      <w:r w:rsidRPr="00F52EBD">
        <w:t xml:space="preserve"> </w:t>
      </w:r>
      <w:r w:rsidRPr="00F52EBD">
        <w:rPr>
          <w:b/>
        </w:rPr>
        <w:t>24</w:t>
      </w:r>
      <w:r w:rsidRPr="00F52EBD">
        <w:t xml:space="preserve"> (2), 178-187 (2010).</w:t>
      </w:r>
    </w:p>
    <w:p w14:paraId="420BF3B3" w14:textId="0FA383F4" w:rsidR="00F46F5D" w:rsidRPr="00F52EBD" w:rsidRDefault="00F46F5D" w:rsidP="00F46F5D">
      <w:pPr>
        <w:pStyle w:val="EndNoteBibliography"/>
        <w:ind w:left="720" w:hanging="720"/>
      </w:pPr>
      <w:r w:rsidRPr="00F52EBD">
        <w:t>3</w:t>
      </w:r>
      <w:r w:rsidRPr="00F52EBD">
        <w:tab/>
        <w:t>Semrau, J. A., Herter, T. M., Scott, S. H.</w:t>
      </w:r>
      <w:r w:rsidR="009E4614">
        <w:t xml:space="preserve">, </w:t>
      </w:r>
      <w:r w:rsidRPr="00F52EBD">
        <w:t xml:space="preserve">Dukelow, S. P. Robotic identification of kinesthetic deficits after stroke. </w:t>
      </w:r>
      <w:r w:rsidRPr="00F52EBD">
        <w:rPr>
          <w:i/>
        </w:rPr>
        <w:t>Stroke.</w:t>
      </w:r>
      <w:r w:rsidRPr="00F52EBD">
        <w:t xml:space="preserve"> </w:t>
      </w:r>
      <w:r w:rsidRPr="00F52EBD">
        <w:rPr>
          <w:b/>
        </w:rPr>
        <w:t>44</w:t>
      </w:r>
      <w:r w:rsidRPr="00F52EBD">
        <w:t xml:space="preserve"> (12), 3414-3421 (2013).</w:t>
      </w:r>
    </w:p>
    <w:p w14:paraId="09EE4198" w14:textId="2706D2C1" w:rsidR="00F46F5D" w:rsidRPr="00F52EBD" w:rsidRDefault="00F46F5D" w:rsidP="00F46F5D">
      <w:pPr>
        <w:pStyle w:val="EndNoteBibliography"/>
        <w:ind w:left="720" w:hanging="720"/>
      </w:pPr>
      <w:r w:rsidRPr="00F52EBD">
        <w:t>4</w:t>
      </w:r>
      <w:r w:rsidRPr="00F52EBD">
        <w:tab/>
        <w:t>Meyer, S., Karttunen, A. H., Thijs, V., Feys, H.</w:t>
      </w:r>
      <w:r w:rsidR="009E4614">
        <w:t xml:space="preserve">, </w:t>
      </w:r>
      <w:r w:rsidRPr="00F52EBD">
        <w:t xml:space="preserve">Verheyden, G. How do somatosensory deficits in the arm and hand relate to upper limb impairment, activity, and participation problems after stroke? A systematic review. </w:t>
      </w:r>
      <w:r w:rsidRPr="00F52EBD">
        <w:rPr>
          <w:i/>
        </w:rPr>
        <w:t xml:space="preserve">Physical </w:t>
      </w:r>
      <w:r w:rsidR="009E4614">
        <w:rPr>
          <w:i/>
        </w:rPr>
        <w:t>T</w:t>
      </w:r>
      <w:r w:rsidRPr="00F52EBD">
        <w:rPr>
          <w:i/>
        </w:rPr>
        <w:t>herapy.</w:t>
      </w:r>
      <w:r w:rsidRPr="00F52EBD">
        <w:t xml:space="preserve"> </w:t>
      </w:r>
      <w:r w:rsidRPr="00F52EBD">
        <w:rPr>
          <w:b/>
        </w:rPr>
        <w:t>94</w:t>
      </w:r>
      <w:r w:rsidRPr="00F52EBD">
        <w:t xml:space="preserve"> (9), 1220-1231 (2014).</w:t>
      </w:r>
    </w:p>
    <w:p w14:paraId="6D48CCEB" w14:textId="0AD95CDA" w:rsidR="00F46F5D" w:rsidRPr="00F52EBD" w:rsidRDefault="00F46F5D" w:rsidP="00F46F5D">
      <w:pPr>
        <w:pStyle w:val="EndNoteBibliography"/>
        <w:ind w:left="720" w:hanging="720"/>
      </w:pPr>
      <w:r w:rsidRPr="00F52EBD">
        <w:t>5</w:t>
      </w:r>
      <w:r w:rsidRPr="00F52EBD">
        <w:tab/>
        <w:t>Desrosiers, J., Bourbonnais, D., Bravo, G., Roy, P.-M.</w:t>
      </w:r>
      <w:r w:rsidR="009E4614">
        <w:t xml:space="preserve">, </w:t>
      </w:r>
      <w:r w:rsidRPr="00F52EBD">
        <w:t xml:space="preserve">Guay, M. Performance of the ‘unaffected’upper extremity of elderly stroke patients. </w:t>
      </w:r>
      <w:r w:rsidRPr="00F52EBD">
        <w:rPr>
          <w:i/>
        </w:rPr>
        <w:t>Stroke.</w:t>
      </w:r>
      <w:r w:rsidRPr="00F52EBD">
        <w:t xml:space="preserve"> </w:t>
      </w:r>
      <w:r w:rsidRPr="00F52EBD">
        <w:rPr>
          <w:b/>
        </w:rPr>
        <w:t>27</w:t>
      </w:r>
      <w:r w:rsidRPr="00F52EBD">
        <w:t xml:space="preserve"> (9), 1564-1570 (1996).</w:t>
      </w:r>
    </w:p>
    <w:p w14:paraId="418AE850" w14:textId="50A0E90C" w:rsidR="00F46F5D" w:rsidRPr="00F52EBD" w:rsidRDefault="00F46F5D" w:rsidP="00F46F5D">
      <w:pPr>
        <w:pStyle w:val="EndNoteBibliography"/>
        <w:ind w:left="720" w:hanging="720"/>
      </w:pPr>
      <w:r w:rsidRPr="00F52EBD">
        <w:t>6</w:t>
      </w:r>
      <w:r w:rsidRPr="00F52EBD">
        <w:tab/>
        <w:t>Carey, L. M.</w:t>
      </w:r>
      <w:r w:rsidR="009E4614">
        <w:t xml:space="preserve">, </w:t>
      </w:r>
      <w:r w:rsidRPr="00F52EBD">
        <w:t xml:space="preserve">Matyas, T. A. Frequency of discriminative sensory loss in the hand after stroke in a rehabilitation setting. </w:t>
      </w:r>
      <w:r w:rsidRPr="00F52EBD">
        <w:rPr>
          <w:i/>
        </w:rPr>
        <w:t>Journal of</w:t>
      </w:r>
      <w:r w:rsidR="009E4614" w:rsidRPr="00F52EBD">
        <w:rPr>
          <w:i/>
        </w:rPr>
        <w:t xml:space="preserve"> Rehabilitation Me</w:t>
      </w:r>
      <w:r w:rsidRPr="00F52EBD">
        <w:rPr>
          <w:i/>
        </w:rPr>
        <w:t>dicine.</w:t>
      </w:r>
      <w:r w:rsidRPr="00F52EBD">
        <w:t xml:space="preserve"> </w:t>
      </w:r>
      <w:r w:rsidRPr="00F52EBD">
        <w:rPr>
          <w:b/>
        </w:rPr>
        <w:t>43</w:t>
      </w:r>
      <w:r w:rsidRPr="00F52EBD">
        <w:t xml:space="preserve"> (3), 257-263 (2011).</w:t>
      </w:r>
    </w:p>
    <w:p w14:paraId="6CE6BCFE" w14:textId="49FE5105" w:rsidR="00F46F5D" w:rsidRPr="00F52EBD" w:rsidRDefault="00F46F5D" w:rsidP="00F46F5D">
      <w:pPr>
        <w:pStyle w:val="EndNoteBibliography"/>
        <w:ind w:left="720" w:hanging="720"/>
      </w:pPr>
      <w:r w:rsidRPr="00F52EBD">
        <w:t>7</w:t>
      </w:r>
      <w:r w:rsidRPr="00F52EBD">
        <w:tab/>
        <w:t>Konczak, J., Krawczewski, K., Tuite, P.</w:t>
      </w:r>
      <w:r w:rsidR="009E4614">
        <w:t xml:space="preserve">, </w:t>
      </w:r>
      <w:r w:rsidRPr="00F52EBD">
        <w:t xml:space="preserve">Maschke, M. The perception of passive motion in Parkinson's disease. </w:t>
      </w:r>
      <w:r w:rsidRPr="00F52EBD">
        <w:rPr>
          <w:i/>
        </w:rPr>
        <w:t xml:space="preserve">Journal of </w:t>
      </w:r>
      <w:r w:rsidR="009E4614">
        <w:rPr>
          <w:i/>
        </w:rPr>
        <w:t>N</w:t>
      </w:r>
      <w:r w:rsidRPr="00F52EBD">
        <w:rPr>
          <w:i/>
        </w:rPr>
        <w:t>eurology.</w:t>
      </w:r>
      <w:r w:rsidRPr="00F52EBD">
        <w:t xml:space="preserve"> </w:t>
      </w:r>
      <w:r w:rsidRPr="00F52EBD">
        <w:rPr>
          <w:b/>
        </w:rPr>
        <w:t>254</w:t>
      </w:r>
      <w:r w:rsidRPr="00F52EBD">
        <w:t xml:space="preserve"> (5), 655 (2007).</w:t>
      </w:r>
    </w:p>
    <w:p w14:paraId="2C5E0463" w14:textId="2B91B31A" w:rsidR="00F46F5D" w:rsidRPr="00F52EBD" w:rsidRDefault="00F46F5D" w:rsidP="00F46F5D">
      <w:pPr>
        <w:pStyle w:val="EndNoteBibliography"/>
        <w:ind w:left="720" w:hanging="720"/>
      </w:pPr>
      <w:r w:rsidRPr="00F52EBD">
        <w:t>8</w:t>
      </w:r>
      <w:r w:rsidRPr="00F52EBD">
        <w:tab/>
        <w:t>Van Deursen, R. W. M.</w:t>
      </w:r>
      <w:r w:rsidR="009E4614">
        <w:t xml:space="preserve">, </w:t>
      </w:r>
      <w:r w:rsidRPr="00F52EBD">
        <w:t xml:space="preserve">Simoneau, G. G. Foot and ankle sensory neuropathy, proprioception, and postural stability. </w:t>
      </w:r>
      <w:r w:rsidRPr="00F52EBD">
        <w:rPr>
          <w:i/>
        </w:rPr>
        <w:t xml:space="preserve">Journal of </w:t>
      </w:r>
      <w:r w:rsidR="009E4614" w:rsidRPr="00F52EBD">
        <w:rPr>
          <w:i/>
        </w:rPr>
        <w:t>Orthopaedic &amp; Sports Physical Thera</w:t>
      </w:r>
      <w:r w:rsidRPr="00F52EBD">
        <w:rPr>
          <w:i/>
        </w:rPr>
        <w:t>py.</w:t>
      </w:r>
      <w:r w:rsidRPr="00F52EBD">
        <w:t xml:space="preserve"> </w:t>
      </w:r>
      <w:r w:rsidRPr="00F52EBD">
        <w:rPr>
          <w:b/>
        </w:rPr>
        <w:t>29</w:t>
      </w:r>
      <w:r w:rsidRPr="00F52EBD">
        <w:t xml:space="preserve"> (12), 718-726 (1999).</w:t>
      </w:r>
    </w:p>
    <w:p w14:paraId="01329A7B" w14:textId="22A6443D" w:rsidR="00F46F5D" w:rsidRPr="00F52EBD" w:rsidRDefault="00F46F5D" w:rsidP="00F46F5D">
      <w:pPr>
        <w:pStyle w:val="EndNoteBibliography"/>
        <w:ind w:left="720" w:hanging="720"/>
      </w:pPr>
      <w:r w:rsidRPr="00F52EBD">
        <w:t>9</w:t>
      </w:r>
      <w:r w:rsidRPr="00F52EBD">
        <w:tab/>
        <w:t>Reider, B.</w:t>
      </w:r>
      <w:r w:rsidRPr="00F52EBD">
        <w:rPr>
          <w:i/>
        </w:rPr>
        <w:t xml:space="preserve"> </w:t>
      </w:r>
      <w:r w:rsidR="00602C49" w:rsidRPr="00602C49">
        <w:t>et al.</w:t>
      </w:r>
      <w:r w:rsidRPr="00F52EBD">
        <w:t xml:space="preserve"> Proprioception of the knee before and after anterior cruciate ligament </w:t>
      </w:r>
      <w:r w:rsidRPr="00F52EBD">
        <w:lastRenderedPageBreak/>
        <w:t xml:space="preserve">reconstruction. </w:t>
      </w:r>
      <w:r w:rsidRPr="00F52EBD">
        <w:rPr>
          <w:i/>
        </w:rPr>
        <w:t>Arthroscopy: The Journal of Arthroscopic &amp; Related Surgery.</w:t>
      </w:r>
      <w:r w:rsidRPr="00F52EBD">
        <w:t xml:space="preserve"> </w:t>
      </w:r>
      <w:r w:rsidRPr="00F52EBD">
        <w:rPr>
          <w:b/>
        </w:rPr>
        <w:t>19</w:t>
      </w:r>
      <w:r w:rsidRPr="00F52EBD">
        <w:t xml:space="preserve"> (1), 2-12 (2003).</w:t>
      </w:r>
    </w:p>
    <w:p w14:paraId="06F4FAE5" w14:textId="6A6458AC" w:rsidR="00F46F5D" w:rsidRPr="00F52EBD" w:rsidRDefault="00F46F5D" w:rsidP="00F46F5D">
      <w:pPr>
        <w:pStyle w:val="EndNoteBibliography"/>
        <w:ind w:left="720" w:hanging="720"/>
      </w:pPr>
      <w:r w:rsidRPr="00F52EBD">
        <w:t>10</w:t>
      </w:r>
      <w:r w:rsidRPr="00F52EBD">
        <w:tab/>
        <w:t>Hizli Sayar, G.</w:t>
      </w:r>
      <w:r w:rsidR="009E4614">
        <w:t xml:space="preserve">, </w:t>
      </w:r>
      <w:r w:rsidRPr="00F52EBD">
        <w:t xml:space="preserve">Unubol, H. Assessing Proprioception. </w:t>
      </w:r>
      <w:r w:rsidRPr="00F52EBD">
        <w:rPr>
          <w:i/>
        </w:rPr>
        <w:t>The Journal of Neurobehavioral Sciences.</w:t>
      </w:r>
      <w:r w:rsidRPr="00F52EBD">
        <w:t xml:space="preserve"> </w:t>
      </w:r>
      <w:r w:rsidRPr="00F52EBD">
        <w:rPr>
          <w:b/>
        </w:rPr>
        <w:t>4</w:t>
      </w:r>
      <w:r w:rsidRPr="00F52EBD">
        <w:t xml:space="preserve"> (1), 31-35 (2017).</w:t>
      </w:r>
    </w:p>
    <w:p w14:paraId="512CF3BA" w14:textId="4386176D" w:rsidR="00F46F5D" w:rsidRPr="00F52EBD" w:rsidRDefault="00F46F5D" w:rsidP="00F46F5D">
      <w:pPr>
        <w:pStyle w:val="EndNoteBibliography"/>
        <w:ind w:left="720" w:hanging="720"/>
      </w:pPr>
      <w:r w:rsidRPr="00F52EBD">
        <w:t>11</w:t>
      </w:r>
      <w:r w:rsidRPr="00F52EBD">
        <w:tab/>
        <w:t>Fugl-Meyer, A. R., Jääskö, L., Leyman, I., Olsson, S.</w:t>
      </w:r>
      <w:r w:rsidR="009E4614">
        <w:t xml:space="preserve">, </w:t>
      </w:r>
      <w:r w:rsidRPr="00F52EBD">
        <w:t xml:space="preserve">Steglind, S. The post-stroke hemiplegic patient. 1. a method for evaluation of physical performance. </w:t>
      </w:r>
      <w:r w:rsidRPr="00F52EBD">
        <w:rPr>
          <w:i/>
        </w:rPr>
        <w:t xml:space="preserve">Scandinavian journal of </w:t>
      </w:r>
      <w:r w:rsidR="009E4614" w:rsidRPr="00F52EBD">
        <w:rPr>
          <w:i/>
        </w:rPr>
        <w:t>Rehabilitation Me</w:t>
      </w:r>
      <w:r w:rsidRPr="00F52EBD">
        <w:rPr>
          <w:i/>
        </w:rPr>
        <w:t>dicine.</w:t>
      </w:r>
      <w:r w:rsidRPr="00F52EBD">
        <w:t xml:space="preserve"> </w:t>
      </w:r>
      <w:r w:rsidRPr="00F52EBD">
        <w:rPr>
          <w:b/>
        </w:rPr>
        <w:t>7</w:t>
      </w:r>
      <w:r w:rsidRPr="00F52EBD">
        <w:t xml:space="preserve"> (1), 13-31 (1975).</w:t>
      </w:r>
    </w:p>
    <w:p w14:paraId="23924C37" w14:textId="7CFA1462" w:rsidR="00F46F5D" w:rsidRPr="00F52EBD" w:rsidRDefault="00F46F5D" w:rsidP="00F46F5D">
      <w:pPr>
        <w:pStyle w:val="EndNoteBibliography"/>
        <w:ind w:left="720" w:hanging="720"/>
      </w:pPr>
      <w:r w:rsidRPr="00F52EBD">
        <w:t>12</w:t>
      </w:r>
      <w:r w:rsidRPr="00F52EBD">
        <w:tab/>
        <w:t>Stolk-Hornsveld, F., Crow, J. L., Hendriks, E., Van Der Baan, R.</w:t>
      </w:r>
      <w:r w:rsidR="009E4614">
        <w:t xml:space="preserve">, </w:t>
      </w:r>
      <w:r w:rsidRPr="00F52EBD">
        <w:t xml:space="preserve">Harmeling-van Der Wel, B. The Erasmus MC modifications to the (revised) Nottingham Sensory Assessment: a reliable somatosensory assessment measure for patients with intracranial disorders. </w:t>
      </w:r>
      <w:r w:rsidRPr="00F52EBD">
        <w:rPr>
          <w:i/>
        </w:rPr>
        <w:t xml:space="preserve">Clinical </w:t>
      </w:r>
      <w:r w:rsidR="009E4614">
        <w:rPr>
          <w:i/>
        </w:rPr>
        <w:t>R</w:t>
      </w:r>
      <w:r w:rsidRPr="00F52EBD">
        <w:rPr>
          <w:i/>
        </w:rPr>
        <w:t>ehabilitation.</w:t>
      </w:r>
      <w:r w:rsidRPr="00F52EBD">
        <w:t xml:space="preserve"> </w:t>
      </w:r>
      <w:r w:rsidRPr="00F52EBD">
        <w:rPr>
          <w:b/>
        </w:rPr>
        <w:t>20</w:t>
      </w:r>
      <w:r w:rsidRPr="00F52EBD">
        <w:t xml:space="preserve"> (2), 160-172 (2006).</w:t>
      </w:r>
    </w:p>
    <w:p w14:paraId="356D7128" w14:textId="7C77F12A" w:rsidR="00F46F5D" w:rsidRPr="00F52EBD" w:rsidRDefault="00F46F5D" w:rsidP="00F46F5D">
      <w:pPr>
        <w:pStyle w:val="EndNoteBibliography"/>
        <w:ind w:left="720" w:hanging="720"/>
      </w:pPr>
      <w:r w:rsidRPr="00F52EBD">
        <w:t>13</w:t>
      </w:r>
      <w:r w:rsidRPr="00F52EBD">
        <w:tab/>
        <w:t>Winward, C. E., Halligan, P. W.</w:t>
      </w:r>
      <w:r w:rsidR="009E4614">
        <w:t xml:space="preserve">, </w:t>
      </w:r>
      <w:r w:rsidRPr="00F52EBD">
        <w:t xml:space="preserve">Wade, D. T. The Rivermead Assessment of Somatosensory Performance (RASP): standardization and reliability data. </w:t>
      </w:r>
      <w:r w:rsidRPr="00F52EBD">
        <w:rPr>
          <w:i/>
        </w:rPr>
        <w:t xml:space="preserve">Clinical </w:t>
      </w:r>
      <w:r w:rsidR="009E4614">
        <w:rPr>
          <w:i/>
        </w:rPr>
        <w:t>R</w:t>
      </w:r>
      <w:r w:rsidRPr="00F52EBD">
        <w:rPr>
          <w:i/>
        </w:rPr>
        <w:t>ehabilitation.</w:t>
      </w:r>
      <w:r w:rsidRPr="00F52EBD">
        <w:t xml:space="preserve"> </w:t>
      </w:r>
      <w:r w:rsidRPr="00F52EBD">
        <w:rPr>
          <w:b/>
        </w:rPr>
        <w:t>16</w:t>
      </w:r>
      <w:r w:rsidRPr="00F52EBD">
        <w:t xml:space="preserve"> (5), 523-533 (2002).</w:t>
      </w:r>
    </w:p>
    <w:p w14:paraId="313AE249" w14:textId="6283E974" w:rsidR="00F46F5D" w:rsidRPr="00F52EBD" w:rsidRDefault="00F46F5D" w:rsidP="00F46F5D">
      <w:pPr>
        <w:pStyle w:val="EndNoteBibliography"/>
        <w:ind w:left="720" w:hanging="720"/>
      </w:pPr>
      <w:r w:rsidRPr="00F52EBD">
        <w:t>14</w:t>
      </w:r>
      <w:r w:rsidRPr="00F52EBD">
        <w:tab/>
        <w:t>Lincoln, N. B.</w:t>
      </w:r>
      <w:r w:rsidRPr="00F52EBD">
        <w:rPr>
          <w:i/>
        </w:rPr>
        <w:t xml:space="preserve"> </w:t>
      </w:r>
      <w:r w:rsidR="00602C49" w:rsidRPr="00602C49">
        <w:t>et al.</w:t>
      </w:r>
      <w:r w:rsidRPr="00F52EBD">
        <w:t xml:space="preserve"> The unreliability of sensory assessments. </w:t>
      </w:r>
      <w:r w:rsidRPr="00F52EBD">
        <w:rPr>
          <w:i/>
        </w:rPr>
        <w:t>Clinical rehabilitation.</w:t>
      </w:r>
      <w:r w:rsidRPr="00F52EBD">
        <w:t xml:space="preserve"> </w:t>
      </w:r>
      <w:r w:rsidRPr="00F52EBD">
        <w:rPr>
          <w:b/>
        </w:rPr>
        <w:t>5</w:t>
      </w:r>
      <w:r w:rsidRPr="00F52EBD">
        <w:t xml:space="preserve"> (4), 273-282 (1991).</w:t>
      </w:r>
    </w:p>
    <w:p w14:paraId="35D3D17F" w14:textId="77777777" w:rsidR="00F46F5D" w:rsidRPr="00F52EBD" w:rsidRDefault="00F46F5D" w:rsidP="00F46F5D">
      <w:pPr>
        <w:pStyle w:val="EndNoteBibliography"/>
        <w:ind w:left="720" w:hanging="720"/>
      </w:pPr>
      <w:r w:rsidRPr="00F52EBD">
        <w:t>15</w:t>
      </w:r>
      <w:r w:rsidRPr="00F52EBD">
        <w:tab/>
        <w:t xml:space="preserve">Sartor-Glittenberg, C. Quantitative measurement of kinesthesia following cerebral vascular accident. </w:t>
      </w:r>
      <w:r w:rsidRPr="00F52EBD">
        <w:rPr>
          <w:i/>
        </w:rPr>
        <w:t>Physiotherapy Canada.</w:t>
      </w:r>
      <w:r w:rsidRPr="00F52EBD">
        <w:t xml:space="preserve"> </w:t>
      </w:r>
      <w:r w:rsidRPr="00F52EBD">
        <w:rPr>
          <w:b/>
        </w:rPr>
        <w:t>45</w:t>
      </w:r>
      <w:r w:rsidRPr="00F52EBD">
        <w:t xml:space="preserve"> 179-186 (1993).</w:t>
      </w:r>
    </w:p>
    <w:p w14:paraId="7506F9A7" w14:textId="603D8F10" w:rsidR="00F46F5D" w:rsidRPr="00F52EBD" w:rsidRDefault="00F46F5D" w:rsidP="00F46F5D">
      <w:pPr>
        <w:pStyle w:val="EndNoteBibliography"/>
        <w:ind w:left="720" w:hanging="720"/>
      </w:pPr>
      <w:r w:rsidRPr="00F52EBD">
        <w:t>16</w:t>
      </w:r>
      <w:r w:rsidRPr="00F52EBD">
        <w:tab/>
        <w:t>Hillier, S., Immink, M.</w:t>
      </w:r>
      <w:r w:rsidR="009E4614">
        <w:t xml:space="preserve">, </w:t>
      </w:r>
      <w:r w:rsidRPr="00F52EBD">
        <w:t xml:space="preserve">Thewlis, D. Assessing proprioception: a systematic review of possibilities. </w:t>
      </w:r>
      <w:r w:rsidRPr="00F52EBD">
        <w:rPr>
          <w:i/>
        </w:rPr>
        <w:t>Neurorehabilitation and</w:t>
      </w:r>
      <w:r w:rsidR="009E4614" w:rsidRPr="00F52EBD">
        <w:rPr>
          <w:i/>
        </w:rPr>
        <w:t xml:space="preserve"> Neural Repa</w:t>
      </w:r>
      <w:r w:rsidRPr="00F52EBD">
        <w:rPr>
          <w:i/>
        </w:rPr>
        <w:t>ir.</w:t>
      </w:r>
      <w:r w:rsidRPr="00F52EBD">
        <w:t xml:space="preserve"> </w:t>
      </w:r>
      <w:r w:rsidRPr="00F52EBD">
        <w:rPr>
          <w:b/>
        </w:rPr>
        <w:t>29</w:t>
      </w:r>
      <w:r w:rsidRPr="00F52EBD">
        <w:t xml:space="preserve"> (10), 933-949 (2015).</w:t>
      </w:r>
    </w:p>
    <w:p w14:paraId="0CC49F69" w14:textId="4916ED5F" w:rsidR="00F46F5D" w:rsidRPr="00F52EBD" w:rsidRDefault="00F46F5D" w:rsidP="00F46F5D">
      <w:pPr>
        <w:pStyle w:val="EndNoteBibliography"/>
        <w:ind w:left="720" w:hanging="720"/>
      </w:pPr>
      <w:r w:rsidRPr="00F52EBD">
        <w:t>17</w:t>
      </w:r>
      <w:r w:rsidRPr="00F52EBD">
        <w:tab/>
        <w:t>Han, J., Waddington, G., Adams, R., Anson, J.</w:t>
      </w:r>
      <w:r w:rsidR="009E4614">
        <w:t xml:space="preserve">, </w:t>
      </w:r>
      <w:r w:rsidRPr="00F52EBD">
        <w:t xml:space="preserve">Liu, Y. Assessing proprioception: a critical review of methods. </w:t>
      </w:r>
      <w:r w:rsidRPr="00F52EBD">
        <w:rPr>
          <w:i/>
        </w:rPr>
        <w:t>Journal of Sport and Health Science.</w:t>
      </w:r>
      <w:r w:rsidRPr="00F52EBD">
        <w:t xml:space="preserve"> </w:t>
      </w:r>
      <w:r w:rsidRPr="00F52EBD">
        <w:rPr>
          <w:b/>
        </w:rPr>
        <w:t>5</w:t>
      </w:r>
      <w:r w:rsidRPr="00F52EBD">
        <w:t xml:space="preserve"> (1), 80-90 (2016).</w:t>
      </w:r>
    </w:p>
    <w:p w14:paraId="7F20FF23" w14:textId="0208F981" w:rsidR="00F46F5D" w:rsidRPr="00F52EBD" w:rsidRDefault="00F46F5D" w:rsidP="00F46F5D">
      <w:pPr>
        <w:pStyle w:val="EndNoteBibliography"/>
        <w:ind w:left="720" w:hanging="720"/>
      </w:pPr>
      <w:r w:rsidRPr="00F52EBD">
        <w:t>18</w:t>
      </w:r>
      <w:r w:rsidRPr="00F52EBD">
        <w:tab/>
        <w:t xml:space="preserve">Goble, D. J. Proprioceptive acuity assessment via joint position matching: from basic science to general practice. </w:t>
      </w:r>
      <w:r w:rsidRPr="00F52EBD">
        <w:rPr>
          <w:i/>
        </w:rPr>
        <w:t xml:space="preserve">Physical </w:t>
      </w:r>
      <w:r w:rsidR="009E4614">
        <w:rPr>
          <w:i/>
        </w:rPr>
        <w:t>T</w:t>
      </w:r>
      <w:r w:rsidRPr="00F52EBD">
        <w:rPr>
          <w:i/>
        </w:rPr>
        <w:t>herapy.</w:t>
      </w:r>
      <w:r w:rsidRPr="00F52EBD">
        <w:t xml:space="preserve"> </w:t>
      </w:r>
      <w:r w:rsidRPr="00F52EBD">
        <w:rPr>
          <w:b/>
        </w:rPr>
        <w:t>90</w:t>
      </w:r>
      <w:r w:rsidRPr="00F52EBD">
        <w:t xml:space="preserve"> (8), 1176-1184 (2010).</w:t>
      </w:r>
    </w:p>
    <w:p w14:paraId="6ACC7BDE" w14:textId="056BDA0E" w:rsidR="00F46F5D" w:rsidRPr="00F52EBD" w:rsidRDefault="00F46F5D" w:rsidP="00F46F5D">
      <w:pPr>
        <w:pStyle w:val="EndNoteBibliography"/>
        <w:ind w:left="720" w:hanging="720"/>
      </w:pPr>
      <w:r w:rsidRPr="00F52EBD">
        <w:t>19</w:t>
      </w:r>
      <w:r w:rsidRPr="00F52EBD">
        <w:tab/>
        <w:t>Juul-Kristensen, B.</w:t>
      </w:r>
      <w:r w:rsidRPr="00F52EBD">
        <w:rPr>
          <w:i/>
        </w:rPr>
        <w:t xml:space="preserve"> </w:t>
      </w:r>
      <w:r w:rsidR="00602C49" w:rsidRPr="00602C49">
        <w:t>et al.</w:t>
      </w:r>
      <w:r w:rsidRPr="00F52EBD">
        <w:t xml:space="preserve"> Test-retest reliability of joint position and kinesthetic sense in the elbow of healthy subjects. </w:t>
      </w:r>
      <w:r w:rsidRPr="00F52EBD">
        <w:rPr>
          <w:i/>
        </w:rPr>
        <w:t>Physiotherapy</w:t>
      </w:r>
      <w:r w:rsidR="009E4614" w:rsidRPr="00F52EBD">
        <w:rPr>
          <w:i/>
        </w:rPr>
        <w:t xml:space="preserve"> Theory </w:t>
      </w:r>
      <w:r w:rsidR="009E4614">
        <w:rPr>
          <w:i/>
        </w:rPr>
        <w:t>a</w:t>
      </w:r>
      <w:r w:rsidR="009E4614" w:rsidRPr="00F52EBD">
        <w:rPr>
          <w:i/>
        </w:rPr>
        <w:t>nd Prac</w:t>
      </w:r>
      <w:r w:rsidRPr="00F52EBD">
        <w:rPr>
          <w:i/>
        </w:rPr>
        <w:t>tice.</w:t>
      </w:r>
      <w:r w:rsidRPr="00F52EBD">
        <w:t xml:space="preserve"> </w:t>
      </w:r>
      <w:r w:rsidRPr="00F52EBD">
        <w:rPr>
          <w:b/>
        </w:rPr>
        <w:t>24</w:t>
      </w:r>
      <w:r w:rsidRPr="00F52EBD">
        <w:t xml:space="preserve"> (1), 65-72 (2008).</w:t>
      </w:r>
    </w:p>
    <w:p w14:paraId="4D623900" w14:textId="34D02F2C" w:rsidR="00F46F5D" w:rsidRPr="00F52EBD" w:rsidRDefault="00F46F5D" w:rsidP="00F46F5D">
      <w:pPr>
        <w:pStyle w:val="EndNoteBibliography"/>
        <w:ind w:left="720" w:hanging="720"/>
      </w:pPr>
      <w:r w:rsidRPr="00F52EBD">
        <w:t>20</w:t>
      </w:r>
      <w:r w:rsidRPr="00F52EBD">
        <w:tab/>
        <w:t>Deshpande, N., Connelly, D. M., Culham, E. G.</w:t>
      </w:r>
      <w:r w:rsidR="009E4614">
        <w:t xml:space="preserve">, </w:t>
      </w:r>
      <w:r w:rsidRPr="00F52EBD">
        <w:t xml:space="preserve">Costigan, P. A. Reliability and validity of ankle proprioceptive measures. </w:t>
      </w:r>
      <w:r w:rsidRPr="00F52EBD">
        <w:rPr>
          <w:i/>
        </w:rPr>
        <w:t xml:space="preserve">Archives of </w:t>
      </w:r>
      <w:r w:rsidR="009E4614" w:rsidRPr="00F52EBD">
        <w:rPr>
          <w:i/>
        </w:rPr>
        <w:t xml:space="preserve">Physical Medicine </w:t>
      </w:r>
      <w:r w:rsidR="009E4614">
        <w:rPr>
          <w:i/>
        </w:rPr>
        <w:t>a</w:t>
      </w:r>
      <w:r w:rsidR="009E4614" w:rsidRPr="00F52EBD">
        <w:rPr>
          <w:i/>
        </w:rPr>
        <w:t>nd Rehabil</w:t>
      </w:r>
      <w:r w:rsidRPr="00F52EBD">
        <w:rPr>
          <w:i/>
        </w:rPr>
        <w:t>itation.</w:t>
      </w:r>
      <w:r w:rsidRPr="00F52EBD">
        <w:t xml:space="preserve"> </w:t>
      </w:r>
      <w:r w:rsidRPr="00F52EBD">
        <w:rPr>
          <w:b/>
        </w:rPr>
        <w:t>84</w:t>
      </w:r>
      <w:r w:rsidRPr="00F52EBD">
        <w:t xml:space="preserve"> (6), 883-889 (2003).</w:t>
      </w:r>
    </w:p>
    <w:p w14:paraId="237E2893" w14:textId="6B59F9DD" w:rsidR="00F46F5D" w:rsidRPr="00F52EBD" w:rsidRDefault="00F46F5D" w:rsidP="00F46F5D">
      <w:pPr>
        <w:pStyle w:val="EndNoteBibliography"/>
        <w:ind w:left="720" w:hanging="720"/>
      </w:pPr>
      <w:r w:rsidRPr="00F52EBD">
        <w:t>21</w:t>
      </w:r>
      <w:r w:rsidRPr="00F52EBD">
        <w:tab/>
        <w:t>Boerboom, A.</w:t>
      </w:r>
      <w:r w:rsidRPr="00F52EBD">
        <w:rPr>
          <w:i/>
        </w:rPr>
        <w:t xml:space="preserve"> </w:t>
      </w:r>
      <w:r w:rsidR="00602C49" w:rsidRPr="00602C49">
        <w:t>et al.</w:t>
      </w:r>
      <w:r w:rsidRPr="00F52EBD">
        <w:t xml:space="preserve"> Validation of a method to measure the proprioception of the knee. </w:t>
      </w:r>
      <w:r w:rsidRPr="00F52EBD">
        <w:rPr>
          <w:i/>
        </w:rPr>
        <w:t>Gait &amp; Posture.</w:t>
      </w:r>
      <w:r w:rsidRPr="00F52EBD">
        <w:t xml:space="preserve"> </w:t>
      </w:r>
      <w:r w:rsidRPr="00F52EBD">
        <w:rPr>
          <w:b/>
        </w:rPr>
        <w:t>28</w:t>
      </w:r>
      <w:r w:rsidRPr="00F52EBD">
        <w:t xml:space="preserve"> (4), 610-614 (2008).</w:t>
      </w:r>
    </w:p>
    <w:p w14:paraId="70E93821" w14:textId="3472829A" w:rsidR="00F46F5D" w:rsidRPr="00F52EBD" w:rsidRDefault="00F46F5D" w:rsidP="00F46F5D">
      <w:pPr>
        <w:pStyle w:val="EndNoteBibliography"/>
        <w:ind w:left="720" w:hanging="720"/>
      </w:pPr>
      <w:r w:rsidRPr="00F52EBD">
        <w:t>22</w:t>
      </w:r>
      <w:r w:rsidRPr="00F52EBD">
        <w:tab/>
        <w:t>Nagai, T., Sell, T. C., Abt, J. P.</w:t>
      </w:r>
      <w:r w:rsidR="009E4614">
        <w:t xml:space="preserve">, </w:t>
      </w:r>
      <w:r w:rsidRPr="00F52EBD">
        <w:t xml:space="preserve">Lephart, S. M. Reliability, precision, and gender differences in knee internal/external rotation proprioception measurements. </w:t>
      </w:r>
      <w:r w:rsidRPr="00F52EBD">
        <w:rPr>
          <w:i/>
        </w:rPr>
        <w:t>Physical Therapy in Sport.</w:t>
      </w:r>
      <w:r w:rsidRPr="00F52EBD">
        <w:t xml:space="preserve"> </w:t>
      </w:r>
      <w:r w:rsidRPr="00F52EBD">
        <w:rPr>
          <w:b/>
        </w:rPr>
        <w:t>13</w:t>
      </w:r>
      <w:r w:rsidRPr="00F52EBD">
        <w:t xml:space="preserve"> (4), 233-237 (2012).</w:t>
      </w:r>
    </w:p>
    <w:p w14:paraId="3DB49909" w14:textId="0FC3F852" w:rsidR="00F46F5D" w:rsidRPr="00F52EBD" w:rsidRDefault="00F46F5D" w:rsidP="00F46F5D">
      <w:pPr>
        <w:pStyle w:val="EndNoteBibliography"/>
        <w:ind w:left="720" w:hanging="720"/>
      </w:pPr>
      <w:r w:rsidRPr="00F52EBD">
        <w:t>23</w:t>
      </w:r>
      <w:r w:rsidRPr="00F52EBD">
        <w:tab/>
        <w:t>Refshauge, K. M., Chan, R., Taylor, J. L.</w:t>
      </w:r>
      <w:r w:rsidR="009E4614">
        <w:t xml:space="preserve">, </w:t>
      </w:r>
      <w:r w:rsidRPr="00F52EBD">
        <w:t xml:space="preserve">McCloskey, D. Detection of movements imposed on human hip, knee, ankle and toe joints. </w:t>
      </w:r>
      <w:r w:rsidRPr="00F52EBD">
        <w:rPr>
          <w:i/>
        </w:rPr>
        <w:t>The Journal of Physiology.</w:t>
      </w:r>
      <w:r w:rsidRPr="00F52EBD">
        <w:t xml:space="preserve"> </w:t>
      </w:r>
      <w:r w:rsidRPr="00F52EBD">
        <w:rPr>
          <w:b/>
        </w:rPr>
        <w:t>488</w:t>
      </w:r>
      <w:r w:rsidRPr="00F52EBD">
        <w:t xml:space="preserve"> (1), 231-241 (1995).</w:t>
      </w:r>
    </w:p>
    <w:p w14:paraId="0D986BE2" w14:textId="27C3BA41" w:rsidR="00F46F5D" w:rsidRPr="00F52EBD" w:rsidRDefault="00F46F5D" w:rsidP="00F46F5D">
      <w:pPr>
        <w:pStyle w:val="EndNoteBibliography"/>
        <w:ind w:left="720" w:hanging="720"/>
      </w:pPr>
      <w:r w:rsidRPr="00F52EBD">
        <w:t>24</w:t>
      </w:r>
      <w:r w:rsidRPr="00F52EBD">
        <w:tab/>
        <w:t>Portney, L. G.</w:t>
      </w:r>
      <w:r w:rsidR="009E4614">
        <w:t xml:space="preserve">, </w:t>
      </w:r>
      <w:r w:rsidRPr="00F52EBD">
        <w:t xml:space="preserve">Watkins, M. P. </w:t>
      </w:r>
      <w:r w:rsidRPr="00F52EBD">
        <w:rPr>
          <w:i/>
        </w:rPr>
        <w:t xml:space="preserve">Foundations of </w:t>
      </w:r>
      <w:r w:rsidR="009E4614" w:rsidRPr="00F52EBD">
        <w:rPr>
          <w:i/>
        </w:rPr>
        <w:t xml:space="preserve">Clinical Research: Applications </w:t>
      </w:r>
      <w:r w:rsidR="009E4614">
        <w:rPr>
          <w:i/>
        </w:rPr>
        <w:t>t</w:t>
      </w:r>
      <w:r w:rsidR="009E4614" w:rsidRPr="00F52EBD">
        <w:rPr>
          <w:i/>
        </w:rPr>
        <w:t>o P</w:t>
      </w:r>
      <w:r w:rsidRPr="00F52EBD">
        <w:rPr>
          <w:i/>
        </w:rPr>
        <w:t>ractice</w:t>
      </w:r>
      <w:r w:rsidRPr="00F52EBD">
        <w:t>. Vol. 892 (Pearson/Prentice Hall Upper Saddle River, NJ, 2009).</w:t>
      </w:r>
    </w:p>
    <w:p w14:paraId="6BCEBFFD" w14:textId="049B2A09" w:rsidR="00F46F5D" w:rsidRPr="00F52EBD" w:rsidRDefault="00F46F5D" w:rsidP="00F46F5D">
      <w:pPr>
        <w:pStyle w:val="EndNoteBibliography"/>
        <w:ind w:left="720" w:hanging="720"/>
      </w:pPr>
      <w:r w:rsidRPr="00F52EBD">
        <w:t>25</w:t>
      </w:r>
      <w:r w:rsidRPr="00F52EBD">
        <w:tab/>
        <w:t>Borstad, A.</w:t>
      </w:r>
      <w:r w:rsidR="009E4614">
        <w:t xml:space="preserve">, </w:t>
      </w:r>
      <w:r w:rsidRPr="00F52EBD">
        <w:t xml:space="preserve">Nichols-Larsen, D. S. The Brief Kinesthesia test is feasible and sensitive: a study in stroke. </w:t>
      </w:r>
      <w:r w:rsidRPr="00F52EBD">
        <w:rPr>
          <w:i/>
        </w:rPr>
        <w:t>Brazili</w:t>
      </w:r>
      <w:r w:rsidR="009E4614" w:rsidRPr="00F52EBD">
        <w:rPr>
          <w:i/>
        </w:rPr>
        <w:t xml:space="preserve">an Journal </w:t>
      </w:r>
      <w:r w:rsidR="009E4614">
        <w:rPr>
          <w:i/>
        </w:rPr>
        <w:t>o</w:t>
      </w:r>
      <w:r w:rsidR="009E4614" w:rsidRPr="00F52EBD">
        <w:rPr>
          <w:i/>
        </w:rPr>
        <w:t>f Physical The</w:t>
      </w:r>
      <w:r w:rsidRPr="00F52EBD">
        <w:rPr>
          <w:i/>
        </w:rPr>
        <w:t>rapy.</w:t>
      </w:r>
      <w:r w:rsidRPr="00F52EBD">
        <w:t xml:space="preserve"> </w:t>
      </w:r>
      <w:r w:rsidRPr="00F52EBD">
        <w:rPr>
          <w:b/>
        </w:rPr>
        <w:t>20</w:t>
      </w:r>
      <w:r w:rsidRPr="00F52EBD">
        <w:t xml:space="preserve"> (1), 81-86 (2016).</w:t>
      </w:r>
    </w:p>
    <w:p w14:paraId="58B1F43D" w14:textId="1A841536" w:rsidR="00F46F5D" w:rsidRPr="00F52EBD" w:rsidRDefault="00F46F5D" w:rsidP="00F46F5D">
      <w:pPr>
        <w:pStyle w:val="EndNoteBibliography"/>
        <w:ind w:left="720" w:hanging="720"/>
      </w:pPr>
      <w:r w:rsidRPr="00F52EBD">
        <w:t>26</w:t>
      </w:r>
      <w:r w:rsidRPr="00F52EBD">
        <w:tab/>
        <w:t>Vernoski, J. L. J., Bjorkland, J. R., Kramer, T. J., Oczak, S. T.</w:t>
      </w:r>
      <w:r w:rsidR="009E4614">
        <w:t xml:space="preserve">, </w:t>
      </w:r>
      <w:r w:rsidRPr="00F52EBD">
        <w:t xml:space="preserve">Borstad, A. L. A Simple Non-invasive Method for Temporary Knockdown of Upper Limb Proprioception. </w:t>
      </w:r>
      <w:r w:rsidRPr="00F52EBD">
        <w:rPr>
          <w:i/>
        </w:rPr>
        <w:t>Journal of Visualized Experiments.</w:t>
      </w:r>
      <w:r w:rsidRPr="00F52EBD">
        <w:t xml:space="preserve"> (133), e57218 (2018).</w:t>
      </w:r>
    </w:p>
    <w:p w14:paraId="4DE8C6F6" w14:textId="16F15418" w:rsidR="00F46F5D" w:rsidRPr="00F52EBD" w:rsidRDefault="00F46F5D" w:rsidP="00F46F5D">
      <w:pPr>
        <w:pStyle w:val="EndNoteBibliography"/>
        <w:ind w:left="720" w:hanging="720"/>
      </w:pPr>
      <w:r w:rsidRPr="00F52EBD">
        <w:lastRenderedPageBreak/>
        <w:t>27</w:t>
      </w:r>
      <w:r w:rsidRPr="00F52EBD">
        <w:tab/>
        <w:t>Proske, U., Tsay, A.</w:t>
      </w:r>
      <w:r w:rsidR="009E4614">
        <w:t xml:space="preserve">, </w:t>
      </w:r>
      <w:r w:rsidRPr="00F52EBD">
        <w:t xml:space="preserve">Allen, T. Muscle thixotropy as a tool in the study of proprioception. </w:t>
      </w:r>
      <w:r w:rsidRPr="00F52EBD">
        <w:rPr>
          <w:i/>
        </w:rPr>
        <w:t>Experime</w:t>
      </w:r>
      <w:r w:rsidR="009E4614" w:rsidRPr="00F52EBD">
        <w:rPr>
          <w:i/>
        </w:rPr>
        <w:t>ntal Brain Rese</w:t>
      </w:r>
      <w:r w:rsidRPr="00F52EBD">
        <w:rPr>
          <w:i/>
        </w:rPr>
        <w:t>arch.</w:t>
      </w:r>
      <w:r w:rsidRPr="00F52EBD">
        <w:t xml:space="preserve"> </w:t>
      </w:r>
      <w:r w:rsidRPr="00F52EBD">
        <w:rPr>
          <w:b/>
        </w:rPr>
        <w:t>232</w:t>
      </w:r>
      <w:r w:rsidRPr="00F52EBD">
        <w:t xml:space="preserve"> (11), 3397-3412 (2014).</w:t>
      </w:r>
    </w:p>
    <w:p w14:paraId="458CDFD5" w14:textId="4F875B28" w:rsidR="00F46F5D" w:rsidRPr="00F52EBD" w:rsidRDefault="00F46F5D" w:rsidP="00F46F5D">
      <w:pPr>
        <w:pStyle w:val="EndNoteBibliography"/>
        <w:ind w:left="720" w:hanging="720"/>
      </w:pPr>
      <w:r w:rsidRPr="00F52EBD">
        <w:t>28</w:t>
      </w:r>
      <w:r w:rsidRPr="00F52EBD">
        <w:tab/>
        <w:t>Wise, A. K., Gregory, J. E.</w:t>
      </w:r>
      <w:r w:rsidR="009E4614">
        <w:t xml:space="preserve">, </w:t>
      </w:r>
      <w:r w:rsidRPr="00F52EBD">
        <w:t xml:space="preserve">Proske, U. Detection of movements of the human forearm during and after co-contractions of muscles acting at the elbow joint. </w:t>
      </w:r>
      <w:r w:rsidRPr="00F52EBD">
        <w:rPr>
          <w:i/>
        </w:rPr>
        <w:t xml:space="preserve">The Journal of </w:t>
      </w:r>
      <w:r w:rsidR="009E4614" w:rsidRPr="00F52EBD">
        <w:rPr>
          <w:i/>
        </w:rPr>
        <w:t>P</w:t>
      </w:r>
      <w:r w:rsidRPr="00F52EBD">
        <w:rPr>
          <w:i/>
        </w:rPr>
        <w:t>hysiology.</w:t>
      </w:r>
      <w:r w:rsidRPr="00F52EBD">
        <w:t xml:space="preserve"> </w:t>
      </w:r>
      <w:r w:rsidRPr="00F52EBD">
        <w:rPr>
          <w:b/>
        </w:rPr>
        <w:t>508</w:t>
      </w:r>
      <w:r w:rsidRPr="00F52EBD">
        <w:t xml:space="preserve"> (Pt 1), 325 (1998).</w:t>
      </w:r>
    </w:p>
    <w:p w14:paraId="1B6D8E2F" w14:textId="72BE64C7" w:rsidR="00F46F5D" w:rsidRPr="00F52EBD" w:rsidRDefault="00F46F5D" w:rsidP="00F46F5D">
      <w:pPr>
        <w:pStyle w:val="EndNoteBibliography"/>
        <w:ind w:left="720" w:hanging="720"/>
      </w:pPr>
      <w:r w:rsidRPr="00F52EBD">
        <w:t>29</w:t>
      </w:r>
      <w:r w:rsidRPr="00F52EBD">
        <w:tab/>
        <w:t>Wilcox, R. R., Granger, D. A.</w:t>
      </w:r>
      <w:r w:rsidR="009E4614">
        <w:t xml:space="preserve">, </w:t>
      </w:r>
      <w:r w:rsidRPr="00F52EBD">
        <w:t xml:space="preserve">Clark, F. Modern robust statistical methods: Basics with illustrations using psychobiological data. </w:t>
      </w:r>
      <w:r w:rsidRPr="00F52EBD">
        <w:rPr>
          <w:i/>
        </w:rPr>
        <w:t>Universal Journal of Psychology.</w:t>
      </w:r>
      <w:r w:rsidRPr="00F52EBD">
        <w:t xml:space="preserve"> </w:t>
      </w:r>
      <w:r w:rsidRPr="00F52EBD">
        <w:rPr>
          <w:b/>
        </w:rPr>
        <w:t>1</w:t>
      </w:r>
      <w:r w:rsidRPr="00F52EBD">
        <w:t xml:space="preserve"> (2), 21-31 (2013).</w:t>
      </w:r>
    </w:p>
    <w:p w14:paraId="02E0234C" w14:textId="77777777" w:rsidR="00F46F5D" w:rsidRPr="00F52EBD" w:rsidRDefault="00F46F5D" w:rsidP="00F46F5D">
      <w:pPr>
        <w:pStyle w:val="EndNoteBibliography"/>
        <w:ind w:left="720" w:hanging="720"/>
      </w:pPr>
      <w:r w:rsidRPr="00F52EBD">
        <w:t>30</w:t>
      </w:r>
      <w:r w:rsidRPr="00F52EBD">
        <w:tab/>
        <w:t xml:space="preserve">Oldfield, R. C. The assessment and analysis of handedness: the Edinburgh inventory. </w:t>
      </w:r>
      <w:r w:rsidRPr="00F52EBD">
        <w:rPr>
          <w:i/>
        </w:rPr>
        <w:t>Neuropsychologia.</w:t>
      </w:r>
      <w:r w:rsidRPr="00F52EBD">
        <w:t xml:space="preserve"> </w:t>
      </w:r>
      <w:r w:rsidRPr="00F52EBD">
        <w:rPr>
          <w:b/>
        </w:rPr>
        <w:t>9</w:t>
      </w:r>
      <w:r w:rsidRPr="00F52EBD">
        <w:t xml:space="preserve"> (1), 97-113 (1971).</w:t>
      </w:r>
    </w:p>
    <w:p w14:paraId="739189B0" w14:textId="0B59CDA7" w:rsidR="00F46F5D" w:rsidRPr="00F52EBD" w:rsidRDefault="00F46F5D" w:rsidP="00F46F5D">
      <w:pPr>
        <w:pStyle w:val="EndNoteBibliography"/>
        <w:ind w:left="720" w:hanging="720"/>
      </w:pPr>
      <w:r w:rsidRPr="00F52EBD">
        <w:t>31</w:t>
      </w:r>
      <w:r w:rsidRPr="00F52EBD">
        <w:tab/>
        <w:t>Piriyaprasarth, P., Morris, M. E., Delany, C., Winter, A.</w:t>
      </w:r>
      <w:r w:rsidR="009E4614">
        <w:t xml:space="preserve">, </w:t>
      </w:r>
      <w:r w:rsidRPr="00F52EBD">
        <w:t xml:space="preserve">Finch, S. Trials needed to assess knee proprioception following stroke. </w:t>
      </w:r>
      <w:r w:rsidRPr="00F52EBD">
        <w:rPr>
          <w:i/>
        </w:rPr>
        <w:t>Physiotherapy Research International.</w:t>
      </w:r>
      <w:r w:rsidRPr="00F52EBD">
        <w:t xml:space="preserve"> </w:t>
      </w:r>
      <w:r w:rsidRPr="00F52EBD">
        <w:rPr>
          <w:b/>
        </w:rPr>
        <w:t>14</w:t>
      </w:r>
      <w:r w:rsidRPr="00F52EBD">
        <w:t xml:space="preserve"> (1), 6-16 (2009).</w:t>
      </w:r>
    </w:p>
    <w:p w14:paraId="3454E712" w14:textId="414A622D" w:rsidR="00F46F5D" w:rsidRPr="00F52EBD" w:rsidRDefault="00F46F5D" w:rsidP="00F46F5D">
      <w:pPr>
        <w:pStyle w:val="EndNoteBibliography"/>
        <w:ind w:left="720" w:hanging="720"/>
      </w:pPr>
      <w:r w:rsidRPr="00F52EBD">
        <w:t>32</w:t>
      </w:r>
      <w:r w:rsidRPr="00F52EBD">
        <w:tab/>
        <w:t>Juul-Kristensen, B.</w:t>
      </w:r>
      <w:r w:rsidRPr="00F52EBD">
        <w:rPr>
          <w:i/>
        </w:rPr>
        <w:t xml:space="preserve"> </w:t>
      </w:r>
      <w:r w:rsidR="00602C49" w:rsidRPr="00602C49">
        <w:t>et al.</w:t>
      </w:r>
      <w:r w:rsidRPr="00F52EBD">
        <w:t xml:space="preserve"> Poorer elbow proprioception in patients with lateral epicondylitis than in healthy controls: a cross-sectional study. </w:t>
      </w:r>
      <w:r w:rsidRPr="00F52EBD">
        <w:rPr>
          <w:i/>
        </w:rPr>
        <w:t>Journal of</w:t>
      </w:r>
      <w:r w:rsidR="009E4614" w:rsidRPr="00F52EBD">
        <w:rPr>
          <w:i/>
        </w:rPr>
        <w:t xml:space="preserve"> Shoulder </w:t>
      </w:r>
      <w:r w:rsidR="009E4614">
        <w:rPr>
          <w:i/>
        </w:rPr>
        <w:t>a</w:t>
      </w:r>
      <w:r w:rsidR="009E4614" w:rsidRPr="00F52EBD">
        <w:rPr>
          <w:i/>
        </w:rPr>
        <w:t>nd Elbow Su</w:t>
      </w:r>
      <w:r w:rsidRPr="00F52EBD">
        <w:rPr>
          <w:i/>
        </w:rPr>
        <w:t>rgery.</w:t>
      </w:r>
      <w:r w:rsidRPr="00F52EBD">
        <w:t xml:space="preserve"> </w:t>
      </w:r>
      <w:r w:rsidRPr="00F52EBD">
        <w:rPr>
          <w:b/>
        </w:rPr>
        <w:t>17</w:t>
      </w:r>
      <w:r w:rsidRPr="00F52EBD">
        <w:t xml:space="preserve"> (1), S72-S81 (2008).</w:t>
      </w:r>
    </w:p>
    <w:p w14:paraId="5F2DFD90" w14:textId="19A45236" w:rsidR="00F46F5D" w:rsidRPr="00F52EBD" w:rsidRDefault="00F46F5D" w:rsidP="00F46F5D">
      <w:pPr>
        <w:pStyle w:val="EndNoteBibliography"/>
        <w:ind w:left="720" w:hanging="720"/>
      </w:pPr>
      <w:r w:rsidRPr="00F52EBD">
        <w:t>33</w:t>
      </w:r>
      <w:r w:rsidRPr="00F52EBD">
        <w:tab/>
        <w:t>Skinner, H. B., Barrack, R. L.</w:t>
      </w:r>
      <w:r w:rsidR="009E4614">
        <w:t xml:space="preserve">, </w:t>
      </w:r>
      <w:r w:rsidRPr="00F52EBD">
        <w:t xml:space="preserve">Cook, S. D. Age-related decline in proprioception. </w:t>
      </w:r>
      <w:r w:rsidRPr="00F52EBD">
        <w:rPr>
          <w:i/>
        </w:rPr>
        <w:t xml:space="preserve">Clinical </w:t>
      </w:r>
      <w:r w:rsidR="009E4614" w:rsidRPr="00F52EBD">
        <w:rPr>
          <w:i/>
        </w:rPr>
        <w:t xml:space="preserve">Orthopaedics </w:t>
      </w:r>
      <w:r w:rsidR="009E4614">
        <w:rPr>
          <w:i/>
        </w:rPr>
        <w:t>a</w:t>
      </w:r>
      <w:r w:rsidR="009E4614" w:rsidRPr="00F52EBD">
        <w:rPr>
          <w:i/>
        </w:rPr>
        <w:t>nd Related Rese</w:t>
      </w:r>
      <w:r w:rsidRPr="00F52EBD">
        <w:rPr>
          <w:i/>
        </w:rPr>
        <w:t>arch.</w:t>
      </w:r>
      <w:r w:rsidRPr="00F52EBD">
        <w:t xml:space="preserve"> (184), 208-211 (1984).</w:t>
      </w:r>
    </w:p>
    <w:p w14:paraId="785D0B33" w14:textId="7305F112" w:rsidR="00F46F5D" w:rsidRPr="00F52EBD" w:rsidRDefault="00F46F5D" w:rsidP="00F46F5D">
      <w:pPr>
        <w:pStyle w:val="EndNoteBibliography"/>
        <w:ind w:left="720" w:hanging="720"/>
      </w:pPr>
      <w:r w:rsidRPr="00F52EBD">
        <w:t>34</w:t>
      </w:r>
      <w:r w:rsidRPr="00F52EBD">
        <w:tab/>
        <w:t>Pai, Y. C., Rymer, W. Z., Chang, R. W.</w:t>
      </w:r>
      <w:r w:rsidR="009E4614">
        <w:t xml:space="preserve">, </w:t>
      </w:r>
      <w:r w:rsidRPr="00F52EBD">
        <w:t xml:space="preserve">Sharma, L. Effect of age and osteoarthritis on knee proprioception. </w:t>
      </w:r>
      <w:r w:rsidRPr="00F52EBD">
        <w:rPr>
          <w:i/>
        </w:rPr>
        <w:t>Arthritis &amp; Rheumatism.</w:t>
      </w:r>
      <w:r w:rsidRPr="00F52EBD">
        <w:t xml:space="preserve"> </w:t>
      </w:r>
      <w:r w:rsidRPr="00F52EBD">
        <w:rPr>
          <w:b/>
        </w:rPr>
        <w:t>40</w:t>
      </w:r>
      <w:r w:rsidRPr="00F52EBD">
        <w:t xml:space="preserve"> (12), 2260-2265 (1997).</w:t>
      </w:r>
    </w:p>
    <w:p w14:paraId="6D1A7C30" w14:textId="328E4DF5" w:rsidR="00F46F5D" w:rsidRPr="00F52EBD" w:rsidRDefault="00F46F5D" w:rsidP="00F46F5D">
      <w:pPr>
        <w:pStyle w:val="EndNoteBibliography"/>
        <w:ind w:left="720" w:hanging="720"/>
      </w:pPr>
      <w:r w:rsidRPr="00F52EBD">
        <w:t>35</w:t>
      </w:r>
      <w:r w:rsidRPr="00F52EBD">
        <w:tab/>
        <w:t>Dunn, W.</w:t>
      </w:r>
      <w:r w:rsidRPr="00F52EBD">
        <w:rPr>
          <w:i/>
        </w:rPr>
        <w:t xml:space="preserve"> </w:t>
      </w:r>
      <w:r w:rsidR="00602C49" w:rsidRPr="00602C49">
        <w:t>et al.</w:t>
      </w:r>
      <w:r w:rsidRPr="00F52EBD">
        <w:t xml:space="preserve"> Measuring change in somatosensation across the lifespan. </w:t>
      </w:r>
      <w:r w:rsidRPr="00F52EBD">
        <w:rPr>
          <w:i/>
        </w:rPr>
        <w:t>American Journal of Occupational Therapy.</w:t>
      </w:r>
      <w:r w:rsidRPr="00F52EBD">
        <w:t xml:space="preserve"> </w:t>
      </w:r>
      <w:r w:rsidRPr="00F52EBD">
        <w:rPr>
          <w:b/>
        </w:rPr>
        <w:t>69</w:t>
      </w:r>
      <w:r w:rsidRPr="00F52EBD">
        <w:t xml:space="preserve"> (3), 6903290020p6903290021-6903290020p6903290029 (2015).</w:t>
      </w:r>
    </w:p>
    <w:p w14:paraId="28EDF2CC" w14:textId="6D3E2BAD" w:rsidR="00F46F5D" w:rsidRPr="00F52EBD" w:rsidRDefault="00F46F5D" w:rsidP="00F46F5D">
      <w:pPr>
        <w:pStyle w:val="EndNoteBibliography"/>
        <w:ind w:left="720" w:hanging="720"/>
      </w:pPr>
      <w:r w:rsidRPr="00F52EBD">
        <w:t>36</w:t>
      </w:r>
      <w:r w:rsidRPr="00F52EBD">
        <w:tab/>
        <w:t>Alghadir, A., Zafar, H., Iqbal, Z.</w:t>
      </w:r>
      <w:r w:rsidR="009E4614">
        <w:t xml:space="preserve">, </w:t>
      </w:r>
      <w:r w:rsidRPr="00F52EBD">
        <w:t xml:space="preserve">Al-Eisa, E. Effect of sitting postures and shoulder position on the cervicocephalic kinesthesia in healthy young males. </w:t>
      </w:r>
      <w:r w:rsidRPr="00F52EBD">
        <w:rPr>
          <w:i/>
        </w:rPr>
        <w:t xml:space="preserve">Somatosensory &amp; </w:t>
      </w:r>
      <w:r w:rsidR="009E4614" w:rsidRPr="00F52EBD">
        <w:rPr>
          <w:i/>
        </w:rPr>
        <w:t>Motor Rese</w:t>
      </w:r>
      <w:r w:rsidRPr="00F52EBD">
        <w:rPr>
          <w:i/>
        </w:rPr>
        <w:t>arch.</w:t>
      </w:r>
      <w:r w:rsidRPr="00F52EBD">
        <w:t xml:space="preserve"> </w:t>
      </w:r>
      <w:r w:rsidRPr="00F52EBD">
        <w:rPr>
          <w:b/>
        </w:rPr>
        <w:t>33</w:t>
      </w:r>
      <w:r w:rsidRPr="00F52EBD">
        <w:t xml:space="preserve"> (2), 93-98 (2016).</w:t>
      </w:r>
    </w:p>
    <w:p w14:paraId="07DCF19F" w14:textId="2C1B2883" w:rsidR="009F659A" w:rsidRPr="00F52EBD" w:rsidRDefault="000A370C" w:rsidP="00F3781F">
      <w:pPr>
        <w:rPr>
          <w:color w:val="808080" w:themeColor="background1" w:themeShade="80"/>
        </w:rPr>
      </w:pPr>
      <w:r w:rsidRPr="00F52EBD">
        <w:rPr>
          <w:color w:val="808080" w:themeColor="background1" w:themeShade="80"/>
        </w:rPr>
        <w:fldChar w:fldCharType="end"/>
      </w:r>
      <w:bookmarkEnd w:id="2"/>
      <w:bookmarkEnd w:id="3"/>
    </w:p>
    <w:sectPr w:rsidR="009F659A" w:rsidRPr="00F52EBD"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1F5B5B" w14:textId="77777777" w:rsidR="00DE5F58" w:rsidRDefault="00DE5F58" w:rsidP="00621C4E">
      <w:r>
        <w:separator/>
      </w:r>
    </w:p>
  </w:endnote>
  <w:endnote w:type="continuationSeparator" w:id="0">
    <w:p w14:paraId="23F53D5D" w14:textId="77777777" w:rsidR="00DE5F58" w:rsidRDefault="00DE5F5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56505BF" w:rsidR="00BC2B47" w:rsidRDefault="00BC2B47">
        <w:pPr>
          <w:pStyle w:val="Footer"/>
        </w:pPr>
        <w:r>
          <w:rPr>
            <w:noProof/>
          </w:rPr>
          <w:tab/>
        </w:r>
        <w:r>
          <w:rPr>
            <w:noProof/>
          </w:rPr>
          <w:tab/>
        </w:r>
      </w:p>
    </w:sdtContent>
  </w:sdt>
  <w:p w14:paraId="39947363" w14:textId="71AB2B06" w:rsidR="00BC2B47" w:rsidRPr="00494F77" w:rsidRDefault="00BC2B4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C2B47" w:rsidRDefault="00BC2B4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345FB8" w14:textId="77777777" w:rsidR="00DE5F58" w:rsidRDefault="00DE5F58" w:rsidP="00621C4E">
      <w:r>
        <w:separator/>
      </w:r>
    </w:p>
  </w:footnote>
  <w:footnote w:type="continuationSeparator" w:id="0">
    <w:p w14:paraId="42C0800F" w14:textId="77777777" w:rsidR="00DE5F58" w:rsidRDefault="00DE5F5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C2B47" w:rsidRPr="006F06E4" w:rsidRDefault="00BC2B4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486191B" w:rsidR="00BC2B47" w:rsidRPr="006F06E4" w:rsidRDefault="00BC2B4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4FC33F72"/>
    <w:multiLevelType w:val="multilevel"/>
    <w:tmpl w:val="90661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4"/>
  </w:num>
  <w:num w:numId="15">
    <w:abstractNumId w:val="10"/>
  </w:num>
  <w:num w:numId="16">
    <w:abstractNumId w:val="6"/>
  </w:num>
  <w:num w:numId="17">
    <w:abstractNumId w:val="19"/>
  </w:num>
  <w:num w:numId="18">
    <w:abstractNumId w:val="11"/>
  </w:num>
  <w:num w:numId="19">
    <w:abstractNumId w:val="22"/>
  </w:num>
  <w:num w:numId="20">
    <w:abstractNumId w:val="2"/>
  </w:num>
  <w:num w:numId="21">
    <w:abstractNumId w:val="23"/>
  </w:num>
  <w:num w:numId="22">
    <w:abstractNumId w:val="21"/>
  </w:num>
  <w:num w:numId="23">
    <w:abstractNumId w:val="12"/>
  </w:num>
  <w:num w:numId="24">
    <w:abstractNumId w:val="25"/>
  </w:num>
  <w:num w:numId="25">
    <w:abstractNumId w:val="5"/>
  </w:num>
  <w:num w:numId="26">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2555f9h2tf0ie9ed9pxt9oewd5te5rxdvx&quot;&gt;My EndNote Library&lt;record-ids&gt;&lt;item&gt;2&lt;/item&gt;&lt;item&gt;3&lt;/item&gt;&lt;item&gt;8&lt;/item&gt;&lt;item&gt;10&lt;/item&gt;&lt;item&gt;24&lt;/item&gt;&lt;item&gt;25&lt;/item&gt;&lt;item&gt;30&lt;/item&gt;&lt;item&gt;31&lt;/item&gt;&lt;item&gt;34&lt;/item&gt;&lt;item&gt;38&lt;/item&gt;&lt;item&gt;40&lt;/item&gt;&lt;item&gt;42&lt;/item&gt;&lt;item&gt;45&lt;/item&gt;&lt;item&gt;46&lt;/item&gt;&lt;item&gt;47&lt;/item&gt;&lt;item&gt;48&lt;/item&gt;&lt;item&gt;49&lt;/item&gt;&lt;item&gt;65&lt;/item&gt;&lt;item&gt;66&lt;/item&gt;&lt;item&gt;67&lt;/item&gt;&lt;item&gt;69&lt;/item&gt;&lt;item&gt;70&lt;/item&gt;&lt;item&gt;71&lt;/item&gt;&lt;item&gt;73&lt;/item&gt;&lt;item&gt;74&lt;/item&gt;&lt;item&gt;76&lt;/item&gt;&lt;item&gt;77&lt;/item&gt;&lt;item&gt;79&lt;/item&gt;&lt;item&gt;80&lt;/item&gt;&lt;item&gt;82&lt;/item&gt;&lt;item&gt;85&lt;/item&gt;&lt;item&gt;86&lt;/item&gt;&lt;item&gt;87&lt;/item&gt;&lt;item&gt;91&lt;/item&gt;&lt;item&gt;92&lt;/item&gt;&lt;item&gt;95&lt;/item&gt;&lt;/record-ids&gt;&lt;/item&gt;&lt;/Libraries&gt;"/>
  </w:docVars>
  <w:rsids>
    <w:rsidRoot w:val="00EE705F"/>
    <w:rsid w:val="000000FE"/>
    <w:rsid w:val="000009AC"/>
    <w:rsid w:val="00000CD6"/>
    <w:rsid w:val="00000FA1"/>
    <w:rsid w:val="00001169"/>
    <w:rsid w:val="00001806"/>
    <w:rsid w:val="00002636"/>
    <w:rsid w:val="000033A5"/>
    <w:rsid w:val="00003EDF"/>
    <w:rsid w:val="000040D5"/>
    <w:rsid w:val="000048CF"/>
    <w:rsid w:val="000050C7"/>
    <w:rsid w:val="00005815"/>
    <w:rsid w:val="0000645D"/>
    <w:rsid w:val="000064BF"/>
    <w:rsid w:val="00006B7F"/>
    <w:rsid w:val="00007027"/>
    <w:rsid w:val="00007DBC"/>
    <w:rsid w:val="00007EA1"/>
    <w:rsid w:val="000100F0"/>
    <w:rsid w:val="00010436"/>
    <w:rsid w:val="0001295A"/>
    <w:rsid w:val="000129B2"/>
    <w:rsid w:val="00012D9B"/>
    <w:rsid w:val="00012FF9"/>
    <w:rsid w:val="0001389C"/>
    <w:rsid w:val="00014176"/>
    <w:rsid w:val="00014314"/>
    <w:rsid w:val="00014335"/>
    <w:rsid w:val="00014CEE"/>
    <w:rsid w:val="000166B2"/>
    <w:rsid w:val="00017269"/>
    <w:rsid w:val="00020451"/>
    <w:rsid w:val="00020CFE"/>
    <w:rsid w:val="00021434"/>
    <w:rsid w:val="00021774"/>
    <w:rsid w:val="00021DF3"/>
    <w:rsid w:val="00021EF9"/>
    <w:rsid w:val="00022FB8"/>
    <w:rsid w:val="00023869"/>
    <w:rsid w:val="0002405C"/>
    <w:rsid w:val="000240F9"/>
    <w:rsid w:val="00024598"/>
    <w:rsid w:val="00024B1A"/>
    <w:rsid w:val="00024CA3"/>
    <w:rsid w:val="0002664E"/>
    <w:rsid w:val="00026FF6"/>
    <w:rsid w:val="000279B0"/>
    <w:rsid w:val="00027E8D"/>
    <w:rsid w:val="00030BF2"/>
    <w:rsid w:val="00031D7A"/>
    <w:rsid w:val="00031DF1"/>
    <w:rsid w:val="0003239E"/>
    <w:rsid w:val="00032769"/>
    <w:rsid w:val="0003276C"/>
    <w:rsid w:val="00032AF7"/>
    <w:rsid w:val="00032FB4"/>
    <w:rsid w:val="0003311E"/>
    <w:rsid w:val="000337E6"/>
    <w:rsid w:val="00033EB8"/>
    <w:rsid w:val="00034C5D"/>
    <w:rsid w:val="00035C87"/>
    <w:rsid w:val="000366D6"/>
    <w:rsid w:val="0003775A"/>
    <w:rsid w:val="00037829"/>
    <w:rsid w:val="00037B58"/>
    <w:rsid w:val="00037C53"/>
    <w:rsid w:val="00041523"/>
    <w:rsid w:val="0004264A"/>
    <w:rsid w:val="00042743"/>
    <w:rsid w:val="0004335A"/>
    <w:rsid w:val="00044F07"/>
    <w:rsid w:val="00045002"/>
    <w:rsid w:val="00045264"/>
    <w:rsid w:val="00045733"/>
    <w:rsid w:val="00045B9A"/>
    <w:rsid w:val="00045F04"/>
    <w:rsid w:val="000461A2"/>
    <w:rsid w:val="0004629B"/>
    <w:rsid w:val="000464BC"/>
    <w:rsid w:val="0004718C"/>
    <w:rsid w:val="00047EBA"/>
    <w:rsid w:val="000503B4"/>
    <w:rsid w:val="000504CA"/>
    <w:rsid w:val="00050A84"/>
    <w:rsid w:val="00051645"/>
    <w:rsid w:val="00051B73"/>
    <w:rsid w:val="000521C9"/>
    <w:rsid w:val="00052F91"/>
    <w:rsid w:val="00053BAB"/>
    <w:rsid w:val="00053D54"/>
    <w:rsid w:val="0005512D"/>
    <w:rsid w:val="000564BF"/>
    <w:rsid w:val="00057911"/>
    <w:rsid w:val="00060ABE"/>
    <w:rsid w:val="00061A50"/>
    <w:rsid w:val="00061DAD"/>
    <w:rsid w:val="0006239C"/>
    <w:rsid w:val="0006353D"/>
    <w:rsid w:val="0006361B"/>
    <w:rsid w:val="00063832"/>
    <w:rsid w:val="00063C70"/>
    <w:rsid w:val="00064104"/>
    <w:rsid w:val="000649A3"/>
    <w:rsid w:val="00064CD1"/>
    <w:rsid w:val="00065057"/>
    <w:rsid w:val="000650A2"/>
    <w:rsid w:val="000652E3"/>
    <w:rsid w:val="00066025"/>
    <w:rsid w:val="000669F7"/>
    <w:rsid w:val="00067A8F"/>
    <w:rsid w:val="00067FAF"/>
    <w:rsid w:val="000701D1"/>
    <w:rsid w:val="00071095"/>
    <w:rsid w:val="00071AA8"/>
    <w:rsid w:val="00071C25"/>
    <w:rsid w:val="00072618"/>
    <w:rsid w:val="000727C7"/>
    <w:rsid w:val="00072B35"/>
    <w:rsid w:val="000738BB"/>
    <w:rsid w:val="00073A97"/>
    <w:rsid w:val="0007443B"/>
    <w:rsid w:val="00074706"/>
    <w:rsid w:val="00074FE0"/>
    <w:rsid w:val="0007637E"/>
    <w:rsid w:val="00076FA8"/>
    <w:rsid w:val="000772DF"/>
    <w:rsid w:val="0007737C"/>
    <w:rsid w:val="00077FFA"/>
    <w:rsid w:val="000800D4"/>
    <w:rsid w:val="00080298"/>
    <w:rsid w:val="00080A20"/>
    <w:rsid w:val="00080E10"/>
    <w:rsid w:val="00081EF5"/>
    <w:rsid w:val="00082796"/>
    <w:rsid w:val="00082DF4"/>
    <w:rsid w:val="00083D91"/>
    <w:rsid w:val="00084465"/>
    <w:rsid w:val="000848C3"/>
    <w:rsid w:val="00085281"/>
    <w:rsid w:val="0008581A"/>
    <w:rsid w:val="00086B52"/>
    <w:rsid w:val="00086FF5"/>
    <w:rsid w:val="00087377"/>
    <w:rsid w:val="00087C0A"/>
    <w:rsid w:val="0009012E"/>
    <w:rsid w:val="0009171E"/>
    <w:rsid w:val="00092EAC"/>
    <w:rsid w:val="00093A43"/>
    <w:rsid w:val="00093BC4"/>
    <w:rsid w:val="00093D3F"/>
    <w:rsid w:val="00094320"/>
    <w:rsid w:val="000943E6"/>
    <w:rsid w:val="000953FC"/>
    <w:rsid w:val="00095471"/>
    <w:rsid w:val="000956B2"/>
    <w:rsid w:val="00095ADA"/>
    <w:rsid w:val="00095CCF"/>
    <w:rsid w:val="00095E84"/>
    <w:rsid w:val="00096A97"/>
    <w:rsid w:val="00096B1B"/>
    <w:rsid w:val="0009745D"/>
    <w:rsid w:val="00097929"/>
    <w:rsid w:val="000979C7"/>
    <w:rsid w:val="000A00C7"/>
    <w:rsid w:val="000A081A"/>
    <w:rsid w:val="000A17F2"/>
    <w:rsid w:val="000A1E80"/>
    <w:rsid w:val="000A2C6C"/>
    <w:rsid w:val="000A31A7"/>
    <w:rsid w:val="000A370C"/>
    <w:rsid w:val="000A3B70"/>
    <w:rsid w:val="000A5153"/>
    <w:rsid w:val="000B0344"/>
    <w:rsid w:val="000B0E43"/>
    <w:rsid w:val="000B10AE"/>
    <w:rsid w:val="000B16A8"/>
    <w:rsid w:val="000B30BF"/>
    <w:rsid w:val="000B3190"/>
    <w:rsid w:val="000B4215"/>
    <w:rsid w:val="000B49E3"/>
    <w:rsid w:val="000B566B"/>
    <w:rsid w:val="000B6268"/>
    <w:rsid w:val="000B629E"/>
    <w:rsid w:val="000B662E"/>
    <w:rsid w:val="000B6C97"/>
    <w:rsid w:val="000B7294"/>
    <w:rsid w:val="000B7578"/>
    <w:rsid w:val="000B75D0"/>
    <w:rsid w:val="000C01C5"/>
    <w:rsid w:val="000C0C0A"/>
    <w:rsid w:val="000C1572"/>
    <w:rsid w:val="000C1713"/>
    <w:rsid w:val="000C1CF8"/>
    <w:rsid w:val="000C271A"/>
    <w:rsid w:val="000C292F"/>
    <w:rsid w:val="000C49C5"/>
    <w:rsid w:val="000C49CF"/>
    <w:rsid w:val="000C526F"/>
    <w:rsid w:val="000C52E9"/>
    <w:rsid w:val="000C57D0"/>
    <w:rsid w:val="000C5CDC"/>
    <w:rsid w:val="000C5DF8"/>
    <w:rsid w:val="000C639E"/>
    <w:rsid w:val="000C65DC"/>
    <w:rsid w:val="000C66F3"/>
    <w:rsid w:val="000C6900"/>
    <w:rsid w:val="000C716C"/>
    <w:rsid w:val="000C7B45"/>
    <w:rsid w:val="000D0E9A"/>
    <w:rsid w:val="000D1923"/>
    <w:rsid w:val="000D22D6"/>
    <w:rsid w:val="000D23C6"/>
    <w:rsid w:val="000D31E8"/>
    <w:rsid w:val="000D3AF2"/>
    <w:rsid w:val="000D4295"/>
    <w:rsid w:val="000D53E3"/>
    <w:rsid w:val="000D60D4"/>
    <w:rsid w:val="000D76E4"/>
    <w:rsid w:val="000E0573"/>
    <w:rsid w:val="000E0890"/>
    <w:rsid w:val="000E2032"/>
    <w:rsid w:val="000E20F7"/>
    <w:rsid w:val="000E2B09"/>
    <w:rsid w:val="000E2B2B"/>
    <w:rsid w:val="000E2E99"/>
    <w:rsid w:val="000E33AE"/>
    <w:rsid w:val="000E34AB"/>
    <w:rsid w:val="000E3816"/>
    <w:rsid w:val="000E39AE"/>
    <w:rsid w:val="000E3A1F"/>
    <w:rsid w:val="000E4C12"/>
    <w:rsid w:val="000E4F77"/>
    <w:rsid w:val="000E5187"/>
    <w:rsid w:val="000E5777"/>
    <w:rsid w:val="000E5D4F"/>
    <w:rsid w:val="000E6674"/>
    <w:rsid w:val="000E794A"/>
    <w:rsid w:val="000F0785"/>
    <w:rsid w:val="000F17B4"/>
    <w:rsid w:val="000F265C"/>
    <w:rsid w:val="000F35C2"/>
    <w:rsid w:val="000F3AFA"/>
    <w:rsid w:val="000F3E2B"/>
    <w:rsid w:val="000F46F2"/>
    <w:rsid w:val="000F529E"/>
    <w:rsid w:val="000F5712"/>
    <w:rsid w:val="000F6577"/>
    <w:rsid w:val="000F6611"/>
    <w:rsid w:val="000F71B1"/>
    <w:rsid w:val="000F7E22"/>
    <w:rsid w:val="001006CD"/>
    <w:rsid w:val="00100F15"/>
    <w:rsid w:val="00101045"/>
    <w:rsid w:val="00101785"/>
    <w:rsid w:val="00101B13"/>
    <w:rsid w:val="00101B88"/>
    <w:rsid w:val="00101F3F"/>
    <w:rsid w:val="00102CCE"/>
    <w:rsid w:val="001046B5"/>
    <w:rsid w:val="00104D0B"/>
    <w:rsid w:val="001052D5"/>
    <w:rsid w:val="0010538D"/>
    <w:rsid w:val="00106B76"/>
    <w:rsid w:val="001076E1"/>
    <w:rsid w:val="001104D4"/>
    <w:rsid w:val="001104F3"/>
    <w:rsid w:val="00110AEA"/>
    <w:rsid w:val="0011134A"/>
    <w:rsid w:val="001115A8"/>
    <w:rsid w:val="00111850"/>
    <w:rsid w:val="00111F71"/>
    <w:rsid w:val="0011242E"/>
    <w:rsid w:val="001124D9"/>
    <w:rsid w:val="00112EEB"/>
    <w:rsid w:val="00112FA1"/>
    <w:rsid w:val="001135FE"/>
    <w:rsid w:val="001143B4"/>
    <w:rsid w:val="00115F02"/>
    <w:rsid w:val="001167F8"/>
    <w:rsid w:val="0011724E"/>
    <w:rsid w:val="001172B6"/>
    <w:rsid w:val="001173FF"/>
    <w:rsid w:val="00117B4A"/>
    <w:rsid w:val="00120458"/>
    <w:rsid w:val="00120EE3"/>
    <w:rsid w:val="00121C36"/>
    <w:rsid w:val="00122066"/>
    <w:rsid w:val="00122261"/>
    <w:rsid w:val="0012297F"/>
    <w:rsid w:val="001239A5"/>
    <w:rsid w:val="001239FE"/>
    <w:rsid w:val="001240AF"/>
    <w:rsid w:val="001245DC"/>
    <w:rsid w:val="0012481B"/>
    <w:rsid w:val="0012522C"/>
    <w:rsid w:val="0012563A"/>
    <w:rsid w:val="001264DE"/>
    <w:rsid w:val="001265BE"/>
    <w:rsid w:val="00126BB8"/>
    <w:rsid w:val="00127E57"/>
    <w:rsid w:val="00130DF5"/>
    <w:rsid w:val="0013107F"/>
    <w:rsid w:val="001312D7"/>
    <w:rsid w:val="001313A7"/>
    <w:rsid w:val="0013276F"/>
    <w:rsid w:val="00132C0E"/>
    <w:rsid w:val="00132FA5"/>
    <w:rsid w:val="001336C8"/>
    <w:rsid w:val="0013371B"/>
    <w:rsid w:val="00133DD0"/>
    <w:rsid w:val="00134DC6"/>
    <w:rsid w:val="001352AB"/>
    <w:rsid w:val="001357CB"/>
    <w:rsid w:val="0013621E"/>
    <w:rsid w:val="00136420"/>
    <w:rsid w:val="0013642E"/>
    <w:rsid w:val="00136502"/>
    <w:rsid w:val="00136513"/>
    <w:rsid w:val="001370B1"/>
    <w:rsid w:val="00137871"/>
    <w:rsid w:val="00137960"/>
    <w:rsid w:val="00137B1E"/>
    <w:rsid w:val="00140054"/>
    <w:rsid w:val="00140B47"/>
    <w:rsid w:val="00140FFC"/>
    <w:rsid w:val="00141078"/>
    <w:rsid w:val="001415A0"/>
    <w:rsid w:val="00142988"/>
    <w:rsid w:val="001429AA"/>
    <w:rsid w:val="00142EFE"/>
    <w:rsid w:val="001458D3"/>
    <w:rsid w:val="00145C9B"/>
    <w:rsid w:val="001460F0"/>
    <w:rsid w:val="00146BC3"/>
    <w:rsid w:val="00147DFB"/>
    <w:rsid w:val="001500F6"/>
    <w:rsid w:val="001513E4"/>
    <w:rsid w:val="00152195"/>
    <w:rsid w:val="00152A23"/>
    <w:rsid w:val="00152B7D"/>
    <w:rsid w:val="0015312A"/>
    <w:rsid w:val="0015378C"/>
    <w:rsid w:val="0015450F"/>
    <w:rsid w:val="00154C08"/>
    <w:rsid w:val="0015548B"/>
    <w:rsid w:val="00155FA7"/>
    <w:rsid w:val="00156CAB"/>
    <w:rsid w:val="00156EDD"/>
    <w:rsid w:val="00157E4F"/>
    <w:rsid w:val="00160348"/>
    <w:rsid w:val="00160C90"/>
    <w:rsid w:val="001614F2"/>
    <w:rsid w:val="00161B50"/>
    <w:rsid w:val="00162667"/>
    <w:rsid w:val="00162AA5"/>
    <w:rsid w:val="00162CB7"/>
    <w:rsid w:val="001633D8"/>
    <w:rsid w:val="00163C9C"/>
    <w:rsid w:val="00163D40"/>
    <w:rsid w:val="00165C88"/>
    <w:rsid w:val="001665C9"/>
    <w:rsid w:val="00166E85"/>
    <w:rsid w:val="00166F32"/>
    <w:rsid w:val="00167024"/>
    <w:rsid w:val="0016733B"/>
    <w:rsid w:val="00167643"/>
    <w:rsid w:val="00167925"/>
    <w:rsid w:val="00170383"/>
    <w:rsid w:val="00170401"/>
    <w:rsid w:val="00170726"/>
    <w:rsid w:val="00170E98"/>
    <w:rsid w:val="00171E5B"/>
    <w:rsid w:val="00171F94"/>
    <w:rsid w:val="0017253A"/>
    <w:rsid w:val="00172B94"/>
    <w:rsid w:val="001741F3"/>
    <w:rsid w:val="00175D4E"/>
    <w:rsid w:val="00176593"/>
    <w:rsid w:val="0017661D"/>
    <w:rsid w:val="0017668A"/>
    <w:rsid w:val="001766FE"/>
    <w:rsid w:val="00176960"/>
    <w:rsid w:val="001770B4"/>
    <w:rsid w:val="001771E7"/>
    <w:rsid w:val="0017741E"/>
    <w:rsid w:val="001775CF"/>
    <w:rsid w:val="00177BFB"/>
    <w:rsid w:val="00180488"/>
    <w:rsid w:val="0018064C"/>
    <w:rsid w:val="001823B2"/>
    <w:rsid w:val="001835E9"/>
    <w:rsid w:val="001837FF"/>
    <w:rsid w:val="00183D98"/>
    <w:rsid w:val="001842FE"/>
    <w:rsid w:val="00186D2A"/>
    <w:rsid w:val="001901AA"/>
    <w:rsid w:val="00190D68"/>
    <w:rsid w:val="001911FF"/>
    <w:rsid w:val="00191472"/>
    <w:rsid w:val="00192006"/>
    <w:rsid w:val="00192305"/>
    <w:rsid w:val="00192DB0"/>
    <w:rsid w:val="00192E98"/>
    <w:rsid w:val="00192E9A"/>
    <w:rsid w:val="00193180"/>
    <w:rsid w:val="00193B5E"/>
    <w:rsid w:val="001945AB"/>
    <w:rsid w:val="00194BD0"/>
    <w:rsid w:val="00194FA3"/>
    <w:rsid w:val="00195158"/>
    <w:rsid w:val="001953A5"/>
    <w:rsid w:val="00195888"/>
    <w:rsid w:val="00195E60"/>
    <w:rsid w:val="001964FE"/>
    <w:rsid w:val="00196701"/>
    <w:rsid w:val="00196792"/>
    <w:rsid w:val="00196E6D"/>
    <w:rsid w:val="001972FD"/>
    <w:rsid w:val="0019743D"/>
    <w:rsid w:val="00197A99"/>
    <w:rsid w:val="001A2A89"/>
    <w:rsid w:val="001A3F45"/>
    <w:rsid w:val="001A426E"/>
    <w:rsid w:val="001A6027"/>
    <w:rsid w:val="001A6242"/>
    <w:rsid w:val="001A757A"/>
    <w:rsid w:val="001B0B8D"/>
    <w:rsid w:val="001B0CD3"/>
    <w:rsid w:val="001B1519"/>
    <w:rsid w:val="001B25DA"/>
    <w:rsid w:val="001B2E2D"/>
    <w:rsid w:val="001B4415"/>
    <w:rsid w:val="001B5C3D"/>
    <w:rsid w:val="001B5CD2"/>
    <w:rsid w:val="001B6A59"/>
    <w:rsid w:val="001C0BEE"/>
    <w:rsid w:val="001C1E49"/>
    <w:rsid w:val="001C24F3"/>
    <w:rsid w:val="001C2581"/>
    <w:rsid w:val="001C27C1"/>
    <w:rsid w:val="001C2A98"/>
    <w:rsid w:val="001C3359"/>
    <w:rsid w:val="001C336E"/>
    <w:rsid w:val="001C397D"/>
    <w:rsid w:val="001C3E6A"/>
    <w:rsid w:val="001C42B2"/>
    <w:rsid w:val="001C4D95"/>
    <w:rsid w:val="001C504A"/>
    <w:rsid w:val="001C52C4"/>
    <w:rsid w:val="001C5529"/>
    <w:rsid w:val="001C6AEE"/>
    <w:rsid w:val="001C728C"/>
    <w:rsid w:val="001C7F26"/>
    <w:rsid w:val="001D050D"/>
    <w:rsid w:val="001D0FE6"/>
    <w:rsid w:val="001D289F"/>
    <w:rsid w:val="001D3D7D"/>
    <w:rsid w:val="001D3FFF"/>
    <w:rsid w:val="001D4118"/>
    <w:rsid w:val="001D4812"/>
    <w:rsid w:val="001D5420"/>
    <w:rsid w:val="001D625F"/>
    <w:rsid w:val="001D627F"/>
    <w:rsid w:val="001D660C"/>
    <w:rsid w:val="001D68A4"/>
    <w:rsid w:val="001D6A85"/>
    <w:rsid w:val="001D717B"/>
    <w:rsid w:val="001D7576"/>
    <w:rsid w:val="001E00E4"/>
    <w:rsid w:val="001E0E3F"/>
    <w:rsid w:val="001E14A0"/>
    <w:rsid w:val="001E16E4"/>
    <w:rsid w:val="001E4374"/>
    <w:rsid w:val="001E513A"/>
    <w:rsid w:val="001E5613"/>
    <w:rsid w:val="001E7376"/>
    <w:rsid w:val="001E74F8"/>
    <w:rsid w:val="001E7C65"/>
    <w:rsid w:val="001E7E01"/>
    <w:rsid w:val="001F0292"/>
    <w:rsid w:val="001F0AE7"/>
    <w:rsid w:val="001F123D"/>
    <w:rsid w:val="001F136B"/>
    <w:rsid w:val="001F13B4"/>
    <w:rsid w:val="001F1DF1"/>
    <w:rsid w:val="001F225C"/>
    <w:rsid w:val="001F25AC"/>
    <w:rsid w:val="001F27BB"/>
    <w:rsid w:val="001F31D1"/>
    <w:rsid w:val="001F3258"/>
    <w:rsid w:val="001F384A"/>
    <w:rsid w:val="001F38F4"/>
    <w:rsid w:val="001F3A07"/>
    <w:rsid w:val="001F3A7B"/>
    <w:rsid w:val="001F3CE6"/>
    <w:rsid w:val="001F4E9C"/>
    <w:rsid w:val="001F4FC7"/>
    <w:rsid w:val="001F6414"/>
    <w:rsid w:val="001F6C1B"/>
    <w:rsid w:val="00200626"/>
    <w:rsid w:val="00201CFA"/>
    <w:rsid w:val="00201EF5"/>
    <w:rsid w:val="0020220D"/>
    <w:rsid w:val="00202448"/>
    <w:rsid w:val="00202D15"/>
    <w:rsid w:val="00203093"/>
    <w:rsid w:val="002035A7"/>
    <w:rsid w:val="00203EC2"/>
    <w:rsid w:val="00204602"/>
    <w:rsid w:val="00204948"/>
    <w:rsid w:val="002051D5"/>
    <w:rsid w:val="00205B3F"/>
    <w:rsid w:val="00206739"/>
    <w:rsid w:val="002067C2"/>
    <w:rsid w:val="00207756"/>
    <w:rsid w:val="002079E8"/>
    <w:rsid w:val="00210755"/>
    <w:rsid w:val="00210EB6"/>
    <w:rsid w:val="00210F28"/>
    <w:rsid w:val="00211FA2"/>
    <w:rsid w:val="00212CA9"/>
    <w:rsid w:val="00212E62"/>
    <w:rsid w:val="00212EAE"/>
    <w:rsid w:val="00214B50"/>
    <w:rsid w:val="00214BEE"/>
    <w:rsid w:val="0021605F"/>
    <w:rsid w:val="00216422"/>
    <w:rsid w:val="00216B75"/>
    <w:rsid w:val="00217FAC"/>
    <w:rsid w:val="002205B8"/>
    <w:rsid w:val="002236B7"/>
    <w:rsid w:val="00224B99"/>
    <w:rsid w:val="002250C5"/>
    <w:rsid w:val="00225720"/>
    <w:rsid w:val="002259E5"/>
    <w:rsid w:val="002260BD"/>
    <w:rsid w:val="00226140"/>
    <w:rsid w:val="00226998"/>
    <w:rsid w:val="00226CD4"/>
    <w:rsid w:val="002274F3"/>
    <w:rsid w:val="002304A4"/>
    <w:rsid w:val="0023094C"/>
    <w:rsid w:val="00231741"/>
    <w:rsid w:val="002317B3"/>
    <w:rsid w:val="002317B7"/>
    <w:rsid w:val="00231F88"/>
    <w:rsid w:val="00232415"/>
    <w:rsid w:val="00234384"/>
    <w:rsid w:val="00234BE3"/>
    <w:rsid w:val="00234FBC"/>
    <w:rsid w:val="00235A90"/>
    <w:rsid w:val="00235EA1"/>
    <w:rsid w:val="00236066"/>
    <w:rsid w:val="00236B3F"/>
    <w:rsid w:val="00237488"/>
    <w:rsid w:val="002409B8"/>
    <w:rsid w:val="00241142"/>
    <w:rsid w:val="00241E48"/>
    <w:rsid w:val="00241F37"/>
    <w:rsid w:val="0024214E"/>
    <w:rsid w:val="00242623"/>
    <w:rsid w:val="002429B3"/>
    <w:rsid w:val="0024367C"/>
    <w:rsid w:val="00243854"/>
    <w:rsid w:val="002462AE"/>
    <w:rsid w:val="00246E42"/>
    <w:rsid w:val="00246ECE"/>
    <w:rsid w:val="002476C1"/>
    <w:rsid w:val="00247E01"/>
    <w:rsid w:val="00250558"/>
    <w:rsid w:val="00250E4F"/>
    <w:rsid w:val="002514EB"/>
    <w:rsid w:val="00251CF0"/>
    <w:rsid w:val="002524C2"/>
    <w:rsid w:val="00254040"/>
    <w:rsid w:val="00254BF1"/>
    <w:rsid w:val="00254D47"/>
    <w:rsid w:val="00255199"/>
    <w:rsid w:val="00256201"/>
    <w:rsid w:val="00256D44"/>
    <w:rsid w:val="002602D4"/>
    <w:rsid w:val="002605D1"/>
    <w:rsid w:val="00260652"/>
    <w:rsid w:val="00260B3F"/>
    <w:rsid w:val="00260B8A"/>
    <w:rsid w:val="002613B6"/>
    <w:rsid w:val="0026144A"/>
    <w:rsid w:val="00261D0D"/>
    <w:rsid w:val="00261F25"/>
    <w:rsid w:val="002627D5"/>
    <w:rsid w:val="002629AC"/>
    <w:rsid w:val="00262C4D"/>
    <w:rsid w:val="00262E91"/>
    <w:rsid w:val="002648A9"/>
    <w:rsid w:val="00264970"/>
    <w:rsid w:val="00264A28"/>
    <w:rsid w:val="00264FEA"/>
    <w:rsid w:val="0026536F"/>
    <w:rsid w:val="0026553C"/>
    <w:rsid w:val="00265830"/>
    <w:rsid w:val="00265B27"/>
    <w:rsid w:val="00266E60"/>
    <w:rsid w:val="00267200"/>
    <w:rsid w:val="00267DD5"/>
    <w:rsid w:val="00267E2B"/>
    <w:rsid w:val="002703BE"/>
    <w:rsid w:val="00270907"/>
    <w:rsid w:val="00271572"/>
    <w:rsid w:val="00271E62"/>
    <w:rsid w:val="002727A5"/>
    <w:rsid w:val="00272C93"/>
    <w:rsid w:val="002731A8"/>
    <w:rsid w:val="002731AF"/>
    <w:rsid w:val="0027394A"/>
    <w:rsid w:val="002749E5"/>
    <w:rsid w:val="00274A0A"/>
    <w:rsid w:val="002759FF"/>
    <w:rsid w:val="002761C5"/>
    <w:rsid w:val="00276546"/>
    <w:rsid w:val="00277593"/>
    <w:rsid w:val="00280226"/>
    <w:rsid w:val="002807F7"/>
    <w:rsid w:val="00280909"/>
    <w:rsid w:val="00280918"/>
    <w:rsid w:val="00281A26"/>
    <w:rsid w:val="002825B3"/>
    <w:rsid w:val="00282AF6"/>
    <w:rsid w:val="00283800"/>
    <w:rsid w:val="00285558"/>
    <w:rsid w:val="0028596A"/>
    <w:rsid w:val="00286009"/>
    <w:rsid w:val="00286790"/>
    <w:rsid w:val="002869F1"/>
    <w:rsid w:val="00287085"/>
    <w:rsid w:val="0028710B"/>
    <w:rsid w:val="00287C6E"/>
    <w:rsid w:val="00287ECC"/>
    <w:rsid w:val="002902A8"/>
    <w:rsid w:val="0029077B"/>
    <w:rsid w:val="00290AF9"/>
    <w:rsid w:val="0029126D"/>
    <w:rsid w:val="00291C15"/>
    <w:rsid w:val="002920A7"/>
    <w:rsid w:val="002928E0"/>
    <w:rsid w:val="00293F5F"/>
    <w:rsid w:val="00294D31"/>
    <w:rsid w:val="00294E33"/>
    <w:rsid w:val="00294E53"/>
    <w:rsid w:val="00295B62"/>
    <w:rsid w:val="00295F8F"/>
    <w:rsid w:val="0029603B"/>
    <w:rsid w:val="0029637B"/>
    <w:rsid w:val="002967CF"/>
    <w:rsid w:val="00296AC2"/>
    <w:rsid w:val="00296C7F"/>
    <w:rsid w:val="00296DE7"/>
    <w:rsid w:val="00297408"/>
    <w:rsid w:val="0029761D"/>
    <w:rsid w:val="00297788"/>
    <w:rsid w:val="002A01A3"/>
    <w:rsid w:val="002A185E"/>
    <w:rsid w:val="002A1DE9"/>
    <w:rsid w:val="002A3285"/>
    <w:rsid w:val="002A3CF1"/>
    <w:rsid w:val="002A3FF4"/>
    <w:rsid w:val="002A4120"/>
    <w:rsid w:val="002A484B"/>
    <w:rsid w:val="002A64A6"/>
    <w:rsid w:val="002A64FA"/>
    <w:rsid w:val="002A663A"/>
    <w:rsid w:val="002A680A"/>
    <w:rsid w:val="002A6A80"/>
    <w:rsid w:val="002A7331"/>
    <w:rsid w:val="002A7E84"/>
    <w:rsid w:val="002B0946"/>
    <w:rsid w:val="002B106A"/>
    <w:rsid w:val="002B16D4"/>
    <w:rsid w:val="002B1FD1"/>
    <w:rsid w:val="002B300F"/>
    <w:rsid w:val="002B3301"/>
    <w:rsid w:val="002B43CF"/>
    <w:rsid w:val="002B5D0E"/>
    <w:rsid w:val="002B5E80"/>
    <w:rsid w:val="002B7E95"/>
    <w:rsid w:val="002C06F0"/>
    <w:rsid w:val="002C0989"/>
    <w:rsid w:val="002C0C84"/>
    <w:rsid w:val="002C3B0B"/>
    <w:rsid w:val="002C427E"/>
    <w:rsid w:val="002C47D4"/>
    <w:rsid w:val="002C48C8"/>
    <w:rsid w:val="002C4A27"/>
    <w:rsid w:val="002C4AF5"/>
    <w:rsid w:val="002C5735"/>
    <w:rsid w:val="002C6A8D"/>
    <w:rsid w:val="002C7323"/>
    <w:rsid w:val="002C7DB3"/>
    <w:rsid w:val="002D0DA2"/>
    <w:rsid w:val="002D0F38"/>
    <w:rsid w:val="002D2011"/>
    <w:rsid w:val="002D2EBD"/>
    <w:rsid w:val="002D450C"/>
    <w:rsid w:val="002D4C14"/>
    <w:rsid w:val="002D4D94"/>
    <w:rsid w:val="002D5665"/>
    <w:rsid w:val="002D77E3"/>
    <w:rsid w:val="002E0251"/>
    <w:rsid w:val="002E061F"/>
    <w:rsid w:val="002E17CD"/>
    <w:rsid w:val="002E2554"/>
    <w:rsid w:val="002E45B4"/>
    <w:rsid w:val="002E5263"/>
    <w:rsid w:val="002E55DC"/>
    <w:rsid w:val="002E5D2A"/>
    <w:rsid w:val="002E6FF0"/>
    <w:rsid w:val="002E71E4"/>
    <w:rsid w:val="002F1B58"/>
    <w:rsid w:val="002F1D03"/>
    <w:rsid w:val="002F1D11"/>
    <w:rsid w:val="002F1F04"/>
    <w:rsid w:val="002F21D0"/>
    <w:rsid w:val="002F2859"/>
    <w:rsid w:val="002F2E46"/>
    <w:rsid w:val="002F4157"/>
    <w:rsid w:val="002F4AFE"/>
    <w:rsid w:val="002F57A2"/>
    <w:rsid w:val="002F5A56"/>
    <w:rsid w:val="002F64C7"/>
    <w:rsid w:val="002F66C8"/>
    <w:rsid w:val="002F6E3C"/>
    <w:rsid w:val="002F7320"/>
    <w:rsid w:val="0030117D"/>
    <w:rsid w:val="00301977"/>
    <w:rsid w:val="00301F30"/>
    <w:rsid w:val="00302209"/>
    <w:rsid w:val="003038FD"/>
    <w:rsid w:val="00303C87"/>
    <w:rsid w:val="00304380"/>
    <w:rsid w:val="00304487"/>
    <w:rsid w:val="0030620F"/>
    <w:rsid w:val="00306441"/>
    <w:rsid w:val="0030710B"/>
    <w:rsid w:val="00307645"/>
    <w:rsid w:val="00310409"/>
    <w:rsid w:val="003108E5"/>
    <w:rsid w:val="00310AE7"/>
    <w:rsid w:val="00311526"/>
    <w:rsid w:val="00311690"/>
    <w:rsid w:val="003120CB"/>
    <w:rsid w:val="003129F2"/>
    <w:rsid w:val="0031323D"/>
    <w:rsid w:val="003141AE"/>
    <w:rsid w:val="00316CAB"/>
    <w:rsid w:val="003174C2"/>
    <w:rsid w:val="00317572"/>
    <w:rsid w:val="00317643"/>
    <w:rsid w:val="00320153"/>
    <w:rsid w:val="00320367"/>
    <w:rsid w:val="003207F3"/>
    <w:rsid w:val="00320EA5"/>
    <w:rsid w:val="0032113B"/>
    <w:rsid w:val="0032127A"/>
    <w:rsid w:val="00321857"/>
    <w:rsid w:val="00321D64"/>
    <w:rsid w:val="00322871"/>
    <w:rsid w:val="00323450"/>
    <w:rsid w:val="00323678"/>
    <w:rsid w:val="00324683"/>
    <w:rsid w:val="00324E5B"/>
    <w:rsid w:val="00325DEA"/>
    <w:rsid w:val="00325EBF"/>
    <w:rsid w:val="00326928"/>
    <w:rsid w:val="00326C11"/>
    <w:rsid w:val="00326FB3"/>
    <w:rsid w:val="003300D3"/>
    <w:rsid w:val="003316D4"/>
    <w:rsid w:val="0033219F"/>
    <w:rsid w:val="0033264D"/>
    <w:rsid w:val="00333822"/>
    <w:rsid w:val="00334B67"/>
    <w:rsid w:val="00334DCA"/>
    <w:rsid w:val="003357AB"/>
    <w:rsid w:val="00335D7F"/>
    <w:rsid w:val="003364E3"/>
    <w:rsid w:val="00336715"/>
    <w:rsid w:val="003368D5"/>
    <w:rsid w:val="00336935"/>
    <w:rsid w:val="00336A58"/>
    <w:rsid w:val="00340075"/>
    <w:rsid w:val="003401EC"/>
    <w:rsid w:val="003402AA"/>
    <w:rsid w:val="00340621"/>
    <w:rsid w:val="003407A9"/>
    <w:rsid w:val="00340A96"/>
    <w:rsid w:val="00340DFD"/>
    <w:rsid w:val="0034197E"/>
    <w:rsid w:val="00342AC6"/>
    <w:rsid w:val="00343F10"/>
    <w:rsid w:val="00344954"/>
    <w:rsid w:val="00344FB3"/>
    <w:rsid w:val="00345728"/>
    <w:rsid w:val="003462B8"/>
    <w:rsid w:val="0034757F"/>
    <w:rsid w:val="003507AC"/>
    <w:rsid w:val="003507E7"/>
    <w:rsid w:val="00350966"/>
    <w:rsid w:val="00350CD7"/>
    <w:rsid w:val="00350F99"/>
    <w:rsid w:val="00352254"/>
    <w:rsid w:val="00352B82"/>
    <w:rsid w:val="00352C4F"/>
    <w:rsid w:val="00353D51"/>
    <w:rsid w:val="00356EB0"/>
    <w:rsid w:val="003573F2"/>
    <w:rsid w:val="003605A0"/>
    <w:rsid w:val="00360C17"/>
    <w:rsid w:val="00360E1C"/>
    <w:rsid w:val="003611D5"/>
    <w:rsid w:val="003621AC"/>
    <w:rsid w:val="003621C6"/>
    <w:rsid w:val="003622B8"/>
    <w:rsid w:val="00363A1A"/>
    <w:rsid w:val="00363F3A"/>
    <w:rsid w:val="00366294"/>
    <w:rsid w:val="00366B76"/>
    <w:rsid w:val="00366FE4"/>
    <w:rsid w:val="00367990"/>
    <w:rsid w:val="003705E7"/>
    <w:rsid w:val="0037093F"/>
    <w:rsid w:val="00370EA5"/>
    <w:rsid w:val="00371059"/>
    <w:rsid w:val="00372D57"/>
    <w:rsid w:val="00373051"/>
    <w:rsid w:val="00373079"/>
    <w:rsid w:val="00373B8F"/>
    <w:rsid w:val="00374726"/>
    <w:rsid w:val="003754D6"/>
    <w:rsid w:val="003754FB"/>
    <w:rsid w:val="00375A3F"/>
    <w:rsid w:val="00375B7A"/>
    <w:rsid w:val="00376639"/>
    <w:rsid w:val="003766CC"/>
    <w:rsid w:val="00376CC2"/>
    <w:rsid w:val="00376D95"/>
    <w:rsid w:val="003776DD"/>
    <w:rsid w:val="00377703"/>
    <w:rsid w:val="00377DDB"/>
    <w:rsid w:val="00377FBB"/>
    <w:rsid w:val="003803B0"/>
    <w:rsid w:val="00382978"/>
    <w:rsid w:val="003829B0"/>
    <w:rsid w:val="00382A3A"/>
    <w:rsid w:val="00382E1A"/>
    <w:rsid w:val="003830BD"/>
    <w:rsid w:val="003830E4"/>
    <w:rsid w:val="00385140"/>
    <w:rsid w:val="00385211"/>
    <w:rsid w:val="00385F07"/>
    <w:rsid w:val="00385F55"/>
    <w:rsid w:val="003879EF"/>
    <w:rsid w:val="00387AEF"/>
    <w:rsid w:val="00387C8B"/>
    <w:rsid w:val="0039034C"/>
    <w:rsid w:val="0039037A"/>
    <w:rsid w:val="0039040E"/>
    <w:rsid w:val="0039074E"/>
    <w:rsid w:val="00390782"/>
    <w:rsid w:val="00390E2A"/>
    <w:rsid w:val="00391116"/>
    <w:rsid w:val="003915D8"/>
    <w:rsid w:val="00391EF7"/>
    <w:rsid w:val="00393456"/>
    <w:rsid w:val="003935AB"/>
    <w:rsid w:val="00393CC7"/>
    <w:rsid w:val="0039631F"/>
    <w:rsid w:val="00396E6E"/>
    <w:rsid w:val="003971F7"/>
    <w:rsid w:val="003A05FC"/>
    <w:rsid w:val="003A06F4"/>
    <w:rsid w:val="003A0E0F"/>
    <w:rsid w:val="003A1440"/>
    <w:rsid w:val="003A16FC"/>
    <w:rsid w:val="003A2962"/>
    <w:rsid w:val="003A2AC0"/>
    <w:rsid w:val="003A2FE8"/>
    <w:rsid w:val="003A3B2F"/>
    <w:rsid w:val="003A4471"/>
    <w:rsid w:val="003A47A9"/>
    <w:rsid w:val="003A4822"/>
    <w:rsid w:val="003A4FCD"/>
    <w:rsid w:val="003A627A"/>
    <w:rsid w:val="003A6D9F"/>
    <w:rsid w:val="003B0058"/>
    <w:rsid w:val="003B0365"/>
    <w:rsid w:val="003B0944"/>
    <w:rsid w:val="003B10B2"/>
    <w:rsid w:val="003B1593"/>
    <w:rsid w:val="003B1E6A"/>
    <w:rsid w:val="003B23F1"/>
    <w:rsid w:val="003B254D"/>
    <w:rsid w:val="003B2CC8"/>
    <w:rsid w:val="003B2E9E"/>
    <w:rsid w:val="003B2EEC"/>
    <w:rsid w:val="003B2FE6"/>
    <w:rsid w:val="003B349A"/>
    <w:rsid w:val="003B4381"/>
    <w:rsid w:val="003B444F"/>
    <w:rsid w:val="003B526C"/>
    <w:rsid w:val="003C1043"/>
    <w:rsid w:val="003C19A3"/>
    <w:rsid w:val="003C1A0C"/>
    <w:rsid w:val="003C1A30"/>
    <w:rsid w:val="003C1B36"/>
    <w:rsid w:val="003C1F38"/>
    <w:rsid w:val="003C2BD6"/>
    <w:rsid w:val="003C2E98"/>
    <w:rsid w:val="003C42B1"/>
    <w:rsid w:val="003C471F"/>
    <w:rsid w:val="003C4CBD"/>
    <w:rsid w:val="003C515D"/>
    <w:rsid w:val="003C5678"/>
    <w:rsid w:val="003C6534"/>
    <w:rsid w:val="003C6779"/>
    <w:rsid w:val="003C6998"/>
    <w:rsid w:val="003C74B0"/>
    <w:rsid w:val="003C7A46"/>
    <w:rsid w:val="003D057F"/>
    <w:rsid w:val="003D078F"/>
    <w:rsid w:val="003D0BC8"/>
    <w:rsid w:val="003D0BE2"/>
    <w:rsid w:val="003D1F14"/>
    <w:rsid w:val="003D209D"/>
    <w:rsid w:val="003D22EC"/>
    <w:rsid w:val="003D26F7"/>
    <w:rsid w:val="003D2998"/>
    <w:rsid w:val="003D2F0A"/>
    <w:rsid w:val="003D2F44"/>
    <w:rsid w:val="003D3891"/>
    <w:rsid w:val="003D48BC"/>
    <w:rsid w:val="003D5D84"/>
    <w:rsid w:val="003D5F44"/>
    <w:rsid w:val="003D7C54"/>
    <w:rsid w:val="003E0189"/>
    <w:rsid w:val="003E0C47"/>
    <w:rsid w:val="003E0F4F"/>
    <w:rsid w:val="003E12EB"/>
    <w:rsid w:val="003E1454"/>
    <w:rsid w:val="003E16CE"/>
    <w:rsid w:val="003E18AC"/>
    <w:rsid w:val="003E210B"/>
    <w:rsid w:val="003E218A"/>
    <w:rsid w:val="003E25D8"/>
    <w:rsid w:val="003E2A12"/>
    <w:rsid w:val="003E3384"/>
    <w:rsid w:val="003E3CA4"/>
    <w:rsid w:val="003E3EEF"/>
    <w:rsid w:val="003E4320"/>
    <w:rsid w:val="003E4D3D"/>
    <w:rsid w:val="003E548E"/>
    <w:rsid w:val="003E5A53"/>
    <w:rsid w:val="003E6621"/>
    <w:rsid w:val="003E670B"/>
    <w:rsid w:val="003E6B23"/>
    <w:rsid w:val="003E6DB0"/>
    <w:rsid w:val="003F0AF4"/>
    <w:rsid w:val="003F1440"/>
    <w:rsid w:val="003F144A"/>
    <w:rsid w:val="003F2A31"/>
    <w:rsid w:val="003F30D1"/>
    <w:rsid w:val="003F323D"/>
    <w:rsid w:val="003F41B1"/>
    <w:rsid w:val="003F41F2"/>
    <w:rsid w:val="003F4984"/>
    <w:rsid w:val="003F50C1"/>
    <w:rsid w:val="003F50E5"/>
    <w:rsid w:val="003F652F"/>
    <w:rsid w:val="003F6714"/>
    <w:rsid w:val="003F6E2D"/>
    <w:rsid w:val="003F74B7"/>
    <w:rsid w:val="003F7558"/>
    <w:rsid w:val="003F7B5D"/>
    <w:rsid w:val="003F7CF4"/>
    <w:rsid w:val="00400CF1"/>
    <w:rsid w:val="00401070"/>
    <w:rsid w:val="004016F7"/>
    <w:rsid w:val="00403276"/>
    <w:rsid w:val="00403499"/>
    <w:rsid w:val="004037D5"/>
    <w:rsid w:val="00403E70"/>
    <w:rsid w:val="00404974"/>
    <w:rsid w:val="00404D1D"/>
    <w:rsid w:val="004054F5"/>
    <w:rsid w:val="0040699A"/>
    <w:rsid w:val="00406B49"/>
    <w:rsid w:val="00406CF3"/>
    <w:rsid w:val="0040767C"/>
    <w:rsid w:val="00407713"/>
    <w:rsid w:val="00407EC8"/>
    <w:rsid w:val="00407F92"/>
    <w:rsid w:val="0041075D"/>
    <w:rsid w:val="00410E06"/>
    <w:rsid w:val="0041110A"/>
    <w:rsid w:val="00411624"/>
    <w:rsid w:val="00411D78"/>
    <w:rsid w:val="00411DCE"/>
    <w:rsid w:val="004134B6"/>
    <w:rsid w:val="004143BB"/>
    <w:rsid w:val="00414482"/>
    <w:rsid w:val="004148E1"/>
    <w:rsid w:val="00414CFA"/>
    <w:rsid w:val="004152DD"/>
    <w:rsid w:val="00415EC0"/>
    <w:rsid w:val="00415F00"/>
    <w:rsid w:val="0041615E"/>
    <w:rsid w:val="004170FE"/>
    <w:rsid w:val="004172B1"/>
    <w:rsid w:val="00417439"/>
    <w:rsid w:val="00417AC1"/>
    <w:rsid w:val="00420328"/>
    <w:rsid w:val="00420BE9"/>
    <w:rsid w:val="00423A35"/>
    <w:rsid w:val="00423AD8"/>
    <w:rsid w:val="00423FDD"/>
    <w:rsid w:val="0042461B"/>
    <w:rsid w:val="00424C85"/>
    <w:rsid w:val="00424FD5"/>
    <w:rsid w:val="0042533D"/>
    <w:rsid w:val="004260BD"/>
    <w:rsid w:val="00426841"/>
    <w:rsid w:val="004273F0"/>
    <w:rsid w:val="004278F8"/>
    <w:rsid w:val="00427B1B"/>
    <w:rsid w:val="00427BCC"/>
    <w:rsid w:val="00427C29"/>
    <w:rsid w:val="0043012F"/>
    <w:rsid w:val="00430F1F"/>
    <w:rsid w:val="00431E61"/>
    <w:rsid w:val="00431FD0"/>
    <w:rsid w:val="004326EA"/>
    <w:rsid w:val="00433D05"/>
    <w:rsid w:val="0043491B"/>
    <w:rsid w:val="00434F01"/>
    <w:rsid w:val="00435945"/>
    <w:rsid w:val="00436A00"/>
    <w:rsid w:val="00436D22"/>
    <w:rsid w:val="00437502"/>
    <w:rsid w:val="00437A57"/>
    <w:rsid w:val="00440B7D"/>
    <w:rsid w:val="00441826"/>
    <w:rsid w:val="00441ECB"/>
    <w:rsid w:val="004421D2"/>
    <w:rsid w:val="004425B8"/>
    <w:rsid w:val="0044284A"/>
    <w:rsid w:val="004428A0"/>
    <w:rsid w:val="004430A1"/>
    <w:rsid w:val="00443196"/>
    <w:rsid w:val="00443389"/>
    <w:rsid w:val="00443817"/>
    <w:rsid w:val="0044434C"/>
    <w:rsid w:val="0044456B"/>
    <w:rsid w:val="00445647"/>
    <w:rsid w:val="00445D7A"/>
    <w:rsid w:val="00446D98"/>
    <w:rsid w:val="0044778E"/>
    <w:rsid w:val="004477F9"/>
    <w:rsid w:val="00447BD1"/>
    <w:rsid w:val="004500A6"/>
    <w:rsid w:val="004504AB"/>
    <w:rsid w:val="0045069D"/>
    <w:rsid w:val="00450734"/>
    <w:rsid w:val="004507F3"/>
    <w:rsid w:val="00450AF4"/>
    <w:rsid w:val="00450F19"/>
    <w:rsid w:val="00451699"/>
    <w:rsid w:val="00451A85"/>
    <w:rsid w:val="00451C6D"/>
    <w:rsid w:val="00452544"/>
    <w:rsid w:val="00452B8B"/>
    <w:rsid w:val="00454408"/>
    <w:rsid w:val="00454427"/>
    <w:rsid w:val="00454562"/>
    <w:rsid w:val="0045553C"/>
    <w:rsid w:val="00455796"/>
    <w:rsid w:val="00455D90"/>
    <w:rsid w:val="00455F9A"/>
    <w:rsid w:val="0045669F"/>
    <w:rsid w:val="00456A57"/>
    <w:rsid w:val="00456B6E"/>
    <w:rsid w:val="00457DD7"/>
    <w:rsid w:val="004607DE"/>
    <w:rsid w:val="00460EFD"/>
    <w:rsid w:val="00461F46"/>
    <w:rsid w:val="00462575"/>
    <w:rsid w:val="0046285F"/>
    <w:rsid w:val="00462AE0"/>
    <w:rsid w:val="00462B90"/>
    <w:rsid w:val="00462CAA"/>
    <w:rsid w:val="00462FC9"/>
    <w:rsid w:val="0046362F"/>
    <w:rsid w:val="00464199"/>
    <w:rsid w:val="0046453D"/>
    <w:rsid w:val="00464685"/>
    <w:rsid w:val="0046486F"/>
    <w:rsid w:val="00464AEA"/>
    <w:rsid w:val="00465938"/>
    <w:rsid w:val="00466451"/>
    <w:rsid w:val="00466FE2"/>
    <w:rsid w:val="004671C7"/>
    <w:rsid w:val="00467F3C"/>
    <w:rsid w:val="00470F3F"/>
    <w:rsid w:val="004714E7"/>
    <w:rsid w:val="00471B51"/>
    <w:rsid w:val="00471EE2"/>
    <w:rsid w:val="004725AB"/>
    <w:rsid w:val="004726DE"/>
    <w:rsid w:val="004727AE"/>
    <w:rsid w:val="00472F4D"/>
    <w:rsid w:val="004730BF"/>
    <w:rsid w:val="00473219"/>
    <w:rsid w:val="00473473"/>
    <w:rsid w:val="004735A0"/>
    <w:rsid w:val="004738A8"/>
    <w:rsid w:val="00474560"/>
    <w:rsid w:val="0047470A"/>
    <w:rsid w:val="00474CCD"/>
    <w:rsid w:val="00474DCB"/>
    <w:rsid w:val="00475328"/>
    <w:rsid w:val="0047535C"/>
    <w:rsid w:val="00475744"/>
    <w:rsid w:val="004757F5"/>
    <w:rsid w:val="00475C39"/>
    <w:rsid w:val="00475C43"/>
    <w:rsid w:val="004762F6"/>
    <w:rsid w:val="00476527"/>
    <w:rsid w:val="004776EB"/>
    <w:rsid w:val="00477B8C"/>
    <w:rsid w:val="0048024C"/>
    <w:rsid w:val="00480451"/>
    <w:rsid w:val="00480AE9"/>
    <w:rsid w:val="00481AFF"/>
    <w:rsid w:val="00481B19"/>
    <w:rsid w:val="00482F87"/>
    <w:rsid w:val="00483D16"/>
    <w:rsid w:val="00484689"/>
    <w:rsid w:val="00484EB7"/>
    <w:rsid w:val="00485802"/>
    <w:rsid w:val="00485870"/>
    <w:rsid w:val="00485895"/>
    <w:rsid w:val="004859A9"/>
    <w:rsid w:val="00485FE8"/>
    <w:rsid w:val="0048686B"/>
    <w:rsid w:val="00490828"/>
    <w:rsid w:val="0049199F"/>
    <w:rsid w:val="00492473"/>
    <w:rsid w:val="00492EB5"/>
    <w:rsid w:val="0049324D"/>
    <w:rsid w:val="004936F6"/>
    <w:rsid w:val="0049379D"/>
    <w:rsid w:val="0049440A"/>
    <w:rsid w:val="004948C9"/>
    <w:rsid w:val="00494E16"/>
    <w:rsid w:val="00494F77"/>
    <w:rsid w:val="00495B00"/>
    <w:rsid w:val="00495BE0"/>
    <w:rsid w:val="00496497"/>
    <w:rsid w:val="00497062"/>
    <w:rsid w:val="0049719B"/>
    <w:rsid w:val="004971E3"/>
    <w:rsid w:val="00497721"/>
    <w:rsid w:val="0049772C"/>
    <w:rsid w:val="004A0229"/>
    <w:rsid w:val="004A20BC"/>
    <w:rsid w:val="004A32BC"/>
    <w:rsid w:val="004A34DF"/>
    <w:rsid w:val="004A35D2"/>
    <w:rsid w:val="004A4319"/>
    <w:rsid w:val="004A48AA"/>
    <w:rsid w:val="004A61F8"/>
    <w:rsid w:val="004A6D09"/>
    <w:rsid w:val="004A71E4"/>
    <w:rsid w:val="004A7264"/>
    <w:rsid w:val="004A72C0"/>
    <w:rsid w:val="004A7F61"/>
    <w:rsid w:val="004B0904"/>
    <w:rsid w:val="004B2114"/>
    <w:rsid w:val="004B252E"/>
    <w:rsid w:val="004B2F00"/>
    <w:rsid w:val="004B2F17"/>
    <w:rsid w:val="004B3DA2"/>
    <w:rsid w:val="004B485A"/>
    <w:rsid w:val="004B59F8"/>
    <w:rsid w:val="004B60C1"/>
    <w:rsid w:val="004B61E0"/>
    <w:rsid w:val="004B6593"/>
    <w:rsid w:val="004B68AB"/>
    <w:rsid w:val="004B6E31"/>
    <w:rsid w:val="004B7A73"/>
    <w:rsid w:val="004B7F41"/>
    <w:rsid w:val="004C026F"/>
    <w:rsid w:val="004C0FEA"/>
    <w:rsid w:val="004C1071"/>
    <w:rsid w:val="004C123E"/>
    <w:rsid w:val="004C15A1"/>
    <w:rsid w:val="004C1D36"/>
    <w:rsid w:val="004C1D66"/>
    <w:rsid w:val="004C2E47"/>
    <w:rsid w:val="004C31D7"/>
    <w:rsid w:val="004C335A"/>
    <w:rsid w:val="004C3787"/>
    <w:rsid w:val="004C3C35"/>
    <w:rsid w:val="004C3E59"/>
    <w:rsid w:val="004C3EEC"/>
    <w:rsid w:val="004C4013"/>
    <w:rsid w:val="004C4AD2"/>
    <w:rsid w:val="004C6204"/>
    <w:rsid w:val="004C651D"/>
    <w:rsid w:val="004C65EF"/>
    <w:rsid w:val="004C6670"/>
    <w:rsid w:val="004C6707"/>
    <w:rsid w:val="004C68CB"/>
    <w:rsid w:val="004C6981"/>
    <w:rsid w:val="004C7B17"/>
    <w:rsid w:val="004C7FB3"/>
    <w:rsid w:val="004D1B91"/>
    <w:rsid w:val="004D1F21"/>
    <w:rsid w:val="004D268C"/>
    <w:rsid w:val="004D36BF"/>
    <w:rsid w:val="004D407B"/>
    <w:rsid w:val="004D4CC9"/>
    <w:rsid w:val="004D542F"/>
    <w:rsid w:val="004D59D8"/>
    <w:rsid w:val="004D5DA1"/>
    <w:rsid w:val="004D61BA"/>
    <w:rsid w:val="004D70CE"/>
    <w:rsid w:val="004E0348"/>
    <w:rsid w:val="004E0A9E"/>
    <w:rsid w:val="004E0C03"/>
    <w:rsid w:val="004E0C8B"/>
    <w:rsid w:val="004E0D68"/>
    <w:rsid w:val="004E0EFD"/>
    <w:rsid w:val="004E150F"/>
    <w:rsid w:val="004E1DCA"/>
    <w:rsid w:val="004E1F42"/>
    <w:rsid w:val="004E20B5"/>
    <w:rsid w:val="004E23A1"/>
    <w:rsid w:val="004E2B14"/>
    <w:rsid w:val="004E3489"/>
    <w:rsid w:val="004E358A"/>
    <w:rsid w:val="004E3AFA"/>
    <w:rsid w:val="004E3F91"/>
    <w:rsid w:val="004E3FB5"/>
    <w:rsid w:val="004E43A1"/>
    <w:rsid w:val="004E4427"/>
    <w:rsid w:val="004E44AA"/>
    <w:rsid w:val="004E49B2"/>
    <w:rsid w:val="004E4AA5"/>
    <w:rsid w:val="004E6588"/>
    <w:rsid w:val="004F012F"/>
    <w:rsid w:val="004F060B"/>
    <w:rsid w:val="004F0E39"/>
    <w:rsid w:val="004F2417"/>
    <w:rsid w:val="004F2742"/>
    <w:rsid w:val="004F32D3"/>
    <w:rsid w:val="004F445E"/>
    <w:rsid w:val="004F471D"/>
    <w:rsid w:val="004F5FBB"/>
    <w:rsid w:val="004F677A"/>
    <w:rsid w:val="004F6AD7"/>
    <w:rsid w:val="004F7DEE"/>
    <w:rsid w:val="00500274"/>
    <w:rsid w:val="005015B2"/>
    <w:rsid w:val="00501836"/>
    <w:rsid w:val="00501A20"/>
    <w:rsid w:val="00501EA7"/>
    <w:rsid w:val="005020FE"/>
    <w:rsid w:val="0050272B"/>
    <w:rsid w:val="00502A0A"/>
    <w:rsid w:val="00503AF8"/>
    <w:rsid w:val="005043CA"/>
    <w:rsid w:val="00505302"/>
    <w:rsid w:val="0050563C"/>
    <w:rsid w:val="00505801"/>
    <w:rsid w:val="00505913"/>
    <w:rsid w:val="00506D55"/>
    <w:rsid w:val="005074ED"/>
    <w:rsid w:val="00507A34"/>
    <w:rsid w:val="00507C50"/>
    <w:rsid w:val="005102E2"/>
    <w:rsid w:val="005117A5"/>
    <w:rsid w:val="00512A92"/>
    <w:rsid w:val="005130B0"/>
    <w:rsid w:val="0051337F"/>
    <w:rsid w:val="00513DFF"/>
    <w:rsid w:val="00514762"/>
    <w:rsid w:val="005148C0"/>
    <w:rsid w:val="00514D40"/>
    <w:rsid w:val="005154C1"/>
    <w:rsid w:val="00517042"/>
    <w:rsid w:val="005177B8"/>
    <w:rsid w:val="00517C3A"/>
    <w:rsid w:val="00520301"/>
    <w:rsid w:val="00520BB8"/>
    <w:rsid w:val="0052101F"/>
    <w:rsid w:val="00522335"/>
    <w:rsid w:val="0052282B"/>
    <w:rsid w:val="00523774"/>
    <w:rsid w:val="00524A46"/>
    <w:rsid w:val="0052533E"/>
    <w:rsid w:val="0052560A"/>
    <w:rsid w:val="005260A8"/>
    <w:rsid w:val="00526C25"/>
    <w:rsid w:val="00527477"/>
    <w:rsid w:val="0052776C"/>
    <w:rsid w:val="00527BF4"/>
    <w:rsid w:val="00527D78"/>
    <w:rsid w:val="00531F04"/>
    <w:rsid w:val="005324BE"/>
    <w:rsid w:val="005329B1"/>
    <w:rsid w:val="005342CF"/>
    <w:rsid w:val="005343EF"/>
    <w:rsid w:val="00534F6C"/>
    <w:rsid w:val="00535845"/>
    <w:rsid w:val="00535994"/>
    <w:rsid w:val="00535BFD"/>
    <w:rsid w:val="00536134"/>
    <w:rsid w:val="0053646D"/>
    <w:rsid w:val="0053707A"/>
    <w:rsid w:val="00537146"/>
    <w:rsid w:val="00537845"/>
    <w:rsid w:val="00537ED0"/>
    <w:rsid w:val="00540658"/>
    <w:rsid w:val="00540AAD"/>
    <w:rsid w:val="00540B58"/>
    <w:rsid w:val="00541DE1"/>
    <w:rsid w:val="00542D8D"/>
    <w:rsid w:val="0054352E"/>
    <w:rsid w:val="00543EC1"/>
    <w:rsid w:val="005441F9"/>
    <w:rsid w:val="00544368"/>
    <w:rsid w:val="00544668"/>
    <w:rsid w:val="00546458"/>
    <w:rsid w:val="0055087C"/>
    <w:rsid w:val="00551401"/>
    <w:rsid w:val="0055223B"/>
    <w:rsid w:val="00552F38"/>
    <w:rsid w:val="00553413"/>
    <w:rsid w:val="0055439E"/>
    <w:rsid w:val="005548D5"/>
    <w:rsid w:val="00555983"/>
    <w:rsid w:val="00555E7E"/>
    <w:rsid w:val="005563D4"/>
    <w:rsid w:val="005567FF"/>
    <w:rsid w:val="00556BA4"/>
    <w:rsid w:val="0055733F"/>
    <w:rsid w:val="0056003C"/>
    <w:rsid w:val="0056099C"/>
    <w:rsid w:val="00560E31"/>
    <w:rsid w:val="00561482"/>
    <w:rsid w:val="00561BDA"/>
    <w:rsid w:val="00561DB1"/>
    <w:rsid w:val="005623F8"/>
    <w:rsid w:val="00562E98"/>
    <w:rsid w:val="00563AC5"/>
    <w:rsid w:val="0056480C"/>
    <w:rsid w:val="005648FA"/>
    <w:rsid w:val="00564B78"/>
    <w:rsid w:val="00565EA9"/>
    <w:rsid w:val="005672F9"/>
    <w:rsid w:val="00570AF9"/>
    <w:rsid w:val="0057160A"/>
    <w:rsid w:val="005734AB"/>
    <w:rsid w:val="005748E0"/>
    <w:rsid w:val="005750A5"/>
    <w:rsid w:val="00575367"/>
    <w:rsid w:val="00575B80"/>
    <w:rsid w:val="00575ED8"/>
    <w:rsid w:val="00581113"/>
    <w:rsid w:val="005814B0"/>
    <w:rsid w:val="00581B23"/>
    <w:rsid w:val="0058219C"/>
    <w:rsid w:val="00582F18"/>
    <w:rsid w:val="0058379E"/>
    <w:rsid w:val="00583A66"/>
    <w:rsid w:val="00585B8F"/>
    <w:rsid w:val="0058669D"/>
    <w:rsid w:val="0058707F"/>
    <w:rsid w:val="00587F4F"/>
    <w:rsid w:val="00591AFF"/>
    <w:rsid w:val="00591DBD"/>
    <w:rsid w:val="00591DCE"/>
    <w:rsid w:val="00592B1D"/>
    <w:rsid w:val="005931FE"/>
    <w:rsid w:val="005939AA"/>
    <w:rsid w:val="00593DF1"/>
    <w:rsid w:val="00594757"/>
    <w:rsid w:val="00594DCE"/>
    <w:rsid w:val="005978DA"/>
    <w:rsid w:val="00597A1B"/>
    <w:rsid w:val="00597EDF"/>
    <w:rsid w:val="005A0028"/>
    <w:rsid w:val="005A00C4"/>
    <w:rsid w:val="005A070A"/>
    <w:rsid w:val="005A0ACC"/>
    <w:rsid w:val="005A18D7"/>
    <w:rsid w:val="005A1BAE"/>
    <w:rsid w:val="005A20B7"/>
    <w:rsid w:val="005A22A0"/>
    <w:rsid w:val="005A3122"/>
    <w:rsid w:val="005A337E"/>
    <w:rsid w:val="005A3DB2"/>
    <w:rsid w:val="005A4C0B"/>
    <w:rsid w:val="005A5982"/>
    <w:rsid w:val="005A75B7"/>
    <w:rsid w:val="005A7B69"/>
    <w:rsid w:val="005A7D2F"/>
    <w:rsid w:val="005B0072"/>
    <w:rsid w:val="005B06A0"/>
    <w:rsid w:val="005B0732"/>
    <w:rsid w:val="005B08F3"/>
    <w:rsid w:val="005B0989"/>
    <w:rsid w:val="005B0AFB"/>
    <w:rsid w:val="005B11B0"/>
    <w:rsid w:val="005B129D"/>
    <w:rsid w:val="005B19AD"/>
    <w:rsid w:val="005B2764"/>
    <w:rsid w:val="005B29C5"/>
    <w:rsid w:val="005B38A0"/>
    <w:rsid w:val="005B491C"/>
    <w:rsid w:val="005B4DBF"/>
    <w:rsid w:val="005B51C1"/>
    <w:rsid w:val="005B538F"/>
    <w:rsid w:val="005B5807"/>
    <w:rsid w:val="005B5DE2"/>
    <w:rsid w:val="005B6597"/>
    <w:rsid w:val="005B674C"/>
    <w:rsid w:val="005B76F7"/>
    <w:rsid w:val="005C0082"/>
    <w:rsid w:val="005C02EA"/>
    <w:rsid w:val="005C123E"/>
    <w:rsid w:val="005C24F2"/>
    <w:rsid w:val="005C29A2"/>
    <w:rsid w:val="005C3500"/>
    <w:rsid w:val="005C394A"/>
    <w:rsid w:val="005C3B92"/>
    <w:rsid w:val="005C3E0F"/>
    <w:rsid w:val="005C7561"/>
    <w:rsid w:val="005C7BB4"/>
    <w:rsid w:val="005C7E96"/>
    <w:rsid w:val="005D052B"/>
    <w:rsid w:val="005D0AE5"/>
    <w:rsid w:val="005D1E57"/>
    <w:rsid w:val="005D24CB"/>
    <w:rsid w:val="005D2F57"/>
    <w:rsid w:val="005D34F6"/>
    <w:rsid w:val="005D35E3"/>
    <w:rsid w:val="005D3C3E"/>
    <w:rsid w:val="005D3F38"/>
    <w:rsid w:val="005D41FF"/>
    <w:rsid w:val="005D4B72"/>
    <w:rsid w:val="005D4F1A"/>
    <w:rsid w:val="005D5587"/>
    <w:rsid w:val="005D5E02"/>
    <w:rsid w:val="005D6EC6"/>
    <w:rsid w:val="005E0432"/>
    <w:rsid w:val="005E0F86"/>
    <w:rsid w:val="005E15CA"/>
    <w:rsid w:val="005E1884"/>
    <w:rsid w:val="005E3206"/>
    <w:rsid w:val="005E3A82"/>
    <w:rsid w:val="005E4838"/>
    <w:rsid w:val="005E4DE4"/>
    <w:rsid w:val="005E4F39"/>
    <w:rsid w:val="005E588F"/>
    <w:rsid w:val="005E596D"/>
    <w:rsid w:val="005E747E"/>
    <w:rsid w:val="005E7E73"/>
    <w:rsid w:val="005F1431"/>
    <w:rsid w:val="005F373A"/>
    <w:rsid w:val="005F38E8"/>
    <w:rsid w:val="005F4F87"/>
    <w:rsid w:val="005F5C32"/>
    <w:rsid w:val="005F6301"/>
    <w:rsid w:val="005F6B0E"/>
    <w:rsid w:val="005F753D"/>
    <w:rsid w:val="005F760E"/>
    <w:rsid w:val="005F7B1D"/>
    <w:rsid w:val="005F7D88"/>
    <w:rsid w:val="006000A5"/>
    <w:rsid w:val="00600958"/>
    <w:rsid w:val="006010DA"/>
    <w:rsid w:val="00601984"/>
    <w:rsid w:val="00601A25"/>
    <w:rsid w:val="00601BD6"/>
    <w:rsid w:val="00601C36"/>
    <w:rsid w:val="0060217C"/>
    <w:rsid w:val="0060222A"/>
    <w:rsid w:val="00602A70"/>
    <w:rsid w:val="00602C49"/>
    <w:rsid w:val="00602CE0"/>
    <w:rsid w:val="0060403D"/>
    <w:rsid w:val="006062E8"/>
    <w:rsid w:val="00606B54"/>
    <w:rsid w:val="00606D56"/>
    <w:rsid w:val="006070C4"/>
    <w:rsid w:val="00607F40"/>
    <w:rsid w:val="00610454"/>
    <w:rsid w:val="006108EA"/>
    <w:rsid w:val="00610B6F"/>
    <w:rsid w:val="00610C21"/>
    <w:rsid w:val="00611531"/>
    <w:rsid w:val="00611907"/>
    <w:rsid w:val="00611D27"/>
    <w:rsid w:val="00613116"/>
    <w:rsid w:val="00613B0F"/>
    <w:rsid w:val="00614108"/>
    <w:rsid w:val="00614192"/>
    <w:rsid w:val="0061475A"/>
    <w:rsid w:val="0061488E"/>
    <w:rsid w:val="00614C3A"/>
    <w:rsid w:val="0061653D"/>
    <w:rsid w:val="0061670C"/>
    <w:rsid w:val="00616C5C"/>
    <w:rsid w:val="00616D89"/>
    <w:rsid w:val="006202A6"/>
    <w:rsid w:val="0062054B"/>
    <w:rsid w:val="00620742"/>
    <w:rsid w:val="00620858"/>
    <w:rsid w:val="0062184C"/>
    <w:rsid w:val="00621C4E"/>
    <w:rsid w:val="006242A5"/>
    <w:rsid w:val="00624EAE"/>
    <w:rsid w:val="00625B7B"/>
    <w:rsid w:val="00625DF6"/>
    <w:rsid w:val="00626E0F"/>
    <w:rsid w:val="0062745E"/>
    <w:rsid w:val="006305D7"/>
    <w:rsid w:val="006305DE"/>
    <w:rsid w:val="00630944"/>
    <w:rsid w:val="00631D63"/>
    <w:rsid w:val="00631DBA"/>
    <w:rsid w:val="00632343"/>
    <w:rsid w:val="00632F63"/>
    <w:rsid w:val="00633A01"/>
    <w:rsid w:val="00633B97"/>
    <w:rsid w:val="00633D53"/>
    <w:rsid w:val="00633D90"/>
    <w:rsid w:val="00634080"/>
    <w:rsid w:val="006341F7"/>
    <w:rsid w:val="00634585"/>
    <w:rsid w:val="00634756"/>
    <w:rsid w:val="00635014"/>
    <w:rsid w:val="00635192"/>
    <w:rsid w:val="006366F1"/>
    <w:rsid w:val="006369CE"/>
    <w:rsid w:val="00636E35"/>
    <w:rsid w:val="00637351"/>
    <w:rsid w:val="00637778"/>
    <w:rsid w:val="00640382"/>
    <w:rsid w:val="0064116E"/>
    <w:rsid w:val="006411CA"/>
    <w:rsid w:val="006422CF"/>
    <w:rsid w:val="00642750"/>
    <w:rsid w:val="00644A29"/>
    <w:rsid w:val="00645C4A"/>
    <w:rsid w:val="0064605E"/>
    <w:rsid w:val="0064681E"/>
    <w:rsid w:val="00647A33"/>
    <w:rsid w:val="0065074D"/>
    <w:rsid w:val="006507FC"/>
    <w:rsid w:val="00650B15"/>
    <w:rsid w:val="0065237A"/>
    <w:rsid w:val="0065387D"/>
    <w:rsid w:val="00654117"/>
    <w:rsid w:val="006541EC"/>
    <w:rsid w:val="00655B24"/>
    <w:rsid w:val="0065634D"/>
    <w:rsid w:val="00656675"/>
    <w:rsid w:val="00657AE8"/>
    <w:rsid w:val="006602C6"/>
    <w:rsid w:val="006619C8"/>
    <w:rsid w:val="006624CC"/>
    <w:rsid w:val="00662B12"/>
    <w:rsid w:val="00663C5D"/>
    <w:rsid w:val="00663CE7"/>
    <w:rsid w:val="00666620"/>
    <w:rsid w:val="00666E5F"/>
    <w:rsid w:val="00667152"/>
    <w:rsid w:val="00667940"/>
    <w:rsid w:val="00667D92"/>
    <w:rsid w:val="00670443"/>
    <w:rsid w:val="00671006"/>
    <w:rsid w:val="006712DD"/>
    <w:rsid w:val="00671710"/>
    <w:rsid w:val="0067187F"/>
    <w:rsid w:val="00671FAD"/>
    <w:rsid w:val="006728A1"/>
    <w:rsid w:val="006733B3"/>
    <w:rsid w:val="00673414"/>
    <w:rsid w:val="006743DC"/>
    <w:rsid w:val="00674A13"/>
    <w:rsid w:val="00674E0A"/>
    <w:rsid w:val="00675264"/>
    <w:rsid w:val="00675BF4"/>
    <w:rsid w:val="00675D6E"/>
    <w:rsid w:val="0067602E"/>
    <w:rsid w:val="00676079"/>
    <w:rsid w:val="00676133"/>
    <w:rsid w:val="00676B98"/>
    <w:rsid w:val="00676ECD"/>
    <w:rsid w:val="006777DA"/>
    <w:rsid w:val="006777E4"/>
    <w:rsid w:val="006779BC"/>
    <w:rsid w:val="00677D0A"/>
    <w:rsid w:val="00680369"/>
    <w:rsid w:val="00680EFD"/>
    <w:rsid w:val="0068185F"/>
    <w:rsid w:val="006818F7"/>
    <w:rsid w:val="00681A45"/>
    <w:rsid w:val="00681CDE"/>
    <w:rsid w:val="00681D97"/>
    <w:rsid w:val="00682276"/>
    <w:rsid w:val="00682436"/>
    <w:rsid w:val="00682605"/>
    <w:rsid w:val="00684042"/>
    <w:rsid w:val="00685507"/>
    <w:rsid w:val="0068615A"/>
    <w:rsid w:val="006873F6"/>
    <w:rsid w:val="006875C3"/>
    <w:rsid w:val="006876A1"/>
    <w:rsid w:val="00690894"/>
    <w:rsid w:val="00691D83"/>
    <w:rsid w:val="0069284F"/>
    <w:rsid w:val="006928F8"/>
    <w:rsid w:val="006929B4"/>
    <w:rsid w:val="00692D56"/>
    <w:rsid w:val="00692DDD"/>
    <w:rsid w:val="00694BE5"/>
    <w:rsid w:val="00694CC7"/>
    <w:rsid w:val="0069517C"/>
    <w:rsid w:val="00695C7B"/>
    <w:rsid w:val="00695DAB"/>
    <w:rsid w:val="0069689F"/>
    <w:rsid w:val="00696CCE"/>
    <w:rsid w:val="00697A7C"/>
    <w:rsid w:val="00697AC1"/>
    <w:rsid w:val="006A01CF"/>
    <w:rsid w:val="006A04EC"/>
    <w:rsid w:val="006A0DA5"/>
    <w:rsid w:val="006A19BE"/>
    <w:rsid w:val="006A206C"/>
    <w:rsid w:val="006A215D"/>
    <w:rsid w:val="006A2B3E"/>
    <w:rsid w:val="006A2B95"/>
    <w:rsid w:val="006A3460"/>
    <w:rsid w:val="006A3F80"/>
    <w:rsid w:val="006A53C9"/>
    <w:rsid w:val="006A5BC1"/>
    <w:rsid w:val="006A60DD"/>
    <w:rsid w:val="006A6C7D"/>
    <w:rsid w:val="006A751F"/>
    <w:rsid w:val="006A7E3D"/>
    <w:rsid w:val="006B0679"/>
    <w:rsid w:val="006B074C"/>
    <w:rsid w:val="006B0863"/>
    <w:rsid w:val="006B18EE"/>
    <w:rsid w:val="006B1A17"/>
    <w:rsid w:val="006B1CB3"/>
    <w:rsid w:val="006B1F6B"/>
    <w:rsid w:val="006B1FD2"/>
    <w:rsid w:val="006B2239"/>
    <w:rsid w:val="006B2754"/>
    <w:rsid w:val="006B2BFE"/>
    <w:rsid w:val="006B2CF7"/>
    <w:rsid w:val="006B3B84"/>
    <w:rsid w:val="006B3C67"/>
    <w:rsid w:val="006B4E7C"/>
    <w:rsid w:val="006B5061"/>
    <w:rsid w:val="006B50F4"/>
    <w:rsid w:val="006B5D8C"/>
    <w:rsid w:val="006B5F9A"/>
    <w:rsid w:val="006B72D4"/>
    <w:rsid w:val="006B7591"/>
    <w:rsid w:val="006B7A1A"/>
    <w:rsid w:val="006C11CC"/>
    <w:rsid w:val="006C128A"/>
    <w:rsid w:val="006C1AEB"/>
    <w:rsid w:val="006C1EE3"/>
    <w:rsid w:val="006C2D3C"/>
    <w:rsid w:val="006C394C"/>
    <w:rsid w:val="006C3D53"/>
    <w:rsid w:val="006C517A"/>
    <w:rsid w:val="006C57FE"/>
    <w:rsid w:val="006C5E3E"/>
    <w:rsid w:val="006C6362"/>
    <w:rsid w:val="006C668E"/>
    <w:rsid w:val="006C6C95"/>
    <w:rsid w:val="006C74E8"/>
    <w:rsid w:val="006C77BB"/>
    <w:rsid w:val="006D0D4B"/>
    <w:rsid w:val="006D0DED"/>
    <w:rsid w:val="006D0EA9"/>
    <w:rsid w:val="006D40E5"/>
    <w:rsid w:val="006D4F37"/>
    <w:rsid w:val="006D53E7"/>
    <w:rsid w:val="006D615F"/>
    <w:rsid w:val="006D619E"/>
    <w:rsid w:val="006D795A"/>
    <w:rsid w:val="006D7B56"/>
    <w:rsid w:val="006D7EE4"/>
    <w:rsid w:val="006E01B1"/>
    <w:rsid w:val="006E0C2C"/>
    <w:rsid w:val="006E1488"/>
    <w:rsid w:val="006E16DD"/>
    <w:rsid w:val="006E3522"/>
    <w:rsid w:val="006E4B63"/>
    <w:rsid w:val="006E5607"/>
    <w:rsid w:val="006E5A3D"/>
    <w:rsid w:val="006E6E53"/>
    <w:rsid w:val="006F06E4"/>
    <w:rsid w:val="006F0A02"/>
    <w:rsid w:val="006F0AA2"/>
    <w:rsid w:val="006F1A63"/>
    <w:rsid w:val="006F1BD8"/>
    <w:rsid w:val="006F1E1A"/>
    <w:rsid w:val="006F2B12"/>
    <w:rsid w:val="006F2B26"/>
    <w:rsid w:val="006F42F9"/>
    <w:rsid w:val="006F4714"/>
    <w:rsid w:val="006F5BD8"/>
    <w:rsid w:val="006F7480"/>
    <w:rsid w:val="006F79CF"/>
    <w:rsid w:val="006F7B41"/>
    <w:rsid w:val="006F7FBC"/>
    <w:rsid w:val="0070029A"/>
    <w:rsid w:val="00700E6C"/>
    <w:rsid w:val="00701591"/>
    <w:rsid w:val="007015BB"/>
    <w:rsid w:val="00701688"/>
    <w:rsid w:val="0070176E"/>
    <w:rsid w:val="0070210F"/>
    <w:rsid w:val="00702474"/>
    <w:rsid w:val="00702576"/>
    <w:rsid w:val="00702A99"/>
    <w:rsid w:val="00702B5D"/>
    <w:rsid w:val="00703043"/>
    <w:rsid w:val="007039BC"/>
    <w:rsid w:val="00703D92"/>
    <w:rsid w:val="00703ED2"/>
    <w:rsid w:val="007045E3"/>
    <w:rsid w:val="00706125"/>
    <w:rsid w:val="00707369"/>
    <w:rsid w:val="00707B8D"/>
    <w:rsid w:val="0071050B"/>
    <w:rsid w:val="00710AC3"/>
    <w:rsid w:val="00710B5A"/>
    <w:rsid w:val="00710EC1"/>
    <w:rsid w:val="0071116C"/>
    <w:rsid w:val="00711D39"/>
    <w:rsid w:val="0071222C"/>
    <w:rsid w:val="007122EF"/>
    <w:rsid w:val="00713172"/>
    <w:rsid w:val="00713470"/>
    <w:rsid w:val="00713636"/>
    <w:rsid w:val="00713754"/>
    <w:rsid w:val="00713C95"/>
    <w:rsid w:val="00713E3C"/>
    <w:rsid w:val="00713EA0"/>
    <w:rsid w:val="007142CF"/>
    <w:rsid w:val="00714A54"/>
    <w:rsid w:val="00714B8C"/>
    <w:rsid w:val="0071525C"/>
    <w:rsid w:val="00715663"/>
    <w:rsid w:val="0071675D"/>
    <w:rsid w:val="007172CA"/>
    <w:rsid w:val="00717736"/>
    <w:rsid w:val="0071792E"/>
    <w:rsid w:val="007210E4"/>
    <w:rsid w:val="00721669"/>
    <w:rsid w:val="00721BB3"/>
    <w:rsid w:val="00723D3E"/>
    <w:rsid w:val="0072521C"/>
    <w:rsid w:val="00725723"/>
    <w:rsid w:val="00725E89"/>
    <w:rsid w:val="00725F99"/>
    <w:rsid w:val="0072753A"/>
    <w:rsid w:val="0073017F"/>
    <w:rsid w:val="00732B47"/>
    <w:rsid w:val="00732DBF"/>
    <w:rsid w:val="00733CAE"/>
    <w:rsid w:val="007342B2"/>
    <w:rsid w:val="00735CF5"/>
    <w:rsid w:val="0073714C"/>
    <w:rsid w:val="0073778C"/>
    <w:rsid w:val="0074036D"/>
    <w:rsid w:val="0074063A"/>
    <w:rsid w:val="007424DE"/>
    <w:rsid w:val="007427B3"/>
    <w:rsid w:val="00742AA4"/>
    <w:rsid w:val="00742C5B"/>
    <w:rsid w:val="007430AD"/>
    <w:rsid w:val="007439FF"/>
    <w:rsid w:val="00743BA1"/>
    <w:rsid w:val="007449DD"/>
    <w:rsid w:val="00745F1E"/>
    <w:rsid w:val="00746334"/>
    <w:rsid w:val="0074690E"/>
    <w:rsid w:val="00746B1C"/>
    <w:rsid w:val="007515FE"/>
    <w:rsid w:val="007516E6"/>
    <w:rsid w:val="00751A7B"/>
    <w:rsid w:val="00752230"/>
    <w:rsid w:val="007522C7"/>
    <w:rsid w:val="00752655"/>
    <w:rsid w:val="007533B2"/>
    <w:rsid w:val="00753C29"/>
    <w:rsid w:val="00755109"/>
    <w:rsid w:val="00755A1F"/>
    <w:rsid w:val="00756AF2"/>
    <w:rsid w:val="00757063"/>
    <w:rsid w:val="00757BD8"/>
    <w:rsid w:val="00757C86"/>
    <w:rsid w:val="007601D0"/>
    <w:rsid w:val="007603BB"/>
    <w:rsid w:val="0076109D"/>
    <w:rsid w:val="00761CDA"/>
    <w:rsid w:val="0076216A"/>
    <w:rsid w:val="007625C8"/>
    <w:rsid w:val="00762FBE"/>
    <w:rsid w:val="00763A34"/>
    <w:rsid w:val="00765307"/>
    <w:rsid w:val="007653A0"/>
    <w:rsid w:val="00766061"/>
    <w:rsid w:val="00766AE0"/>
    <w:rsid w:val="00766FE1"/>
    <w:rsid w:val="00767107"/>
    <w:rsid w:val="007671CC"/>
    <w:rsid w:val="007672DF"/>
    <w:rsid w:val="0077107A"/>
    <w:rsid w:val="0077165A"/>
    <w:rsid w:val="00771CEB"/>
    <w:rsid w:val="0077223A"/>
    <w:rsid w:val="00772738"/>
    <w:rsid w:val="00772BFF"/>
    <w:rsid w:val="00773617"/>
    <w:rsid w:val="00773BFD"/>
    <w:rsid w:val="007743B3"/>
    <w:rsid w:val="00774490"/>
    <w:rsid w:val="00774A03"/>
    <w:rsid w:val="00776326"/>
    <w:rsid w:val="00776E8B"/>
    <w:rsid w:val="00777EAD"/>
    <w:rsid w:val="007819FF"/>
    <w:rsid w:val="00782067"/>
    <w:rsid w:val="007828E2"/>
    <w:rsid w:val="0078309E"/>
    <w:rsid w:val="0078360C"/>
    <w:rsid w:val="00783993"/>
    <w:rsid w:val="00783E3D"/>
    <w:rsid w:val="00783F2E"/>
    <w:rsid w:val="00784A4C"/>
    <w:rsid w:val="00784AA0"/>
    <w:rsid w:val="00784BC6"/>
    <w:rsid w:val="0078523D"/>
    <w:rsid w:val="007852FB"/>
    <w:rsid w:val="0078654D"/>
    <w:rsid w:val="00786F11"/>
    <w:rsid w:val="00786FD1"/>
    <w:rsid w:val="00787568"/>
    <w:rsid w:val="00790C1B"/>
    <w:rsid w:val="007911A4"/>
    <w:rsid w:val="00791216"/>
    <w:rsid w:val="0079135D"/>
    <w:rsid w:val="00791466"/>
    <w:rsid w:val="00791EA0"/>
    <w:rsid w:val="00792C6F"/>
    <w:rsid w:val="007931DF"/>
    <w:rsid w:val="0079347F"/>
    <w:rsid w:val="00793803"/>
    <w:rsid w:val="00793AB4"/>
    <w:rsid w:val="00793F86"/>
    <w:rsid w:val="00794A10"/>
    <w:rsid w:val="00794DBC"/>
    <w:rsid w:val="007955A2"/>
    <w:rsid w:val="00796083"/>
    <w:rsid w:val="007965E8"/>
    <w:rsid w:val="00796609"/>
    <w:rsid w:val="00796717"/>
    <w:rsid w:val="007967D0"/>
    <w:rsid w:val="00796A92"/>
    <w:rsid w:val="00797889"/>
    <w:rsid w:val="00797E10"/>
    <w:rsid w:val="007A0172"/>
    <w:rsid w:val="007A02E7"/>
    <w:rsid w:val="007A099E"/>
    <w:rsid w:val="007A0C60"/>
    <w:rsid w:val="007A1804"/>
    <w:rsid w:val="007A1C35"/>
    <w:rsid w:val="007A2511"/>
    <w:rsid w:val="007A260E"/>
    <w:rsid w:val="007A2903"/>
    <w:rsid w:val="007A40A4"/>
    <w:rsid w:val="007A4D4C"/>
    <w:rsid w:val="007A4DD6"/>
    <w:rsid w:val="007A4E7C"/>
    <w:rsid w:val="007A5CB9"/>
    <w:rsid w:val="007A5DAB"/>
    <w:rsid w:val="007A6072"/>
    <w:rsid w:val="007A6783"/>
    <w:rsid w:val="007A73CF"/>
    <w:rsid w:val="007B04CD"/>
    <w:rsid w:val="007B0678"/>
    <w:rsid w:val="007B134F"/>
    <w:rsid w:val="007B146A"/>
    <w:rsid w:val="007B20AE"/>
    <w:rsid w:val="007B2A0E"/>
    <w:rsid w:val="007B2F69"/>
    <w:rsid w:val="007B33DC"/>
    <w:rsid w:val="007B3637"/>
    <w:rsid w:val="007B48AF"/>
    <w:rsid w:val="007B4968"/>
    <w:rsid w:val="007B5D41"/>
    <w:rsid w:val="007B60F9"/>
    <w:rsid w:val="007B69E2"/>
    <w:rsid w:val="007B6B07"/>
    <w:rsid w:val="007B6D43"/>
    <w:rsid w:val="007B749A"/>
    <w:rsid w:val="007B75AC"/>
    <w:rsid w:val="007B75E4"/>
    <w:rsid w:val="007B77F7"/>
    <w:rsid w:val="007B7C6E"/>
    <w:rsid w:val="007C002D"/>
    <w:rsid w:val="007C0069"/>
    <w:rsid w:val="007C0CC0"/>
    <w:rsid w:val="007C0D99"/>
    <w:rsid w:val="007C14CB"/>
    <w:rsid w:val="007C2866"/>
    <w:rsid w:val="007C2A27"/>
    <w:rsid w:val="007C364E"/>
    <w:rsid w:val="007C3667"/>
    <w:rsid w:val="007C3A96"/>
    <w:rsid w:val="007C4A32"/>
    <w:rsid w:val="007C50E5"/>
    <w:rsid w:val="007C5446"/>
    <w:rsid w:val="007C5FEB"/>
    <w:rsid w:val="007C70BE"/>
    <w:rsid w:val="007C7A7F"/>
    <w:rsid w:val="007D0AA4"/>
    <w:rsid w:val="007D153E"/>
    <w:rsid w:val="007D20B3"/>
    <w:rsid w:val="007D2818"/>
    <w:rsid w:val="007D2CA5"/>
    <w:rsid w:val="007D4059"/>
    <w:rsid w:val="007D44D7"/>
    <w:rsid w:val="007D45DE"/>
    <w:rsid w:val="007D56A1"/>
    <w:rsid w:val="007D56EA"/>
    <w:rsid w:val="007D6020"/>
    <w:rsid w:val="007D621A"/>
    <w:rsid w:val="007D6566"/>
    <w:rsid w:val="007D6DEE"/>
    <w:rsid w:val="007E058A"/>
    <w:rsid w:val="007E0ECD"/>
    <w:rsid w:val="007E0F40"/>
    <w:rsid w:val="007E11F4"/>
    <w:rsid w:val="007E1474"/>
    <w:rsid w:val="007E229E"/>
    <w:rsid w:val="007E2887"/>
    <w:rsid w:val="007E3B82"/>
    <w:rsid w:val="007E4C30"/>
    <w:rsid w:val="007E4CE6"/>
    <w:rsid w:val="007E4CEA"/>
    <w:rsid w:val="007E5278"/>
    <w:rsid w:val="007E53ED"/>
    <w:rsid w:val="007E5950"/>
    <w:rsid w:val="007E6DDC"/>
    <w:rsid w:val="007E6E6C"/>
    <w:rsid w:val="007E749C"/>
    <w:rsid w:val="007F0A76"/>
    <w:rsid w:val="007F1B5C"/>
    <w:rsid w:val="007F1DF2"/>
    <w:rsid w:val="007F3545"/>
    <w:rsid w:val="007F375C"/>
    <w:rsid w:val="007F3E00"/>
    <w:rsid w:val="007F554C"/>
    <w:rsid w:val="007F649A"/>
    <w:rsid w:val="007F6E24"/>
    <w:rsid w:val="007F7705"/>
    <w:rsid w:val="007F7DD8"/>
    <w:rsid w:val="00801257"/>
    <w:rsid w:val="0080197F"/>
    <w:rsid w:val="00801C2A"/>
    <w:rsid w:val="00801F58"/>
    <w:rsid w:val="00801F5D"/>
    <w:rsid w:val="0080230E"/>
    <w:rsid w:val="00802EA2"/>
    <w:rsid w:val="00803046"/>
    <w:rsid w:val="00803622"/>
    <w:rsid w:val="00803B0A"/>
    <w:rsid w:val="008040C1"/>
    <w:rsid w:val="00804261"/>
    <w:rsid w:val="00804262"/>
    <w:rsid w:val="00804DED"/>
    <w:rsid w:val="00805689"/>
    <w:rsid w:val="00805B96"/>
    <w:rsid w:val="00805E48"/>
    <w:rsid w:val="00806666"/>
    <w:rsid w:val="00806F06"/>
    <w:rsid w:val="0081009F"/>
    <w:rsid w:val="008105BE"/>
    <w:rsid w:val="00811156"/>
    <w:rsid w:val="008115A5"/>
    <w:rsid w:val="00811D46"/>
    <w:rsid w:val="00811FA4"/>
    <w:rsid w:val="0081238F"/>
    <w:rsid w:val="008137C8"/>
    <w:rsid w:val="0081415D"/>
    <w:rsid w:val="00814344"/>
    <w:rsid w:val="00814B9D"/>
    <w:rsid w:val="00815267"/>
    <w:rsid w:val="00815534"/>
    <w:rsid w:val="008167E8"/>
    <w:rsid w:val="008173F5"/>
    <w:rsid w:val="008175F6"/>
    <w:rsid w:val="00817FE1"/>
    <w:rsid w:val="00820051"/>
    <w:rsid w:val="00820229"/>
    <w:rsid w:val="00820A5C"/>
    <w:rsid w:val="00820B3C"/>
    <w:rsid w:val="008218DD"/>
    <w:rsid w:val="00821B0F"/>
    <w:rsid w:val="00822448"/>
    <w:rsid w:val="00822ABE"/>
    <w:rsid w:val="00822B2B"/>
    <w:rsid w:val="00822F13"/>
    <w:rsid w:val="00822F19"/>
    <w:rsid w:val="0082421D"/>
    <w:rsid w:val="008244D1"/>
    <w:rsid w:val="00824772"/>
    <w:rsid w:val="00825A6D"/>
    <w:rsid w:val="00826619"/>
    <w:rsid w:val="00827251"/>
    <w:rsid w:val="008272C6"/>
    <w:rsid w:val="00827F51"/>
    <w:rsid w:val="00830DDD"/>
    <w:rsid w:val="0083104E"/>
    <w:rsid w:val="00831240"/>
    <w:rsid w:val="00832673"/>
    <w:rsid w:val="00832EA2"/>
    <w:rsid w:val="00832EDC"/>
    <w:rsid w:val="008343AD"/>
    <w:rsid w:val="008343BE"/>
    <w:rsid w:val="00834814"/>
    <w:rsid w:val="00835FE7"/>
    <w:rsid w:val="00836193"/>
    <w:rsid w:val="008361B2"/>
    <w:rsid w:val="00836535"/>
    <w:rsid w:val="00840678"/>
    <w:rsid w:val="008408BE"/>
    <w:rsid w:val="00840FB4"/>
    <w:rsid w:val="008410B2"/>
    <w:rsid w:val="00841DDF"/>
    <w:rsid w:val="008424C8"/>
    <w:rsid w:val="00842967"/>
    <w:rsid w:val="00842FA6"/>
    <w:rsid w:val="00843198"/>
    <w:rsid w:val="008434BE"/>
    <w:rsid w:val="0084385E"/>
    <w:rsid w:val="00844307"/>
    <w:rsid w:val="00844868"/>
    <w:rsid w:val="00844916"/>
    <w:rsid w:val="008454E9"/>
    <w:rsid w:val="00846816"/>
    <w:rsid w:val="00846D7B"/>
    <w:rsid w:val="00847195"/>
    <w:rsid w:val="00847904"/>
    <w:rsid w:val="008500A0"/>
    <w:rsid w:val="00850770"/>
    <w:rsid w:val="0085110F"/>
    <w:rsid w:val="00851280"/>
    <w:rsid w:val="00851DEA"/>
    <w:rsid w:val="008524E5"/>
    <w:rsid w:val="00853120"/>
    <w:rsid w:val="0085351C"/>
    <w:rsid w:val="008537F4"/>
    <w:rsid w:val="00853EDA"/>
    <w:rsid w:val="0085435A"/>
    <w:rsid w:val="00854442"/>
    <w:rsid w:val="008549CA"/>
    <w:rsid w:val="008556C3"/>
    <w:rsid w:val="008561DB"/>
    <w:rsid w:val="0085687C"/>
    <w:rsid w:val="00857484"/>
    <w:rsid w:val="008602DF"/>
    <w:rsid w:val="008610C9"/>
    <w:rsid w:val="008615C6"/>
    <w:rsid w:val="00862232"/>
    <w:rsid w:val="008630AF"/>
    <w:rsid w:val="008639FC"/>
    <w:rsid w:val="0086443A"/>
    <w:rsid w:val="00864D3C"/>
    <w:rsid w:val="00865217"/>
    <w:rsid w:val="00865C6E"/>
    <w:rsid w:val="00865D46"/>
    <w:rsid w:val="00865F99"/>
    <w:rsid w:val="00866245"/>
    <w:rsid w:val="0086704D"/>
    <w:rsid w:val="00867179"/>
    <w:rsid w:val="008675CE"/>
    <w:rsid w:val="00867C07"/>
    <w:rsid w:val="00867E8C"/>
    <w:rsid w:val="008706C5"/>
    <w:rsid w:val="00871A5D"/>
    <w:rsid w:val="00872024"/>
    <w:rsid w:val="00872F0B"/>
    <w:rsid w:val="00873285"/>
    <w:rsid w:val="00873707"/>
    <w:rsid w:val="00873A63"/>
    <w:rsid w:val="00873F73"/>
    <w:rsid w:val="00874029"/>
    <w:rsid w:val="008746FC"/>
    <w:rsid w:val="00874B20"/>
    <w:rsid w:val="00875178"/>
    <w:rsid w:val="008757C6"/>
    <w:rsid w:val="00876196"/>
    <w:rsid w:val="008763E1"/>
    <w:rsid w:val="0087775C"/>
    <w:rsid w:val="00877EC8"/>
    <w:rsid w:val="00880558"/>
    <w:rsid w:val="008809A9"/>
    <w:rsid w:val="00880E82"/>
    <w:rsid w:val="00880F36"/>
    <w:rsid w:val="008811E2"/>
    <w:rsid w:val="00881394"/>
    <w:rsid w:val="0088196D"/>
    <w:rsid w:val="00884BCD"/>
    <w:rsid w:val="00885530"/>
    <w:rsid w:val="00886921"/>
    <w:rsid w:val="008869F8"/>
    <w:rsid w:val="00886C1D"/>
    <w:rsid w:val="008874D7"/>
    <w:rsid w:val="008878D5"/>
    <w:rsid w:val="00887990"/>
    <w:rsid w:val="00890148"/>
    <w:rsid w:val="0089095C"/>
    <w:rsid w:val="00890BAA"/>
    <w:rsid w:val="008910D1"/>
    <w:rsid w:val="0089296C"/>
    <w:rsid w:val="00893561"/>
    <w:rsid w:val="00893F05"/>
    <w:rsid w:val="0089488F"/>
    <w:rsid w:val="00894C62"/>
    <w:rsid w:val="008951D6"/>
    <w:rsid w:val="008952FC"/>
    <w:rsid w:val="00895775"/>
    <w:rsid w:val="0089618F"/>
    <w:rsid w:val="00896ABD"/>
    <w:rsid w:val="00897266"/>
    <w:rsid w:val="008973D3"/>
    <w:rsid w:val="00897AB6"/>
    <w:rsid w:val="00897ABB"/>
    <w:rsid w:val="008A0800"/>
    <w:rsid w:val="008A0E39"/>
    <w:rsid w:val="008A25E7"/>
    <w:rsid w:val="008A2C3A"/>
    <w:rsid w:val="008A3380"/>
    <w:rsid w:val="008A432F"/>
    <w:rsid w:val="008A4A38"/>
    <w:rsid w:val="008A50D4"/>
    <w:rsid w:val="008A56B1"/>
    <w:rsid w:val="008A57DB"/>
    <w:rsid w:val="008A5B47"/>
    <w:rsid w:val="008A5DFC"/>
    <w:rsid w:val="008A69BE"/>
    <w:rsid w:val="008A6A85"/>
    <w:rsid w:val="008A6D30"/>
    <w:rsid w:val="008A70DF"/>
    <w:rsid w:val="008A70F3"/>
    <w:rsid w:val="008A7182"/>
    <w:rsid w:val="008A71F0"/>
    <w:rsid w:val="008A7407"/>
    <w:rsid w:val="008A7A9C"/>
    <w:rsid w:val="008A7BF3"/>
    <w:rsid w:val="008A7DC2"/>
    <w:rsid w:val="008B0CC5"/>
    <w:rsid w:val="008B2FC1"/>
    <w:rsid w:val="008B3209"/>
    <w:rsid w:val="008B3A08"/>
    <w:rsid w:val="008B4376"/>
    <w:rsid w:val="008B4694"/>
    <w:rsid w:val="008B4851"/>
    <w:rsid w:val="008B49BD"/>
    <w:rsid w:val="008B4A6B"/>
    <w:rsid w:val="008B5218"/>
    <w:rsid w:val="008B542B"/>
    <w:rsid w:val="008B57D2"/>
    <w:rsid w:val="008B6602"/>
    <w:rsid w:val="008B6E19"/>
    <w:rsid w:val="008B7102"/>
    <w:rsid w:val="008B7378"/>
    <w:rsid w:val="008C0CAB"/>
    <w:rsid w:val="008C15CE"/>
    <w:rsid w:val="008C1E08"/>
    <w:rsid w:val="008C1E62"/>
    <w:rsid w:val="008C20C3"/>
    <w:rsid w:val="008C3758"/>
    <w:rsid w:val="008C3B7D"/>
    <w:rsid w:val="008C3C14"/>
    <w:rsid w:val="008C43C0"/>
    <w:rsid w:val="008C5D23"/>
    <w:rsid w:val="008C5D5C"/>
    <w:rsid w:val="008C634C"/>
    <w:rsid w:val="008C68E6"/>
    <w:rsid w:val="008C6D76"/>
    <w:rsid w:val="008C6DCB"/>
    <w:rsid w:val="008C6ED9"/>
    <w:rsid w:val="008C71E3"/>
    <w:rsid w:val="008D0DAA"/>
    <w:rsid w:val="008D0F90"/>
    <w:rsid w:val="008D1633"/>
    <w:rsid w:val="008D1FAB"/>
    <w:rsid w:val="008D3715"/>
    <w:rsid w:val="008D4FD4"/>
    <w:rsid w:val="008D5465"/>
    <w:rsid w:val="008D54D2"/>
    <w:rsid w:val="008D5E61"/>
    <w:rsid w:val="008D67AF"/>
    <w:rsid w:val="008D7A35"/>
    <w:rsid w:val="008D7EB7"/>
    <w:rsid w:val="008D7EC5"/>
    <w:rsid w:val="008E0603"/>
    <w:rsid w:val="008E0B2E"/>
    <w:rsid w:val="008E1733"/>
    <w:rsid w:val="008E19C4"/>
    <w:rsid w:val="008E26A6"/>
    <w:rsid w:val="008E3684"/>
    <w:rsid w:val="008E3C38"/>
    <w:rsid w:val="008E5104"/>
    <w:rsid w:val="008E57F5"/>
    <w:rsid w:val="008E57FD"/>
    <w:rsid w:val="008E5B34"/>
    <w:rsid w:val="008E5F75"/>
    <w:rsid w:val="008E607B"/>
    <w:rsid w:val="008E757D"/>
    <w:rsid w:val="008E7606"/>
    <w:rsid w:val="008E7D90"/>
    <w:rsid w:val="008F0D02"/>
    <w:rsid w:val="008F14D7"/>
    <w:rsid w:val="008F1DAA"/>
    <w:rsid w:val="008F1EFE"/>
    <w:rsid w:val="008F1F2A"/>
    <w:rsid w:val="008F2171"/>
    <w:rsid w:val="008F3EAD"/>
    <w:rsid w:val="008F3EBD"/>
    <w:rsid w:val="008F4552"/>
    <w:rsid w:val="008F46B3"/>
    <w:rsid w:val="008F5DAA"/>
    <w:rsid w:val="008F60B2"/>
    <w:rsid w:val="008F60FE"/>
    <w:rsid w:val="008F6716"/>
    <w:rsid w:val="008F6997"/>
    <w:rsid w:val="008F7876"/>
    <w:rsid w:val="008F7C41"/>
    <w:rsid w:val="00900921"/>
    <w:rsid w:val="00900E54"/>
    <w:rsid w:val="009011AD"/>
    <w:rsid w:val="0090134E"/>
    <w:rsid w:val="009028E4"/>
    <w:rsid w:val="009031E2"/>
    <w:rsid w:val="00903E19"/>
    <w:rsid w:val="00904E6C"/>
    <w:rsid w:val="00904F2A"/>
    <w:rsid w:val="009050E3"/>
    <w:rsid w:val="009053BE"/>
    <w:rsid w:val="00906268"/>
    <w:rsid w:val="00906D3F"/>
    <w:rsid w:val="009074CE"/>
    <w:rsid w:val="00907A30"/>
    <w:rsid w:val="00910736"/>
    <w:rsid w:val="009107EE"/>
    <w:rsid w:val="00910888"/>
    <w:rsid w:val="00910D18"/>
    <w:rsid w:val="00910FDF"/>
    <w:rsid w:val="00911622"/>
    <w:rsid w:val="00911D06"/>
    <w:rsid w:val="0091276C"/>
    <w:rsid w:val="00912A2E"/>
    <w:rsid w:val="0091302C"/>
    <w:rsid w:val="00913882"/>
    <w:rsid w:val="00914882"/>
    <w:rsid w:val="00914C98"/>
    <w:rsid w:val="00915587"/>
    <w:rsid w:val="009165AC"/>
    <w:rsid w:val="00916FFC"/>
    <w:rsid w:val="009170B2"/>
    <w:rsid w:val="0092053F"/>
    <w:rsid w:val="00920AC1"/>
    <w:rsid w:val="00921D17"/>
    <w:rsid w:val="0092247A"/>
    <w:rsid w:val="00922AC2"/>
    <w:rsid w:val="0092340A"/>
    <w:rsid w:val="0092399B"/>
    <w:rsid w:val="00923A6A"/>
    <w:rsid w:val="00923BAB"/>
    <w:rsid w:val="0092457C"/>
    <w:rsid w:val="00924787"/>
    <w:rsid w:val="009252F4"/>
    <w:rsid w:val="009264D2"/>
    <w:rsid w:val="00926719"/>
    <w:rsid w:val="00926FAC"/>
    <w:rsid w:val="00930B3E"/>
    <w:rsid w:val="00930C88"/>
    <w:rsid w:val="00930FF6"/>
    <w:rsid w:val="0093136F"/>
    <w:rsid w:val="009313D9"/>
    <w:rsid w:val="00931804"/>
    <w:rsid w:val="00932E2E"/>
    <w:rsid w:val="009330D3"/>
    <w:rsid w:val="00933C12"/>
    <w:rsid w:val="00934056"/>
    <w:rsid w:val="0093489F"/>
    <w:rsid w:val="00934BC6"/>
    <w:rsid w:val="00935B7F"/>
    <w:rsid w:val="00936C36"/>
    <w:rsid w:val="00936EE1"/>
    <w:rsid w:val="00937B56"/>
    <w:rsid w:val="00940567"/>
    <w:rsid w:val="00941293"/>
    <w:rsid w:val="00941F8A"/>
    <w:rsid w:val="00942822"/>
    <w:rsid w:val="0094402C"/>
    <w:rsid w:val="009442CE"/>
    <w:rsid w:val="0094463A"/>
    <w:rsid w:val="0094465F"/>
    <w:rsid w:val="009448C9"/>
    <w:rsid w:val="00944CE9"/>
    <w:rsid w:val="00944FFD"/>
    <w:rsid w:val="009461B7"/>
    <w:rsid w:val="00946372"/>
    <w:rsid w:val="009463A2"/>
    <w:rsid w:val="009471C6"/>
    <w:rsid w:val="0094737F"/>
    <w:rsid w:val="0094794C"/>
    <w:rsid w:val="0094798A"/>
    <w:rsid w:val="009504FE"/>
    <w:rsid w:val="0095072A"/>
    <w:rsid w:val="00950C17"/>
    <w:rsid w:val="00950FE0"/>
    <w:rsid w:val="009514EB"/>
    <w:rsid w:val="00951813"/>
    <w:rsid w:val="00951FAF"/>
    <w:rsid w:val="00952073"/>
    <w:rsid w:val="009521D8"/>
    <w:rsid w:val="009525C7"/>
    <w:rsid w:val="00954740"/>
    <w:rsid w:val="00954FD3"/>
    <w:rsid w:val="0095556B"/>
    <w:rsid w:val="00955AE5"/>
    <w:rsid w:val="0095678F"/>
    <w:rsid w:val="00957430"/>
    <w:rsid w:val="009574BA"/>
    <w:rsid w:val="00957968"/>
    <w:rsid w:val="00957A06"/>
    <w:rsid w:val="00957B98"/>
    <w:rsid w:val="00960620"/>
    <w:rsid w:val="00961AB4"/>
    <w:rsid w:val="00961DE0"/>
    <w:rsid w:val="00962E71"/>
    <w:rsid w:val="00963932"/>
    <w:rsid w:val="00963ABC"/>
    <w:rsid w:val="00963EEB"/>
    <w:rsid w:val="00964018"/>
    <w:rsid w:val="00964883"/>
    <w:rsid w:val="0096490B"/>
    <w:rsid w:val="00964FEB"/>
    <w:rsid w:val="00965D21"/>
    <w:rsid w:val="00966757"/>
    <w:rsid w:val="00966B31"/>
    <w:rsid w:val="00967764"/>
    <w:rsid w:val="00967768"/>
    <w:rsid w:val="0097001C"/>
    <w:rsid w:val="00970B0E"/>
    <w:rsid w:val="00970B86"/>
    <w:rsid w:val="00970BB9"/>
    <w:rsid w:val="00970EC4"/>
    <w:rsid w:val="0097114F"/>
    <w:rsid w:val="00971269"/>
    <w:rsid w:val="00971B52"/>
    <w:rsid w:val="0097251D"/>
    <w:rsid w:val="009726EE"/>
    <w:rsid w:val="009728AC"/>
    <w:rsid w:val="00972CDE"/>
    <w:rsid w:val="00972F67"/>
    <w:rsid w:val="009733DD"/>
    <w:rsid w:val="0097350C"/>
    <w:rsid w:val="00973627"/>
    <w:rsid w:val="00974D5F"/>
    <w:rsid w:val="00975573"/>
    <w:rsid w:val="00975CE0"/>
    <w:rsid w:val="00976D03"/>
    <w:rsid w:val="00976D9B"/>
    <w:rsid w:val="00976EE6"/>
    <w:rsid w:val="00977B30"/>
    <w:rsid w:val="00977D60"/>
    <w:rsid w:val="00982F41"/>
    <w:rsid w:val="0098311E"/>
    <w:rsid w:val="00983476"/>
    <w:rsid w:val="00983549"/>
    <w:rsid w:val="009839D4"/>
    <w:rsid w:val="00984A7B"/>
    <w:rsid w:val="00985090"/>
    <w:rsid w:val="0098645F"/>
    <w:rsid w:val="00986AF4"/>
    <w:rsid w:val="00987567"/>
    <w:rsid w:val="00987710"/>
    <w:rsid w:val="0099024A"/>
    <w:rsid w:val="009904AB"/>
    <w:rsid w:val="009905FF"/>
    <w:rsid w:val="00990C33"/>
    <w:rsid w:val="009913E9"/>
    <w:rsid w:val="009935D1"/>
    <w:rsid w:val="00994943"/>
    <w:rsid w:val="00995688"/>
    <w:rsid w:val="009958A6"/>
    <w:rsid w:val="00996456"/>
    <w:rsid w:val="009968BE"/>
    <w:rsid w:val="0099692F"/>
    <w:rsid w:val="00996D5F"/>
    <w:rsid w:val="00997207"/>
    <w:rsid w:val="009A04F5"/>
    <w:rsid w:val="009A07C5"/>
    <w:rsid w:val="009A10D7"/>
    <w:rsid w:val="009A15EF"/>
    <w:rsid w:val="009A21E6"/>
    <w:rsid w:val="009A2E5B"/>
    <w:rsid w:val="009A2F7A"/>
    <w:rsid w:val="009A3258"/>
    <w:rsid w:val="009A38A5"/>
    <w:rsid w:val="009A4B17"/>
    <w:rsid w:val="009A4C55"/>
    <w:rsid w:val="009A4D07"/>
    <w:rsid w:val="009A52B9"/>
    <w:rsid w:val="009A5509"/>
    <w:rsid w:val="009A58E6"/>
    <w:rsid w:val="009A5B73"/>
    <w:rsid w:val="009A5F03"/>
    <w:rsid w:val="009A61D4"/>
    <w:rsid w:val="009A626B"/>
    <w:rsid w:val="009A6439"/>
    <w:rsid w:val="009A71BB"/>
    <w:rsid w:val="009B02EE"/>
    <w:rsid w:val="009B0E64"/>
    <w:rsid w:val="009B118B"/>
    <w:rsid w:val="009B1737"/>
    <w:rsid w:val="009B17E2"/>
    <w:rsid w:val="009B24FA"/>
    <w:rsid w:val="009B2D6C"/>
    <w:rsid w:val="009B3A28"/>
    <w:rsid w:val="009B3D4B"/>
    <w:rsid w:val="009B3D8A"/>
    <w:rsid w:val="009B5267"/>
    <w:rsid w:val="009B5B99"/>
    <w:rsid w:val="009B5D6F"/>
    <w:rsid w:val="009B68C5"/>
    <w:rsid w:val="009B6E73"/>
    <w:rsid w:val="009B6EFC"/>
    <w:rsid w:val="009C0961"/>
    <w:rsid w:val="009C180D"/>
    <w:rsid w:val="009C1A50"/>
    <w:rsid w:val="009C1FD0"/>
    <w:rsid w:val="009C21BC"/>
    <w:rsid w:val="009C2258"/>
    <w:rsid w:val="009C2DF8"/>
    <w:rsid w:val="009C31BF"/>
    <w:rsid w:val="009C3C29"/>
    <w:rsid w:val="009C47AF"/>
    <w:rsid w:val="009C4BDE"/>
    <w:rsid w:val="009C5743"/>
    <w:rsid w:val="009C641A"/>
    <w:rsid w:val="009C68B7"/>
    <w:rsid w:val="009C6F0C"/>
    <w:rsid w:val="009C7520"/>
    <w:rsid w:val="009C7736"/>
    <w:rsid w:val="009D0834"/>
    <w:rsid w:val="009D0A1E"/>
    <w:rsid w:val="009D1834"/>
    <w:rsid w:val="009D1CDF"/>
    <w:rsid w:val="009D2AE3"/>
    <w:rsid w:val="009D2C2F"/>
    <w:rsid w:val="009D34FA"/>
    <w:rsid w:val="009D444F"/>
    <w:rsid w:val="009D52BC"/>
    <w:rsid w:val="009D581A"/>
    <w:rsid w:val="009D754A"/>
    <w:rsid w:val="009D7AF5"/>
    <w:rsid w:val="009D7BDC"/>
    <w:rsid w:val="009D7D0A"/>
    <w:rsid w:val="009E09D9"/>
    <w:rsid w:val="009E0F05"/>
    <w:rsid w:val="009E1E26"/>
    <w:rsid w:val="009E2917"/>
    <w:rsid w:val="009E2AC9"/>
    <w:rsid w:val="009E3EAD"/>
    <w:rsid w:val="009E4614"/>
    <w:rsid w:val="009E4B9B"/>
    <w:rsid w:val="009E511C"/>
    <w:rsid w:val="009E5238"/>
    <w:rsid w:val="009E54D5"/>
    <w:rsid w:val="009E5854"/>
    <w:rsid w:val="009E5E66"/>
    <w:rsid w:val="009E630C"/>
    <w:rsid w:val="009E6A76"/>
    <w:rsid w:val="009F01B1"/>
    <w:rsid w:val="009F0574"/>
    <w:rsid w:val="009F06E3"/>
    <w:rsid w:val="009F0DBB"/>
    <w:rsid w:val="009F159B"/>
    <w:rsid w:val="009F2554"/>
    <w:rsid w:val="009F2ED5"/>
    <w:rsid w:val="009F3887"/>
    <w:rsid w:val="009F51E5"/>
    <w:rsid w:val="009F59ED"/>
    <w:rsid w:val="009F5A98"/>
    <w:rsid w:val="009F659A"/>
    <w:rsid w:val="009F6E2F"/>
    <w:rsid w:val="009F732B"/>
    <w:rsid w:val="00A0005D"/>
    <w:rsid w:val="00A006C7"/>
    <w:rsid w:val="00A00822"/>
    <w:rsid w:val="00A0140E"/>
    <w:rsid w:val="00A0187C"/>
    <w:rsid w:val="00A01FE0"/>
    <w:rsid w:val="00A02D00"/>
    <w:rsid w:val="00A02FA9"/>
    <w:rsid w:val="00A03624"/>
    <w:rsid w:val="00A04020"/>
    <w:rsid w:val="00A04486"/>
    <w:rsid w:val="00A05C06"/>
    <w:rsid w:val="00A06809"/>
    <w:rsid w:val="00A06945"/>
    <w:rsid w:val="00A07017"/>
    <w:rsid w:val="00A075FF"/>
    <w:rsid w:val="00A10656"/>
    <w:rsid w:val="00A1081B"/>
    <w:rsid w:val="00A1109C"/>
    <w:rsid w:val="00A113C0"/>
    <w:rsid w:val="00A128C6"/>
    <w:rsid w:val="00A12DF2"/>
    <w:rsid w:val="00A12FA6"/>
    <w:rsid w:val="00A1334E"/>
    <w:rsid w:val="00A1339B"/>
    <w:rsid w:val="00A133F0"/>
    <w:rsid w:val="00A13F69"/>
    <w:rsid w:val="00A14ABA"/>
    <w:rsid w:val="00A15332"/>
    <w:rsid w:val="00A15877"/>
    <w:rsid w:val="00A15F2C"/>
    <w:rsid w:val="00A15F7E"/>
    <w:rsid w:val="00A168A2"/>
    <w:rsid w:val="00A17475"/>
    <w:rsid w:val="00A20A73"/>
    <w:rsid w:val="00A21E0D"/>
    <w:rsid w:val="00A23BAD"/>
    <w:rsid w:val="00A24C85"/>
    <w:rsid w:val="00A24CB6"/>
    <w:rsid w:val="00A25389"/>
    <w:rsid w:val="00A25A4A"/>
    <w:rsid w:val="00A26CD2"/>
    <w:rsid w:val="00A270BF"/>
    <w:rsid w:val="00A27667"/>
    <w:rsid w:val="00A30EFE"/>
    <w:rsid w:val="00A31761"/>
    <w:rsid w:val="00A32979"/>
    <w:rsid w:val="00A33684"/>
    <w:rsid w:val="00A33A74"/>
    <w:rsid w:val="00A33C6E"/>
    <w:rsid w:val="00A33FC3"/>
    <w:rsid w:val="00A34A67"/>
    <w:rsid w:val="00A35098"/>
    <w:rsid w:val="00A3618E"/>
    <w:rsid w:val="00A361EF"/>
    <w:rsid w:val="00A36BFA"/>
    <w:rsid w:val="00A371C6"/>
    <w:rsid w:val="00A37462"/>
    <w:rsid w:val="00A40310"/>
    <w:rsid w:val="00A403CB"/>
    <w:rsid w:val="00A40E64"/>
    <w:rsid w:val="00A4235C"/>
    <w:rsid w:val="00A431CF"/>
    <w:rsid w:val="00A43C12"/>
    <w:rsid w:val="00A45634"/>
    <w:rsid w:val="00A459E1"/>
    <w:rsid w:val="00A45ED6"/>
    <w:rsid w:val="00A46AC4"/>
    <w:rsid w:val="00A46D86"/>
    <w:rsid w:val="00A46DCB"/>
    <w:rsid w:val="00A47686"/>
    <w:rsid w:val="00A47FEE"/>
    <w:rsid w:val="00A51146"/>
    <w:rsid w:val="00A512BC"/>
    <w:rsid w:val="00A51700"/>
    <w:rsid w:val="00A51CEA"/>
    <w:rsid w:val="00A52296"/>
    <w:rsid w:val="00A5310E"/>
    <w:rsid w:val="00A53CDB"/>
    <w:rsid w:val="00A54065"/>
    <w:rsid w:val="00A543FD"/>
    <w:rsid w:val="00A54459"/>
    <w:rsid w:val="00A55661"/>
    <w:rsid w:val="00A60479"/>
    <w:rsid w:val="00A60547"/>
    <w:rsid w:val="00A61062"/>
    <w:rsid w:val="00A614C8"/>
    <w:rsid w:val="00A61B70"/>
    <w:rsid w:val="00A61FA8"/>
    <w:rsid w:val="00A621EE"/>
    <w:rsid w:val="00A62834"/>
    <w:rsid w:val="00A637F4"/>
    <w:rsid w:val="00A63DC4"/>
    <w:rsid w:val="00A64DF2"/>
    <w:rsid w:val="00A65485"/>
    <w:rsid w:val="00A65571"/>
    <w:rsid w:val="00A66E05"/>
    <w:rsid w:val="00A670C7"/>
    <w:rsid w:val="00A70753"/>
    <w:rsid w:val="00A708A0"/>
    <w:rsid w:val="00A71197"/>
    <w:rsid w:val="00A71257"/>
    <w:rsid w:val="00A712D2"/>
    <w:rsid w:val="00A71F87"/>
    <w:rsid w:val="00A720C5"/>
    <w:rsid w:val="00A721BB"/>
    <w:rsid w:val="00A7267D"/>
    <w:rsid w:val="00A73E01"/>
    <w:rsid w:val="00A742DD"/>
    <w:rsid w:val="00A745CA"/>
    <w:rsid w:val="00A74627"/>
    <w:rsid w:val="00A74E69"/>
    <w:rsid w:val="00A75F2D"/>
    <w:rsid w:val="00A765A4"/>
    <w:rsid w:val="00A76994"/>
    <w:rsid w:val="00A76B95"/>
    <w:rsid w:val="00A77A0E"/>
    <w:rsid w:val="00A816BB"/>
    <w:rsid w:val="00A81DD0"/>
    <w:rsid w:val="00A82A1B"/>
    <w:rsid w:val="00A82C8A"/>
    <w:rsid w:val="00A82D39"/>
    <w:rsid w:val="00A8346B"/>
    <w:rsid w:val="00A84A88"/>
    <w:rsid w:val="00A852FF"/>
    <w:rsid w:val="00A85422"/>
    <w:rsid w:val="00A85D7A"/>
    <w:rsid w:val="00A865BC"/>
    <w:rsid w:val="00A87337"/>
    <w:rsid w:val="00A9073B"/>
    <w:rsid w:val="00A90C97"/>
    <w:rsid w:val="00A91264"/>
    <w:rsid w:val="00A91A86"/>
    <w:rsid w:val="00A91C77"/>
    <w:rsid w:val="00A92DDC"/>
    <w:rsid w:val="00A92DEA"/>
    <w:rsid w:val="00A93D04"/>
    <w:rsid w:val="00A93D80"/>
    <w:rsid w:val="00A93D84"/>
    <w:rsid w:val="00A9410C"/>
    <w:rsid w:val="00A95BA2"/>
    <w:rsid w:val="00A95DFA"/>
    <w:rsid w:val="00A960C8"/>
    <w:rsid w:val="00A96340"/>
    <w:rsid w:val="00A96604"/>
    <w:rsid w:val="00AA03DF"/>
    <w:rsid w:val="00AA0C7F"/>
    <w:rsid w:val="00AA1ACC"/>
    <w:rsid w:val="00AA1B4F"/>
    <w:rsid w:val="00AA21D8"/>
    <w:rsid w:val="00AA271A"/>
    <w:rsid w:val="00AA2BE4"/>
    <w:rsid w:val="00AA3270"/>
    <w:rsid w:val="00AA347F"/>
    <w:rsid w:val="00AA4311"/>
    <w:rsid w:val="00AA43DC"/>
    <w:rsid w:val="00AA4A96"/>
    <w:rsid w:val="00AA4F99"/>
    <w:rsid w:val="00AA54F3"/>
    <w:rsid w:val="00AA55FA"/>
    <w:rsid w:val="00AA594B"/>
    <w:rsid w:val="00AA6066"/>
    <w:rsid w:val="00AA65FF"/>
    <w:rsid w:val="00AA694C"/>
    <w:rsid w:val="00AA6B43"/>
    <w:rsid w:val="00AA720D"/>
    <w:rsid w:val="00AA7426"/>
    <w:rsid w:val="00AB161F"/>
    <w:rsid w:val="00AB1A7A"/>
    <w:rsid w:val="00AB1CA6"/>
    <w:rsid w:val="00AB2509"/>
    <w:rsid w:val="00AB25F3"/>
    <w:rsid w:val="00AB2A34"/>
    <w:rsid w:val="00AB2ACE"/>
    <w:rsid w:val="00AB2CB4"/>
    <w:rsid w:val="00AB367A"/>
    <w:rsid w:val="00AB3B31"/>
    <w:rsid w:val="00AB4671"/>
    <w:rsid w:val="00AB4D8D"/>
    <w:rsid w:val="00AB507D"/>
    <w:rsid w:val="00AB5744"/>
    <w:rsid w:val="00AB5E31"/>
    <w:rsid w:val="00AB5F9A"/>
    <w:rsid w:val="00AB66CD"/>
    <w:rsid w:val="00AB6BBF"/>
    <w:rsid w:val="00AB7380"/>
    <w:rsid w:val="00AB7AD6"/>
    <w:rsid w:val="00AB7EDA"/>
    <w:rsid w:val="00AC01D1"/>
    <w:rsid w:val="00AC0AB2"/>
    <w:rsid w:val="00AC0E9F"/>
    <w:rsid w:val="00AC0EC7"/>
    <w:rsid w:val="00AC1039"/>
    <w:rsid w:val="00AC1D0C"/>
    <w:rsid w:val="00AC2836"/>
    <w:rsid w:val="00AC2EAD"/>
    <w:rsid w:val="00AC43EC"/>
    <w:rsid w:val="00AC4408"/>
    <w:rsid w:val="00AC49AC"/>
    <w:rsid w:val="00AC4A50"/>
    <w:rsid w:val="00AC52A5"/>
    <w:rsid w:val="00AC5482"/>
    <w:rsid w:val="00AC5547"/>
    <w:rsid w:val="00AC663E"/>
    <w:rsid w:val="00AC6B6B"/>
    <w:rsid w:val="00AC6EFD"/>
    <w:rsid w:val="00AC7151"/>
    <w:rsid w:val="00AC74A6"/>
    <w:rsid w:val="00AC799F"/>
    <w:rsid w:val="00AD04CD"/>
    <w:rsid w:val="00AD0B20"/>
    <w:rsid w:val="00AD1476"/>
    <w:rsid w:val="00AD1B12"/>
    <w:rsid w:val="00AD25F9"/>
    <w:rsid w:val="00AD3846"/>
    <w:rsid w:val="00AD460A"/>
    <w:rsid w:val="00AD5205"/>
    <w:rsid w:val="00AD5F12"/>
    <w:rsid w:val="00AD64E0"/>
    <w:rsid w:val="00AD6A05"/>
    <w:rsid w:val="00AD6AB4"/>
    <w:rsid w:val="00AD7469"/>
    <w:rsid w:val="00AD7D7F"/>
    <w:rsid w:val="00AD7FDF"/>
    <w:rsid w:val="00AE01DB"/>
    <w:rsid w:val="00AE081F"/>
    <w:rsid w:val="00AE0AA1"/>
    <w:rsid w:val="00AE1014"/>
    <w:rsid w:val="00AE118B"/>
    <w:rsid w:val="00AE15A5"/>
    <w:rsid w:val="00AE19FD"/>
    <w:rsid w:val="00AE25D8"/>
    <w:rsid w:val="00AE272B"/>
    <w:rsid w:val="00AE3329"/>
    <w:rsid w:val="00AE35A9"/>
    <w:rsid w:val="00AE3E3A"/>
    <w:rsid w:val="00AE5DB5"/>
    <w:rsid w:val="00AE7332"/>
    <w:rsid w:val="00AE77B4"/>
    <w:rsid w:val="00AE7C1A"/>
    <w:rsid w:val="00AE7DF8"/>
    <w:rsid w:val="00AF0D9C"/>
    <w:rsid w:val="00AF13AB"/>
    <w:rsid w:val="00AF1475"/>
    <w:rsid w:val="00AF1C21"/>
    <w:rsid w:val="00AF1D36"/>
    <w:rsid w:val="00AF268B"/>
    <w:rsid w:val="00AF280B"/>
    <w:rsid w:val="00AF2BF8"/>
    <w:rsid w:val="00AF364F"/>
    <w:rsid w:val="00AF396C"/>
    <w:rsid w:val="00AF4027"/>
    <w:rsid w:val="00AF57A3"/>
    <w:rsid w:val="00AF584B"/>
    <w:rsid w:val="00AF5F75"/>
    <w:rsid w:val="00AF6001"/>
    <w:rsid w:val="00AF7E64"/>
    <w:rsid w:val="00B00631"/>
    <w:rsid w:val="00B00B6F"/>
    <w:rsid w:val="00B00F47"/>
    <w:rsid w:val="00B014E4"/>
    <w:rsid w:val="00B015EA"/>
    <w:rsid w:val="00B01A16"/>
    <w:rsid w:val="00B01CD4"/>
    <w:rsid w:val="00B01D17"/>
    <w:rsid w:val="00B03BD2"/>
    <w:rsid w:val="00B0422C"/>
    <w:rsid w:val="00B047A0"/>
    <w:rsid w:val="00B05782"/>
    <w:rsid w:val="00B071B3"/>
    <w:rsid w:val="00B07312"/>
    <w:rsid w:val="00B07F45"/>
    <w:rsid w:val="00B10092"/>
    <w:rsid w:val="00B1021A"/>
    <w:rsid w:val="00B111BE"/>
    <w:rsid w:val="00B11698"/>
    <w:rsid w:val="00B11A99"/>
    <w:rsid w:val="00B11E7A"/>
    <w:rsid w:val="00B125A2"/>
    <w:rsid w:val="00B12B76"/>
    <w:rsid w:val="00B1341F"/>
    <w:rsid w:val="00B13978"/>
    <w:rsid w:val="00B1434B"/>
    <w:rsid w:val="00B1481A"/>
    <w:rsid w:val="00B14CB4"/>
    <w:rsid w:val="00B15A1F"/>
    <w:rsid w:val="00B15FE9"/>
    <w:rsid w:val="00B16DA3"/>
    <w:rsid w:val="00B1782E"/>
    <w:rsid w:val="00B17AB6"/>
    <w:rsid w:val="00B202A7"/>
    <w:rsid w:val="00B20931"/>
    <w:rsid w:val="00B2148A"/>
    <w:rsid w:val="00B21AA2"/>
    <w:rsid w:val="00B21BE1"/>
    <w:rsid w:val="00B220C2"/>
    <w:rsid w:val="00B2236E"/>
    <w:rsid w:val="00B226A2"/>
    <w:rsid w:val="00B229E4"/>
    <w:rsid w:val="00B23459"/>
    <w:rsid w:val="00B236DB"/>
    <w:rsid w:val="00B23A0E"/>
    <w:rsid w:val="00B23B1A"/>
    <w:rsid w:val="00B243F0"/>
    <w:rsid w:val="00B2445D"/>
    <w:rsid w:val="00B24D34"/>
    <w:rsid w:val="00B25051"/>
    <w:rsid w:val="00B25332"/>
    <w:rsid w:val="00B2599A"/>
    <w:rsid w:val="00B25B32"/>
    <w:rsid w:val="00B26BE9"/>
    <w:rsid w:val="00B31A41"/>
    <w:rsid w:val="00B321B2"/>
    <w:rsid w:val="00B32331"/>
    <w:rsid w:val="00B32569"/>
    <w:rsid w:val="00B32616"/>
    <w:rsid w:val="00B34283"/>
    <w:rsid w:val="00B34B75"/>
    <w:rsid w:val="00B35930"/>
    <w:rsid w:val="00B35B33"/>
    <w:rsid w:val="00B36C42"/>
    <w:rsid w:val="00B372B6"/>
    <w:rsid w:val="00B372C7"/>
    <w:rsid w:val="00B37DE3"/>
    <w:rsid w:val="00B40060"/>
    <w:rsid w:val="00B401E8"/>
    <w:rsid w:val="00B40861"/>
    <w:rsid w:val="00B40BF0"/>
    <w:rsid w:val="00B40F2F"/>
    <w:rsid w:val="00B41570"/>
    <w:rsid w:val="00B41649"/>
    <w:rsid w:val="00B41D90"/>
    <w:rsid w:val="00B42EA7"/>
    <w:rsid w:val="00B43351"/>
    <w:rsid w:val="00B434F7"/>
    <w:rsid w:val="00B438D5"/>
    <w:rsid w:val="00B43CA3"/>
    <w:rsid w:val="00B44691"/>
    <w:rsid w:val="00B44A4A"/>
    <w:rsid w:val="00B45172"/>
    <w:rsid w:val="00B45626"/>
    <w:rsid w:val="00B45AA4"/>
    <w:rsid w:val="00B46079"/>
    <w:rsid w:val="00B4677E"/>
    <w:rsid w:val="00B47316"/>
    <w:rsid w:val="00B4743D"/>
    <w:rsid w:val="00B5047E"/>
    <w:rsid w:val="00B51845"/>
    <w:rsid w:val="00B51923"/>
    <w:rsid w:val="00B5337C"/>
    <w:rsid w:val="00B53823"/>
    <w:rsid w:val="00B53FDE"/>
    <w:rsid w:val="00B54DDB"/>
    <w:rsid w:val="00B54E6D"/>
    <w:rsid w:val="00B55188"/>
    <w:rsid w:val="00B554A1"/>
    <w:rsid w:val="00B55C6F"/>
    <w:rsid w:val="00B561F1"/>
    <w:rsid w:val="00B56397"/>
    <w:rsid w:val="00B571DA"/>
    <w:rsid w:val="00B57490"/>
    <w:rsid w:val="00B579A9"/>
    <w:rsid w:val="00B57B42"/>
    <w:rsid w:val="00B57DDB"/>
    <w:rsid w:val="00B6027B"/>
    <w:rsid w:val="00B606DF"/>
    <w:rsid w:val="00B60C95"/>
    <w:rsid w:val="00B612B8"/>
    <w:rsid w:val="00B62324"/>
    <w:rsid w:val="00B6307C"/>
    <w:rsid w:val="00B636C8"/>
    <w:rsid w:val="00B642CF"/>
    <w:rsid w:val="00B6435D"/>
    <w:rsid w:val="00B65EDB"/>
    <w:rsid w:val="00B660BB"/>
    <w:rsid w:val="00B6664B"/>
    <w:rsid w:val="00B66985"/>
    <w:rsid w:val="00B67545"/>
    <w:rsid w:val="00B67795"/>
    <w:rsid w:val="00B67AFF"/>
    <w:rsid w:val="00B70256"/>
    <w:rsid w:val="00B70687"/>
    <w:rsid w:val="00B70B59"/>
    <w:rsid w:val="00B71E2D"/>
    <w:rsid w:val="00B723BA"/>
    <w:rsid w:val="00B73657"/>
    <w:rsid w:val="00B739B3"/>
    <w:rsid w:val="00B745AD"/>
    <w:rsid w:val="00B75682"/>
    <w:rsid w:val="00B76B61"/>
    <w:rsid w:val="00B7715D"/>
    <w:rsid w:val="00B81747"/>
    <w:rsid w:val="00B81B15"/>
    <w:rsid w:val="00B82330"/>
    <w:rsid w:val="00B82BCC"/>
    <w:rsid w:val="00B82EC6"/>
    <w:rsid w:val="00B8308A"/>
    <w:rsid w:val="00B841A8"/>
    <w:rsid w:val="00B84266"/>
    <w:rsid w:val="00B85269"/>
    <w:rsid w:val="00B855AD"/>
    <w:rsid w:val="00B86F14"/>
    <w:rsid w:val="00B87544"/>
    <w:rsid w:val="00B87E32"/>
    <w:rsid w:val="00B90594"/>
    <w:rsid w:val="00B915AE"/>
    <w:rsid w:val="00B91780"/>
    <w:rsid w:val="00B91DA7"/>
    <w:rsid w:val="00B923B4"/>
    <w:rsid w:val="00B924D0"/>
    <w:rsid w:val="00B9272F"/>
    <w:rsid w:val="00B92AFE"/>
    <w:rsid w:val="00B92E8B"/>
    <w:rsid w:val="00B939C0"/>
    <w:rsid w:val="00B93BDD"/>
    <w:rsid w:val="00B94E1B"/>
    <w:rsid w:val="00B95497"/>
    <w:rsid w:val="00B961EA"/>
    <w:rsid w:val="00B96E5E"/>
    <w:rsid w:val="00BA0775"/>
    <w:rsid w:val="00BA0D1F"/>
    <w:rsid w:val="00BA1341"/>
    <w:rsid w:val="00BA1735"/>
    <w:rsid w:val="00BA17F9"/>
    <w:rsid w:val="00BA19FA"/>
    <w:rsid w:val="00BA2F53"/>
    <w:rsid w:val="00BA37B6"/>
    <w:rsid w:val="00BA3995"/>
    <w:rsid w:val="00BA3C46"/>
    <w:rsid w:val="00BA4288"/>
    <w:rsid w:val="00BA43EF"/>
    <w:rsid w:val="00BA4754"/>
    <w:rsid w:val="00BA4F72"/>
    <w:rsid w:val="00BA5630"/>
    <w:rsid w:val="00BA6247"/>
    <w:rsid w:val="00BA7635"/>
    <w:rsid w:val="00BB0902"/>
    <w:rsid w:val="00BB199F"/>
    <w:rsid w:val="00BB1F9C"/>
    <w:rsid w:val="00BB24AB"/>
    <w:rsid w:val="00BB271F"/>
    <w:rsid w:val="00BB37DC"/>
    <w:rsid w:val="00BB3DAD"/>
    <w:rsid w:val="00BB48E5"/>
    <w:rsid w:val="00BB54EE"/>
    <w:rsid w:val="00BB5551"/>
    <w:rsid w:val="00BB5607"/>
    <w:rsid w:val="00BB5ACA"/>
    <w:rsid w:val="00BB627F"/>
    <w:rsid w:val="00BB6D50"/>
    <w:rsid w:val="00BB6DC9"/>
    <w:rsid w:val="00BB6EA3"/>
    <w:rsid w:val="00BB72EC"/>
    <w:rsid w:val="00BB793D"/>
    <w:rsid w:val="00BC0675"/>
    <w:rsid w:val="00BC0C17"/>
    <w:rsid w:val="00BC112D"/>
    <w:rsid w:val="00BC1F47"/>
    <w:rsid w:val="00BC2B47"/>
    <w:rsid w:val="00BC3823"/>
    <w:rsid w:val="00BC407C"/>
    <w:rsid w:val="00BC4ABE"/>
    <w:rsid w:val="00BC4C38"/>
    <w:rsid w:val="00BC5841"/>
    <w:rsid w:val="00BC6493"/>
    <w:rsid w:val="00BC6802"/>
    <w:rsid w:val="00BC6A7F"/>
    <w:rsid w:val="00BC6EBA"/>
    <w:rsid w:val="00BC779D"/>
    <w:rsid w:val="00BD123C"/>
    <w:rsid w:val="00BD1B3B"/>
    <w:rsid w:val="00BD2EF0"/>
    <w:rsid w:val="00BD36C2"/>
    <w:rsid w:val="00BD3D77"/>
    <w:rsid w:val="00BD3D7B"/>
    <w:rsid w:val="00BD3F69"/>
    <w:rsid w:val="00BD4219"/>
    <w:rsid w:val="00BD60B4"/>
    <w:rsid w:val="00BD796B"/>
    <w:rsid w:val="00BD7A3A"/>
    <w:rsid w:val="00BE007C"/>
    <w:rsid w:val="00BE0137"/>
    <w:rsid w:val="00BE17D9"/>
    <w:rsid w:val="00BE20A2"/>
    <w:rsid w:val="00BE21CE"/>
    <w:rsid w:val="00BE33BF"/>
    <w:rsid w:val="00BE34D3"/>
    <w:rsid w:val="00BE3DC3"/>
    <w:rsid w:val="00BE40C0"/>
    <w:rsid w:val="00BE416D"/>
    <w:rsid w:val="00BE45CF"/>
    <w:rsid w:val="00BE5D66"/>
    <w:rsid w:val="00BE5F4A"/>
    <w:rsid w:val="00BE7686"/>
    <w:rsid w:val="00BE76BB"/>
    <w:rsid w:val="00BE76F9"/>
    <w:rsid w:val="00BE7AEF"/>
    <w:rsid w:val="00BE7E17"/>
    <w:rsid w:val="00BE7EA2"/>
    <w:rsid w:val="00BF09B0"/>
    <w:rsid w:val="00BF1544"/>
    <w:rsid w:val="00BF1B53"/>
    <w:rsid w:val="00BF2177"/>
    <w:rsid w:val="00BF246D"/>
    <w:rsid w:val="00BF2682"/>
    <w:rsid w:val="00BF3960"/>
    <w:rsid w:val="00BF4322"/>
    <w:rsid w:val="00BF4610"/>
    <w:rsid w:val="00BF5709"/>
    <w:rsid w:val="00BF5C2D"/>
    <w:rsid w:val="00BF5F65"/>
    <w:rsid w:val="00BF6573"/>
    <w:rsid w:val="00BF6CB8"/>
    <w:rsid w:val="00BF7094"/>
    <w:rsid w:val="00BF7719"/>
    <w:rsid w:val="00C0051B"/>
    <w:rsid w:val="00C00AE8"/>
    <w:rsid w:val="00C00E04"/>
    <w:rsid w:val="00C0192B"/>
    <w:rsid w:val="00C01D81"/>
    <w:rsid w:val="00C02AAD"/>
    <w:rsid w:val="00C03892"/>
    <w:rsid w:val="00C03F1E"/>
    <w:rsid w:val="00C03FD4"/>
    <w:rsid w:val="00C047E1"/>
    <w:rsid w:val="00C0634B"/>
    <w:rsid w:val="00C0636C"/>
    <w:rsid w:val="00C064DB"/>
    <w:rsid w:val="00C06BE3"/>
    <w:rsid w:val="00C06F06"/>
    <w:rsid w:val="00C0793C"/>
    <w:rsid w:val="00C11086"/>
    <w:rsid w:val="00C11CC7"/>
    <w:rsid w:val="00C11EB5"/>
    <w:rsid w:val="00C12B15"/>
    <w:rsid w:val="00C1309B"/>
    <w:rsid w:val="00C15703"/>
    <w:rsid w:val="00C15707"/>
    <w:rsid w:val="00C161A9"/>
    <w:rsid w:val="00C16849"/>
    <w:rsid w:val="00C16891"/>
    <w:rsid w:val="00C171F5"/>
    <w:rsid w:val="00C1725E"/>
    <w:rsid w:val="00C172DB"/>
    <w:rsid w:val="00C17493"/>
    <w:rsid w:val="00C17739"/>
    <w:rsid w:val="00C17928"/>
    <w:rsid w:val="00C17E59"/>
    <w:rsid w:val="00C17FF0"/>
    <w:rsid w:val="00C2008B"/>
    <w:rsid w:val="00C2011A"/>
    <w:rsid w:val="00C20741"/>
    <w:rsid w:val="00C20FAD"/>
    <w:rsid w:val="00C21151"/>
    <w:rsid w:val="00C22066"/>
    <w:rsid w:val="00C2232E"/>
    <w:rsid w:val="00C22F16"/>
    <w:rsid w:val="00C2375F"/>
    <w:rsid w:val="00C247CB"/>
    <w:rsid w:val="00C25288"/>
    <w:rsid w:val="00C25CAB"/>
    <w:rsid w:val="00C2612C"/>
    <w:rsid w:val="00C265C7"/>
    <w:rsid w:val="00C26674"/>
    <w:rsid w:val="00C26D53"/>
    <w:rsid w:val="00C273D5"/>
    <w:rsid w:val="00C273E5"/>
    <w:rsid w:val="00C27DDF"/>
    <w:rsid w:val="00C31AA4"/>
    <w:rsid w:val="00C31ADC"/>
    <w:rsid w:val="00C31E69"/>
    <w:rsid w:val="00C3200C"/>
    <w:rsid w:val="00C32E66"/>
    <w:rsid w:val="00C3355F"/>
    <w:rsid w:val="00C3397A"/>
    <w:rsid w:val="00C33A04"/>
    <w:rsid w:val="00C3569A"/>
    <w:rsid w:val="00C37F5D"/>
    <w:rsid w:val="00C41C62"/>
    <w:rsid w:val="00C4277D"/>
    <w:rsid w:val="00C42E42"/>
    <w:rsid w:val="00C43741"/>
    <w:rsid w:val="00C43BB7"/>
    <w:rsid w:val="00C43DF8"/>
    <w:rsid w:val="00C43F48"/>
    <w:rsid w:val="00C448FF"/>
    <w:rsid w:val="00C44D54"/>
    <w:rsid w:val="00C44F07"/>
    <w:rsid w:val="00C45840"/>
    <w:rsid w:val="00C45E57"/>
    <w:rsid w:val="00C46030"/>
    <w:rsid w:val="00C46B59"/>
    <w:rsid w:val="00C46F5B"/>
    <w:rsid w:val="00C47204"/>
    <w:rsid w:val="00C479BF"/>
    <w:rsid w:val="00C52AA9"/>
    <w:rsid w:val="00C52F29"/>
    <w:rsid w:val="00C53B0F"/>
    <w:rsid w:val="00C53C60"/>
    <w:rsid w:val="00C53DDC"/>
    <w:rsid w:val="00C54DA4"/>
    <w:rsid w:val="00C55020"/>
    <w:rsid w:val="00C56CE6"/>
    <w:rsid w:val="00C5745F"/>
    <w:rsid w:val="00C57631"/>
    <w:rsid w:val="00C57BD6"/>
    <w:rsid w:val="00C60005"/>
    <w:rsid w:val="00C60806"/>
    <w:rsid w:val="00C618B0"/>
    <w:rsid w:val="00C61A98"/>
    <w:rsid w:val="00C621B2"/>
    <w:rsid w:val="00C63201"/>
    <w:rsid w:val="00C64D36"/>
    <w:rsid w:val="00C64E62"/>
    <w:rsid w:val="00C651D5"/>
    <w:rsid w:val="00C655A6"/>
    <w:rsid w:val="00C65637"/>
    <w:rsid w:val="00C65CCC"/>
    <w:rsid w:val="00C66E54"/>
    <w:rsid w:val="00C701B6"/>
    <w:rsid w:val="00C702C2"/>
    <w:rsid w:val="00C70CCF"/>
    <w:rsid w:val="00C712CE"/>
    <w:rsid w:val="00C71579"/>
    <w:rsid w:val="00C72A34"/>
    <w:rsid w:val="00C735CD"/>
    <w:rsid w:val="00C73707"/>
    <w:rsid w:val="00C73A40"/>
    <w:rsid w:val="00C73E2C"/>
    <w:rsid w:val="00C74043"/>
    <w:rsid w:val="00C753A9"/>
    <w:rsid w:val="00C758DC"/>
    <w:rsid w:val="00C75E82"/>
    <w:rsid w:val="00C7618F"/>
    <w:rsid w:val="00C765A9"/>
    <w:rsid w:val="00C80C17"/>
    <w:rsid w:val="00C810A1"/>
    <w:rsid w:val="00C81157"/>
    <w:rsid w:val="00C8162D"/>
    <w:rsid w:val="00C82744"/>
    <w:rsid w:val="00C830BB"/>
    <w:rsid w:val="00C83A0B"/>
    <w:rsid w:val="00C83A3F"/>
    <w:rsid w:val="00C84210"/>
    <w:rsid w:val="00C842D0"/>
    <w:rsid w:val="00C842FF"/>
    <w:rsid w:val="00C84BEA"/>
    <w:rsid w:val="00C84E9A"/>
    <w:rsid w:val="00C84ED1"/>
    <w:rsid w:val="00C863CC"/>
    <w:rsid w:val="00C9038F"/>
    <w:rsid w:val="00C90515"/>
    <w:rsid w:val="00C90A1F"/>
    <w:rsid w:val="00C90BB7"/>
    <w:rsid w:val="00C90DB2"/>
    <w:rsid w:val="00C914EA"/>
    <w:rsid w:val="00C9185D"/>
    <w:rsid w:val="00C91D90"/>
    <w:rsid w:val="00C92AAB"/>
    <w:rsid w:val="00C92EE4"/>
    <w:rsid w:val="00C93CB2"/>
    <w:rsid w:val="00C9402C"/>
    <w:rsid w:val="00C94204"/>
    <w:rsid w:val="00C94B7A"/>
    <w:rsid w:val="00C95587"/>
    <w:rsid w:val="00C9570C"/>
    <w:rsid w:val="00C95D4C"/>
    <w:rsid w:val="00C9637F"/>
    <w:rsid w:val="00C968DF"/>
    <w:rsid w:val="00C9708A"/>
    <w:rsid w:val="00C970E2"/>
    <w:rsid w:val="00CA02C5"/>
    <w:rsid w:val="00CA085B"/>
    <w:rsid w:val="00CA183D"/>
    <w:rsid w:val="00CA2435"/>
    <w:rsid w:val="00CA2C6F"/>
    <w:rsid w:val="00CA3498"/>
    <w:rsid w:val="00CA37AA"/>
    <w:rsid w:val="00CA3E41"/>
    <w:rsid w:val="00CA4068"/>
    <w:rsid w:val="00CA47B8"/>
    <w:rsid w:val="00CA605D"/>
    <w:rsid w:val="00CA6657"/>
    <w:rsid w:val="00CA67F4"/>
    <w:rsid w:val="00CA6D74"/>
    <w:rsid w:val="00CA76B8"/>
    <w:rsid w:val="00CA781E"/>
    <w:rsid w:val="00CB1B1C"/>
    <w:rsid w:val="00CB2062"/>
    <w:rsid w:val="00CB341D"/>
    <w:rsid w:val="00CB36E6"/>
    <w:rsid w:val="00CB37F8"/>
    <w:rsid w:val="00CB3BA3"/>
    <w:rsid w:val="00CB4272"/>
    <w:rsid w:val="00CB7B14"/>
    <w:rsid w:val="00CB7DC3"/>
    <w:rsid w:val="00CB7ED3"/>
    <w:rsid w:val="00CC0268"/>
    <w:rsid w:val="00CC02B4"/>
    <w:rsid w:val="00CC0A90"/>
    <w:rsid w:val="00CC12C1"/>
    <w:rsid w:val="00CC1983"/>
    <w:rsid w:val="00CC2389"/>
    <w:rsid w:val="00CC3BF2"/>
    <w:rsid w:val="00CC4310"/>
    <w:rsid w:val="00CC4E12"/>
    <w:rsid w:val="00CC4F72"/>
    <w:rsid w:val="00CC5BE1"/>
    <w:rsid w:val="00CC75A2"/>
    <w:rsid w:val="00CC7893"/>
    <w:rsid w:val="00CC791E"/>
    <w:rsid w:val="00CC7A18"/>
    <w:rsid w:val="00CC7C5C"/>
    <w:rsid w:val="00CC7D70"/>
    <w:rsid w:val="00CC7E43"/>
    <w:rsid w:val="00CD0E2F"/>
    <w:rsid w:val="00CD12DB"/>
    <w:rsid w:val="00CD135C"/>
    <w:rsid w:val="00CD174D"/>
    <w:rsid w:val="00CD1D49"/>
    <w:rsid w:val="00CD1DA1"/>
    <w:rsid w:val="00CD2BE9"/>
    <w:rsid w:val="00CD2F20"/>
    <w:rsid w:val="00CD2F41"/>
    <w:rsid w:val="00CD3546"/>
    <w:rsid w:val="00CD5345"/>
    <w:rsid w:val="00CD5ED4"/>
    <w:rsid w:val="00CD5EF2"/>
    <w:rsid w:val="00CD5FAA"/>
    <w:rsid w:val="00CD622E"/>
    <w:rsid w:val="00CD6B20"/>
    <w:rsid w:val="00CD72D9"/>
    <w:rsid w:val="00CE0095"/>
    <w:rsid w:val="00CE0D35"/>
    <w:rsid w:val="00CE1123"/>
    <w:rsid w:val="00CE1291"/>
    <w:rsid w:val="00CE1339"/>
    <w:rsid w:val="00CE1FA4"/>
    <w:rsid w:val="00CE3967"/>
    <w:rsid w:val="00CE3D34"/>
    <w:rsid w:val="00CE4259"/>
    <w:rsid w:val="00CE47E6"/>
    <w:rsid w:val="00CE4DC2"/>
    <w:rsid w:val="00CE61CC"/>
    <w:rsid w:val="00CE693D"/>
    <w:rsid w:val="00CE6E42"/>
    <w:rsid w:val="00CE7B5D"/>
    <w:rsid w:val="00CF1064"/>
    <w:rsid w:val="00CF20B7"/>
    <w:rsid w:val="00CF3707"/>
    <w:rsid w:val="00CF3760"/>
    <w:rsid w:val="00CF4A58"/>
    <w:rsid w:val="00CF59CC"/>
    <w:rsid w:val="00CF6275"/>
    <w:rsid w:val="00CF62F8"/>
    <w:rsid w:val="00CF65F4"/>
    <w:rsid w:val="00CF6692"/>
    <w:rsid w:val="00CF67C8"/>
    <w:rsid w:val="00CF6CBD"/>
    <w:rsid w:val="00CF7441"/>
    <w:rsid w:val="00D00D16"/>
    <w:rsid w:val="00D0307F"/>
    <w:rsid w:val="00D03B88"/>
    <w:rsid w:val="00D03C6C"/>
    <w:rsid w:val="00D04434"/>
    <w:rsid w:val="00D04760"/>
    <w:rsid w:val="00D04A95"/>
    <w:rsid w:val="00D06288"/>
    <w:rsid w:val="00D068C7"/>
    <w:rsid w:val="00D07545"/>
    <w:rsid w:val="00D07FAA"/>
    <w:rsid w:val="00D10A8A"/>
    <w:rsid w:val="00D11045"/>
    <w:rsid w:val="00D1182B"/>
    <w:rsid w:val="00D128A4"/>
    <w:rsid w:val="00D147C8"/>
    <w:rsid w:val="00D15131"/>
    <w:rsid w:val="00D156AA"/>
    <w:rsid w:val="00D156EA"/>
    <w:rsid w:val="00D15B26"/>
    <w:rsid w:val="00D16283"/>
    <w:rsid w:val="00D16324"/>
    <w:rsid w:val="00D164C7"/>
    <w:rsid w:val="00D16FA2"/>
    <w:rsid w:val="00D17070"/>
    <w:rsid w:val="00D1764D"/>
    <w:rsid w:val="00D202E0"/>
    <w:rsid w:val="00D20954"/>
    <w:rsid w:val="00D21124"/>
    <w:rsid w:val="00D213D6"/>
    <w:rsid w:val="00D21C39"/>
    <w:rsid w:val="00D21F5D"/>
    <w:rsid w:val="00D21FC6"/>
    <w:rsid w:val="00D2243A"/>
    <w:rsid w:val="00D227A6"/>
    <w:rsid w:val="00D24412"/>
    <w:rsid w:val="00D245BD"/>
    <w:rsid w:val="00D2497D"/>
    <w:rsid w:val="00D26D3C"/>
    <w:rsid w:val="00D27234"/>
    <w:rsid w:val="00D30697"/>
    <w:rsid w:val="00D30DB9"/>
    <w:rsid w:val="00D319F5"/>
    <w:rsid w:val="00D325E8"/>
    <w:rsid w:val="00D33212"/>
    <w:rsid w:val="00D33393"/>
    <w:rsid w:val="00D33500"/>
    <w:rsid w:val="00D33B2C"/>
    <w:rsid w:val="00D33CED"/>
    <w:rsid w:val="00D33D36"/>
    <w:rsid w:val="00D33F1E"/>
    <w:rsid w:val="00D3480B"/>
    <w:rsid w:val="00D34D94"/>
    <w:rsid w:val="00D35849"/>
    <w:rsid w:val="00D35B2A"/>
    <w:rsid w:val="00D3658A"/>
    <w:rsid w:val="00D36709"/>
    <w:rsid w:val="00D36882"/>
    <w:rsid w:val="00D370BB"/>
    <w:rsid w:val="00D40457"/>
    <w:rsid w:val="00D409E2"/>
    <w:rsid w:val="00D41860"/>
    <w:rsid w:val="00D41A27"/>
    <w:rsid w:val="00D41AF3"/>
    <w:rsid w:val="00D41F8C"/>
    <w:rsid w:val="00D42294"/>
    <w:rsid w:val="00D4241D"/>
    <w:rsid w:val="00D427D7"/>
    <w:rsid w:val="00D428B8"/>
    <w:rsid w:val="00D43F32"/>
    <w:rsid w:val="00D44E62"/>
    <w:rsid w:val="00D45396"/>
    <w:rsid w:val="00D47824"/>
    <w:rsid w:val="00D47956"/>
    <w:rsid w:val="00D47D0F"/>
    <w:rsid w:val="00D51570"/>
    <w:rsid w:val="00D51E3B"/>
    <w:rsid w:val="00D52E59"/>
    <w:rsid w:val="00D53459"/>
    <w:rsid w:val="00D5368C"/>
    <w:rsid w:val="00D53E9E"/>
    <w:rsid w:val="00D53F30"/>
    <w:rsid w:val="00D552A3"/>
    <w:rsid w:val="00D556AD"/>
    <w:rsid w:val="00D56791"/>
    <w:rsid w:val="00D57022"/>
    <w:rsid w:val="00D57671"/>
    <w:rsid w:val="00D5794E"/>
    <w:rsid w:val="00D60381"/>
    <w:rsid w:val="00D605BA"/>
    <w:rsid w:val="00D614CA"/>
    <w:rsid w:val="00D616DE"/>
    <w:rsid w:val="00D62201"/>
    <w:rsid w:val="00D63958"/>
    <w:rsid w:val="00D63CC5"/>
    <w:rsid w:val="00D64638"/>
    <w:rsid w:val="00D64913"/>
    <w:rsid w:val="00D64F42"/>
    <w:rsid w:val="00D651D1"/>
    <w:rsid w:val="00D66180"/>
    <w:rsid w:val="00D66460"/>
    <w:rsid w:val="00D6651A"/>
    <w:rsid w:val="00D671D8"/>
    <w:rsid w:val="00D674AB"/>
    <w:rsid w:val="00D70919"/>
    <w:rsid w:val="00D70D01"/>
    <w:rsid w:val="00D713AF"/>
    <w:rsid w:val="00D717BB"/>
    <w:rsid w:val="00D71C35"/>
    <w:rsid w:val="00D72150"/>
    <w:rsid w:val="00D7226B"/>
    <w:rsid w:val="00D723FB"/>
    <w:rsid w:val="00D72707"/>
    <w:rsid w:val="00D73514"/>
    <w:rsid w:val="00D736B7"/>
    <w:rsid w:val="00D73A90"/>
    <w:rsid w:val="00D75066"/>
    <w:rsid w:val="00D75A9C"/>
    <w:rsid w:val="00D764C9"/>
    <w:rsid w:val="00D769E2"/>
    <w:rsid w:val="00D76B50"/>
    <w:rsid w:val="00D77B70"/>
    <w:rsid w:val="00D807AD"/>
    <w:rsid w:val="00D80C13"/>
    <w:rsid w:val="00D8111D"/>
    <w:rsid w:val="00D81367"/>
    <w:rsid w:val="00D82136"/>
    <w:rsid w:val="00D828D6"/>
    <w:rsid w:val="00D829C8"/>
    <w:rsid w:val="00D836B1"/>
    <w:rsid w:val="00D84338"/>
    <w:rsid w:val="00D84BB2"/>
    <w:rsid w:val="00D85640"/>
    <w:rsid w:val="00D858C8"/>
    <w:rsid w:val="00D8652F"/>
    <w:rsid w:val="00D8657A"/>
    <w:rsid w:val="00D875D1"/>
    <w:rsid w:val="00D877AC"/>
    <w:rsid w:val="00D9073E"/>
    <w:rsid w:val="00D90871"/>
    <w:rsid w:val="00D90B55"/>
    <w:rsid w:val="00D9155F"/>
    <w:rsid w:val="00D91590"/>
    <w:rsid w:val="00D916E9"/>
    <w:rsid w:val="00D92B12"/>
    <w:rsid w:val="00D92BE9"/>
    <w:rsid w:val="00D93E56"/>
    <w:rsid w:val="00D9403F"/>
    <w:rsid w:val="00D945A7"/>
    <w:rsid w:val="00D94D38"/>
    <w:rsid w:val="00D94E38"/>
    <w:rsid w:val="00D94F96"/>
    <w:rsid w:val="00D95609"/>
    <w:rsid w:val="00D959B4"/>
    <w:rsid w:val="00D959FF"/>
    <w:rsid w:val="00D96128"/>
    <w:rsid w:val="00D961B2"/>
    <w:rsid w:val="00D9669F"/>
    <w:rsid w:val="00DA13D6"/>
    <w:rsid w:val="00DA2138"/>
    <w:rsid w:val="00DA265C"/>
    <w:rsid w:val="00DA3041"/>
    <w:rsid w:val="00DA3165"/>
    <w:rsid w:val="00DA3DCD"/>
    <w:rsid w:val="00DA42C0"/>
    <w:rsid w:val="00DA44DE"/>
    <w:rsid w:val="00DA530D"/>
    <w:rsid w:val="00DA6435"/>
    <w:rsid w:val="00DA6A3D"/>
    <w:rsid w:val="00DA6EF3"/>
    <w:rsid w:val="00DA712E"/>
    <w:rsid w:val="00DA7EA6"/>
    <w:rsid w:val="00DB0617"/>
    <w:rsid w:val="00DB0A34"/>
    <w:rsid w:val="00DB0BFC"/>
    <w:rsid w:val="00DB103E"/>
    <w:rsid w:val="00DB14A5"/>
    <w:rsid w:val="00DB277E"/>
    <w:rsid w:val="00DB3DB4"/>
    <w:rsid w:val="00DB40B8"/>
    <w:rsid w:val="00DB565F"/>
    <w:rsid w:val="00DB5A74"/>
    <w:rsid w:val="00DB620A"/>
    <w:rsid w:val="00DB7370"/>
    <w:rsid w:val="00DC0979"/>
    <w:rsid w:val="00DC0B48"/>
    <w:rsid w:val="00DC14AD"/>
    <w:rsid w:val="00DC1CD7"/>
    <w:rsid w:val="00DC3832"/>
    <w:rsid w:val="00DC3EB2"/>
    <w:rsid w:val="00DC40A6"/>
    <w:rsid w:val="00DC4FA4"/>
    <w:rsid w:val="00DC645D"/>
    <w:rsid w:val="00DC6B54"/>
    <w:rsid w:val="00DC7A51"/>
    <w:rsid w:val="00DD000F"/>
    <w:rsid w:val="00DD0151"/>
    <w:rsid w:val="00DD1072"/>
    <w:rsid w:val="00DD1111"/>
    <w:rsid w:val="00DD1452"/>
    <w:rsid w:val="00DD1CF1"/>
    <w:rsid w:val="00DD2BCF"/>
    <w:rsid w:val="00DD2EC6"/>
    <w:rsid w:val="00DD313C"/>
    <w:rsid w:val="00DD3B1E"/>
    <w:rsid w:val="00DD4CE3"/>
    <w:rsid w:val="00DD4D1E"/>
    <w:rsid w:val="00DD5180"/>
    <w:rsid w:val="00DD5C57"/>
    <w:rsid w:val="00DD6343"/>
    <w:rsid w:val="00DD69AA"/>
    <w:rsid w:val="00DD7D92"/>
    <w:rsid w:val="00DE028A"/>
    <w:rsid w:val="00DE1A81"/>
    <w:rsid w:val="00DE1C27"/>
    <w:rsid w:val="00DE1D88"/>
    <w:rsid w:val="00DE20A0"/>
    <w:rsid w:val="00DE2B9F"/>
    <w:rsid w:val="00DE3567"/>
    <w:rsid w:val="00DE3DC7"/>
    <w:rsid w:val="00DE4CE7"/>
    <w:rsid w:val="00DE5AC2"/>
    <w:rsid w:val="00DE5B5F"/>
    <w:rsid w:val="00DE5C1C"/>
    <w:rsid w:val="00DE5F58"/>
    <w:rsid w:val="00DE6B8D"/>
    <w:rsid w:val="00DE6F43"/>
    <w:rsid w:val="00DE74F4"/>
    <w:rsid w:val="00DE7B88"/>
    <w:rsid w:val="00DF163E"/>
    <w:rsid w:val="00DF2204"/>
    <w:rsid w:val="00DF226D"/>
    <w:rsid w:val="00DF3212"/>
    <w:rsid w:val="00DF3733"/>
    <w:rsid w:val="00DF51C5"/>
    <w:rsid w:val="00DF5845"/>
    <w:rsid w:val="00DF614E"/>
    <w:rsid w:val="00DF77F2"/>
    <w:rsid w:val="00E00696"/>
    <w:rsid w:val="00E009A2"/>
    <w:rsid w:val="00E01592"/>
    <w:rsid w:val="00E01A7D"/>
    <w:rsid w:val="00E01FD2"/>
    <w:rsid w:val="00E02F9F"/>
    <w:rsid w:val="00E03651"/>
    <w:rsid w:val="00E03808"/>
    <w:rsid w:val="00E038E1"/>
    <w:rsid w:val="00E04EAF"/>
    <w:rsid w:val="00E05625"/>
    <w:rsid w:val="00E05DEF"/>
    <w:rsid w:val="00E060C2"/>
    <w:rsid w:val="00E06324"/>
    <w:rsid w:val="00E06AD4"/>
    <w:rsid w:val="00E06E37"/>
    <w:rsid w:val="00E076EE"/>
    <w:rsid w:val="00E07B81"/>
    <w:rsid w:val="00E07EB7"/>
    <w:rsid w:val="00E10A1D"/>
    <w:rsid w:val="00E10AFD"/>
    <w:rsid w:val="00E1101F"/>
    <w:rsid w:val="00E11174"/>
    <w:rsid w:val="00E113DE"/>
    <w:rsid w:val="00E11D2A"/>
    <w:rsid w:val="00E12B11"/>
    <w:rsid w:val="00E12EE9"/>
    <w:rsid w:val="00E12FB0"/>
    <w:rsid w:val="00E138F3"/>
    <w:rsid w:val="00E13E02"/>
    <w:rsid w:val="00E147BB"/>
    <w:rsid w:val="00E14814"/>
    <w:rsid w:val="00E150F0"/>
    <w:rsid w:val="00E15600"/>
    <w:rsid w:val="00E15602"/>
    <w:rsid w:val="00E15837"/>
    <w:rsid w:val="00E1591B"/>
    <w:rsid w:val="00E162C9"/>
    <w:rsid w:val="00E163F3"/>
    <w:rsid w:val="00E16A50"/>
    <w:rsid w:val="00E16B99"/>
    <w:rsid w:val="00E17F0C"/>
    <w:rsid w:val="00E20283"/>
    <w:rsid w:val="00E204A2"/>
    <w:rsid w:val="00E204AC"/>
    <w:rsid w:val="00E20B4D"/>
    <w:rsid w:val="00E21CC9"/>
    <w:rsid w:val="00E223C3"/>
    <w:rsid w:val="00E23A06"/>
    <w:rsid w:val="00E23A33"/>
    <w:rsid w:val="00E249D5"/>
    <w:rsid w:val="00E25017"/>
    <w:rsid w:val="00E25049"/>
    <w:rsid w:val="00E25672"/>
    <w:rsid w:val="00E25726"/>
    <w:rsid w:val="00E258E1"/>
    <w:rsid w:val="00E26F73"/>
    <w:rsid w:val="00E278FD"/>
    <w:rsid w:val="00E303CF"/>
    <w:rsid w:val="00E30A34"/>
    <w:rsid w:val="00E30C73"/>
    <w:rsid w:val="00E32F0E"/>
    <w:rsid w:val="00E33756"/>
    <w:rsid w:val="00E3381D"/>
    <w:rsid w:val="00E33C68"/>
    <w:rsid w:val="00E33F6B"/>
    <w:rsid w:val="00E34E2C"/>
    <w:rsid w:val="00E34EEB"/>
    <w:rsid w:val="00E34EF4"/>
    <w:rsid w:val="00E355D6"/>
    <w:rsid w:val="00E36048"/>
    <w:rsid w:val="00E3687C"/>
    <w:rsid w:val="00E37F06"/>
    <w:rsid w:val="00E4041F"/>
    <w:rsid w:val="00E423B2"/>
    <w:rsid w:val="00E43266"/>
    <w:rsid w:val="00E44EB9"/>
    <w:rsid w:val="00E45883"/>
    <w:rsid w:val="00E45B01"/>
    <w:rsid w:val="00E45BDC"/>
    <w:rsid w:val="00E45EA5"/>
    <w:rsid w:val="00E46358"/>
    <w:rsid w:val="00E469E7"/>
    <w:rsid w:val="00E46BC2"/>
    <w:rsid w:val="00E471DC"/>
    <w:rsid w:val="00E47DD4"/>
    <w:rsid w:val="00E501FC"/>
    <w:rsid w:val="00E50224"/>
    <w:rsid w:val="00E50E3F"/>
    <w:rsid w:val="00E50EB4"/>
    <w:rsid w:val="00E50ED1"/>
    <w:rsid w:val="00E515E6"/>
    <w:rsid w:val="00E51EE1"/>
    <w:rsid w:val="00E528A4"/>
    <w:rsid w:val="00E531AC"/>
    <w:rsid w:val="00E532FC"/>
    <w:rsid w:val="00E53531"/>
    <w:rsid w:val="00E5366C"/>
    <w:rsid w:val="00E53F8C"/>
    <w:rsid w:val="00E54CFC"/>
    <w:rsid w:val="00E55155"/>
    <w:rsid w:val="00E559B4"/>
    <w:rsid w:val="00E55BB0"/>
    <w:rsid w:val="00E55D06"/>
    <w:rsid w:val="00E561E2"/>
    <w:rsid w:val="00E561FC"/>
    <w:rsid w:val="00E5689B"/>
    <w:rsid w:val="00E56B07"/>
    <w:rsid w:val="00E578E6"/>
    <w:rsid w:val="00E60611"/>
    <w:rsid w:val="00E6096A"/>
    <w:rsid w:val="00E609E5"/>
    <w:rsid w:val="00E60B9C"/>
    <w:rsid w:val="00E60F27"/>
    <w:rsid w:val="00E60FA2"/>
    <w:rsid w:val="00E62E3A"/>
    <w:rsid w:val="00E62F9A"/>
    <w:rsid w:val="00E63C93"/>
    <w:rsid w:val="00E64D93"/>
    <w:rsid w:val="00E653A8"/>
    <w:rsid w:val="00E65EDB"/>
    <w:rsid w:val="00E66011"/>
    <w:rsid w:val="00E6611B"/>
    <w:rsid w:val="00E661B4"/>
    <w:rsid w:val="00E6640D"/>
    <w:rsid w:val="00E66927"/>
    <w:rsid w:val="00E66B9D"/>
    <w:rsid w:val="00E67482"/>
    <w:rsid w:val="00E6755F"/>
    <w:rsid w:val="00E6779E"/>
    <w:rsid w:val="00E677B8"/>
    <w:rsid w:val="00E67806"/>
    <w:rsid w:val="00E67FA1"/>
    <w:rsid w:val="00E70287"/>
    <w:rsid w:val="00E70448"/>
    <w:rsid w:val="00E704F6"/>
    <w:rsid w:val="00E70D69"/>
    <w:rsid w:val="00E70DDD"/>
    <w:rsid w:val="00E71927"/>
    <w:rsid w:val="00E71D0C"/>
    <w:rsid w:val="00E733DE"/>
    <w:rsid w:val="00E7387D"/>
    <w:rsid w:val="00E73D53"/>
    <w:rsid w:val="00E7434C"/>
    <w:rsid w:val="00E74716"/>
    <w:rsid w:val="00E74BF3"/>
    <w:rsid w:val="00E74C2B"/>
    <w:rsid w:val="00E74FB5"/>
    <w:rsid w:val="00E75111"/>
    <w:rsid w:val="00E76B45"/>
    <w:rsid w:val="00E77296"/>
    <w:rsid w:val="00E773B9"/>
    <w:rsid w:val="00E777AF"/>
    <w:rsid w:val="00E77DB2"/>
    <w:rsid w:val="00E8082F"/>
    <w:rsid w:val="00E82C55"/>
    <w:rsid w:val="00E838C7"/>
    <w:rsid w:val="00E8499F"/>
    <w:rsid w:val="00E85143"/>
    <w:rsid w:val="00E85796"/>
    <w:rsid w:val="00E87527"/>
    <w:rsid w:val="00E87EF7"/>
    <w:rsid w:val="00E9047B"/>
    <w:rsid w:val="00E912C8"/>
    <w:rsid w:val="00E91E27"/>
    <w:rsid w:val="00E91EBC"/>
    <w:rsid w:val="00E923FA"/>
    <w:rsid w:val="00E929C5"/>
    <w:rsid w:val="00E93191"/>
    <w:rsid w:val="00E93763"/>
    <w:rsid w:val="00E93FF0"/>
    <w:rsid w:val="00E94B41"/>
    <w:rsid w:val="00E94E0A"/>
    <w:rsid w:val="00E95525"/>
    <w:rsid w:val="00E955BC"/>
    <w:rsid w:val="00E96085"/>
    <w:rsid w:val="00E96C4C"/>
    <w:rsid w:val="00E96EE3"/>
    <w:rsid w:val="00E971D2"/>
    <w:rsid w:val="00E97936"/>
    <w:rsid w:val="00EA0141"/>
    <w:rsid w:val="00EA12B8"/>
    <w:rsid w:val="00EA1B09"/>
    <w:rsid w:val="00EA263E"/>
    <w:rsid w:val="00EA2A3F"/>
    <w:rsid w:val="00EA2AAE"/>
    <w:rsid w:val="00EA2EC0"/>
    <w:rsid w:val="00EA427A"/>
    <w:rsid w:val="00EA4CF2"/>
    <w:rsid w:val="00EA53A8"/>
    <w:rsid w:val="00EA55C5"/>
    <w:rsid w:val="00EA57F0"/>
    <w:rsid w:val="00EA5ECD"/>
    <w:rsid w:val="00EA723B"/>
    <w:rsid w:val="00EB0AEE"/>
    <w:rsid w:val="00EB0F2C"/>
    <w:rsid w:val="00EB1031"/>
    <w:rsid w:val="00EB1486"/>
    <w:rsid w:val="00EB2095"/>
    <w:rsid w:val="00EB253C"/>
    <w:rsid w:val="00EB27BE"/>
    <w:rsid w:val="00EB293A"/>
    <w:rsid w:val="00EB2D8D"/>
    <w:rsid w:val="00EB2F4C"/>
    <w:rsid w:val="00EB3D03"/>
    <w:rsid w:val="00EB3EC7"/>
    <w:rsid w:val="00EB409B"/>
    <w:rsid w:val="00EB47AA"/>
    <w:rsid w:val="00EB4888"/>
    <w:rsid w:val="00EB623F"/>
    <w:rsid w:val="00EB6246"/>
    <w:rsid w:val="00EB6350"/>
    <w:rsid w:val="00EB687A"/>
    <w:rsid w:val="00EB7C82"/>
    <w:rsid w:val="00EB7D78"/>
    <w:rsid w:val="00EC03AF"/>
    <w:rsid w:val="00EC1910"/>
    <w:rsid w:val="00EC1B75"/>
    <w:rsid w:val="00EC2086"/>
    <w:rsid w:val="00EC2821"/>
    <w:rsid w:val="00EC29D5"/>
    <w:rsid w:val="00EC2F62"/>
    <w:rsid w:val="00EC4655"/>
    <w:rsid w:val="00EC4B70"/>
    <w:rsid w:val="00EC5994"/>
    <w:rsid w:val="00EC5D4B"/>
    <w:rsid w:val="00EC62EB"/>
    <w:rsid w:val="00EC6BA6"/>
    <w:rsid w:val="00EC6CD0"/>
    <w:rsid w:val="00EC6E9F"/>
    <w:rsid w:val="00EC779E"/>
    <w:rsid w:val="00EC7FA6"/>
    <w:rsid w:val="00ED0CA8"/>
    <w:rsid w:val="00ED1536"/>
    <w:rsid w:val="00ED1651"/>
    <w:rsid w:val="00ED1F49"/>
    <w:rsid w:val="00ED1F81"/>
    <w:rsid w:val="00ED28B2"/>
    <w:rsid w:val="00ED2C9F"/>
    <w:rsid w:val="00ED37A2"/>
    <w:rsid w:val="00ED385D"/>
    <w:rsid w:val="00ED44F0"/>
    <w:rsid w:val="00ED4543"/>
    <w:rsid w:val="00ED46C7"/>
    <w:rsid w:val="00ED47CB"/>
    <w:rsid w:val="00ED4B33"/>
    <w:rsid w:val="00ED5993"/>
    <w:rsid w:val="00ED5FAF"/>
    <w:rsid w:val="00ED65DA"/>
    <w:rsid w:val="00ED669C"/>
    <w:rsid w:val="00ED6BAE"/>
    <w:rsid w:val="00ED7269"/>
    <w:rsid w:val="00ED7CA9"/>
    <w:rsid w:val="00ED7DD6"/>
    <w:rsid w:val="00ED7FA2"/>
    <w:rsid w:val="00EE060B"/>
    <w:rsid w:val="00EE08DF"/>
    <w:rsid w:val="00EE0C1B"/>
    <w:rsid w:val="00EE15A1"/>
    <w:rsid w:val="00EE21B2"/>
    <w:rsid w:val="00EE27ED"/>
    <w:rsid w:val="00EE2971"/>
    <w:rsid w:val="00EE2A7C"/>
    <w:rsid w:val="00EE2C42"/>
    <w:rsid w:val="00EE319E"/>
    <w:rsid w:val="00EE341B"/>
    <w:rsid w:val="00EE4453"/>
    <w:rsid w:val="00EE4ABB"/>
    <w:rsid w:val="00EE53AF"/>
    <w:rsid w:val="00EE5736"/>
    <w:rsid w:val="00EE5FCE"/>
    <w:rsid w:val="00EE62DB"/>
    <w:rsid w:val="00EE6BBD"/>
    <w:rsid w:val="00EE6E1E"/>
    <w:rsid w:val="00EE705F"/>
    <w:rsid w:val="00EE796A"/>
    <w:rsid w:val="00EF00DA"/>
    <w:rsid w:val="00EF015C"/>
    <w:rsid w:val="00EF01E1"/>
    <w:rsid w:val="00EF1220"/>
    <w:rsid w:val="00EF12AC"/>
    <w:rsid w:val="00EF1462"/>
    <w:rsid w:val="00EF2160"/>
    <w:rsid w:val="00EF24A5"/>
    <w:rsid w:val="00EF2B16"/>
    <w:rsid w:val="00EF2C62"/>
    <w:rsid w:val="00EF2CDC"/>
    <w:rsid w:val="00EF3E20"/>
    <w:rsid w:val="00EF4334"/>
    <w:rsid w:val="00EF4A44"/>
    <w:rsid w:val="00EF54FD"/>
    <w:rsid w:val="00EF72D7"/>
    <w:rsid w:val="00EF7405"/>
    <w:rsid w:val="00EF7B96"/>
    <w:rsid w:val="00F00D16"/>
    <w:rsid w:val="00F016EC"/>
    <w:rsid w:val="00F0233D"/>
    <w:rsid w:val="00F036AD"/>
    <w:rsid w:val="00F0378B"/>
    <w:rsid w:val="00F0473A"/>
    <w:rsid w:val="00F04C55"/>
    <w:rsid w:val="00F05630"/>
    <w:rsid w:val="00F06031"/>
    <w:rsid w:val="00F06453"/>
    <w:rsid w:val="00F06AFC"/>
    <w:rsid w:val="00F06CFE"/>
    <w:rsid w:val="00F07001"/>
    <w:rsid w:val="00F07F0D"/>
    <w:rsid w:val="00F101A1"/>
    <w:rsid w:val="00F10BF0"/>
    <w:rsid w:val="00F10F0D"/>
    <w:rsid w:val="00F11725"/>
    <w:rsid w:val="00F11929"/>
    <w:rsid w:val="00F11EB0"/>
    <w:rsid w:val="00F12942"/>
    <w:rsid w:val="00F13112"/>
    <w:rsid w:val="00F13291"/>
    <w:rsid w:val="00F1341F"/>
    <w:rsid w:val="00F1667A"/>
    <w:rsid w:val="00F16FE6"/>
    <w:rsid w:val="00F1720A"/>
    <w:rsid w:val="00F177A8"/>
    <w:rsid w:val="00F17A37"/>
    <w:rsid w:val="00F2259A"/>
    <w:rsid w:val="00F22702"/>
    <w:rsid w:val="00F2289F"/>
    <w:rsid w:val="00F22A85"/>
    <w:rsid w:val="00F238BD"/>
    <w:rsid w:val="00F24992"/>
    <w:rsid w:val="00F24B57"/>
    <w:rsid w:val="00F257A5"/>
    <w:rsid w:val="00F25A69"/>
    <w:rsid w:val="00F25BC2"/>
    <w:rsid w:val="00F26156"/>
    <w:rsid w:val="00F2631F"/>
    <w:rsid w:val="00F266F2"/>
    <w:rsid w:val="00F26716"/>
    <w:rsid w:val="00F30031"/>
    <w:rsid w:val="00F3130A"/>
    <w:rsid w:val="00F31899"/>
    <w:rsid w:val="00F32DFC"/>
    <w:rsid w:val="00F32E9F"/>
    <w:rsid w:val="00F32F2F"/>
    <w:rsid w:val="00F33EB2"/>
    <w:rsid w:val="00F33F3F"/>
    <w:rsid w:val="00F343B5"/>
    <w:rsid w:val="00F34724"/>
    <w:rsid w:val="00F35BDD"/>
    <w:rsid w:val="00F35EF0"/>
    <w:rsid w:val="00F368B7"/>
    <w:rsid w:val="00F3712D"/>
    <w:rsid w:val="00F3781F"/>
    <w:rsid w:val="00F37A00"/>
    <w:rsid w:val="00F403FD"/>
    <w:rsid w:val="00F40D03"/>
    <w:rsid w:val="00F41487"/>
    <w:rsid w:val="00F41E72"/>
    <w:rsid w:val="00F43619"/>
    <w:rsid w:val="00F43A43"/>
    <w:rsid w:val="00F45BDF"/>
    <w:rsid w:val="00F46705"/>
    <w:rsid w:val="00F46AFB"/>
    <w:rsid w:val="00F46F5D"/>
    <w:rsid w:val="00F50300"/>
    <w:rsid w:val="00F50D03"/>
    <w:rsid w:val="00F52018"/>
    <w:rsid w:val="00F52363"/>
    <w:rsid w:val="00F529A7"/>
    <w:rsid w:val="00F52EBD"/>
    <w:rsid w:val="00F531DE"/>
    <w:rsid w:val="00F5414B"/>
    <w:rsid w:val="00F541D4"/>
    <w:rsid w:val="00F54D4D"/>
    <w:rsid w:val="00F54D75"/>
    <w:rsid w:val="00F550C7"/>
    <w:rsid w:val="00F55B56"/>
    <w:rsid w:val="00F5636E"/>
    <w:rsid w:val="00F56E39"/>
    <w:rsid w:val="00F57285"/>
    <w:rsid w:val="00F605DA"/>
    <w:rsid w:val="00F60708"/>
    <w:rsid w:val="00F60DE4"/>
    <w:rsid w:val="00F623E9"/>
    <w:rsid w:val="00F63130"/>
    <w:rsid w:val="00F63951"/>
    <w:rsid w:val="00F63C86"/>
    <w:rsid w:val="00F64EC8"/>
    <w:rsid w:val="00F65292"/>
    <w:rsid w:val="00F665E9"/>
    <w:rsid w:val="00F67190"/>
    <w:rsid w:val="00F67303"/>
    <w:rsid w:val="00F67654"/>
    <w:rsid w:val="00F70C6D"/>
    <w:rsid w:val="00F70FA2"/>
    <w:rsid w:val="00F7257A"/>
    <w:rsid w:val="00F72905"/>
    <w:rsid w:val="00F72CB5"/>
    <w:rsid w:val="00F7429D"/>
    <w:rsid w:val="00F74DE0"/>
    <w:rsid w:val="00F74FCC"/>
    <w:rsid w:val="00F764E2"/>
    <w:rsid w:val="00F766BE"/>
    <w:rsid w:val="00F76EF8"/>
    <w:rsid w:val="00F77DBF"/>
    <w:rsid w:val="00F77EB9"/>
    <w:rsid w:val="00F80635"/>
    <w:rsid w:val="00F80E86"/>
    <w:rsid w:val="00F80F43"/>
    <w:rsid w:val="00F8115F"/>
    <w:rsid w:val="00F815D1"/>
    <w:rsid w:val="00F81E7E"/>
    <w:rsid w:val="00F81F0F"/>
    <w:rsid w:val="00F825F4"/>
    <w:rsid w:val="00F83850"/>
    <w:rsid w:val="00F8399C"/>
    <w:rsid w:val="00F8492F"/>
    <w:rsid w:val="00F84F2D"/>
    <w:rsid w:val="00F851C8"/>
    <w:rsid w:val="00F85B91"/>
    <w:rsid w:val="00F86382"/>
    <w:rsid w:val="00F86824"/>
    <w:rsid w:val="00F86970"/>
    <w:rsid w:val="00F86A7C"/>
    <w:rsid w:val="00F86DCF"/>
    <w:rsid w:val="00F91433"/>
    <w:rsid w:val="00F91809"/>
    <w:rsid w:val="00F92AA1"/>
    <w:rsid w:val="00F93017"/>
    <w:rsid w:val="00F9305E"/>
    <w:rsid w:val="00F932DE"/>
    <w:rsid w:val="00F936D7"/>
    <w:rsid w:val="00F9370A"/>
    <w:rsid w:val="00F93C7C"/>
    <w:rsid w:val="00F946A5"/>
    <w:rsid w:val="00F95248"/>
    <w:rsid w:val="00F963DD"/>
    <w:rsid w:val="00F9641A"/>
    <w:rsid w:val="00F96485"/>
    <w:rsid w:val="00F9668A"/>
    <w:rsid w:val="00F97004"/>
    <w:rsid w:val="00F9701B"/>
    <w:rsid w:val="00FA0824"/>
    <w:rsid w:val="00FA0AD2"/>
    <w:rsid w:val="00FA2045"/>
    <w:rsid w:val="00FA2814"/>
    <w:rsid w:val="00FA2BA2"/>
    <w:rsid w:val="00FA2FAE"/>
    <w:rsid w:val="00FA34F9"/>
    <w:rsid w:val="00FA4943"/>
    <w:rsid w:val="00FA500E"/>
    <w:rsid w:val="00FA5CB6"/>
    <w:rsid w:val="00FA67A3"/>
    <w:rsid w:val="00FA6ADC"/>
    <w:rsid w:val="00FA6BC2"/>
    <w:rsid w:val="00FA7288"/>
    <w:rsid w:val="00FA7A66"/>
    <w:rsid w:val="00FA7AB2"/>
    <w:rsid w:val="00FB087A"/>
    <w:rsid w:val="00FB08A2"/>
    <w:rsid w:val="00FB102B"/>
    <w:rsid w:val="00FB135A"/>
    <w:rsid w:val="00FB1AA9"/>
    <w:rsid w:val="00FB1BEE"/>
    <w:rsid w:val="00FB1E7A"/>
    <w:rsid w:val="00FB2BE0"/>
    <w:rsid w:val="00FB2E81"/>
    <w:rsid w:val="00FB3086"/>
    <w:rsid w:val="00FB320F"/>
    <w:rsid w:val="00FB4B5A"/>
    <w:rsid w:val="00FB4E15"/>
    <w:rsid w:val="00FB56C8"/>
    <w:rsid w:val="00FB5963"/>
    <w:rsid w:val="00FB5DAA"/>
    <w:rsid w:val="00FB729B"/>
    <w:rsid w:val="00FB72A1"/>
    <w:rsid w:val="00FC0415"/>
    <w:rsid w:val="00FC04B9"/>
    <w:rsid w:val="00FC0E46"/>
    <w:rsid w:val="00FC13AA"/>
    <w:rsid w:val="00FC161A"/>
    <w:rsid w:val="00FC1C92"/>
    <w:rsid w:val="00FC1F0C"/>
    <w:rsid w:val="00FC2261"/>
    <w:rsid w:val="00FC23D5"/>
    <w:rsid w:val="00FC28CE"/>
    <w:rsid w:val="00FC366F"/>
    <w:rsid w:val="00FC429F"/>
    <w:rsid w:val="00FC4337"/>
    <w:rsid w:val="00FC4A90"/>
    <w:rsid w:val="00FC4C1A"/>
    <w:rsid w:val="00FC568C"/>
    <w:rsid w:val="00FC5AAF"/>
    <w:rsid w:val="00FC5F7A"/>
    <w:rsid w:val="00FC61A3"/>
    <w:rsid w:val="00FC628F"/>
    <w:rsid w:val="00FC6468"/>
    <w:rsid w:val="00FC6D49"/>
    <w:rsid w:val="00FC712E"/>
    <w:rsid w:val="00FC78B0"/>
    <w:rsid w:val="00FC7CE0"/>
    <w:rsid w:val="00FC7FD2"/>
    <w:rsid w:val="00FD013D"/>
    <w:rsid w:val="00FD1843"/>
    <w:rsid w:val="00FD19B2"/>
    <w:rsid w:val="00FD1A3A"/>
    <w:rsid w:val="00FD1DF6"/>
    <w:rsid w:val="00FD35AC"/>
    <w:rsid w:val="00FD4363"/>
    <w:rsid w:val="00FD4922"/>
    <w:rsid w:val="00FD57E0"/>
    <w:rsid w:val="00FD5B31"/>
    <w:rsid w:val="00FD5BC9"/>
    <w:rsid w:val="00FD6461"/>
    <w:rsid w:val="00FD667A"/>
    <w:rsid w:val="00FD674F"/>
    <w:rsid w:val="00FD7A4A"/>
    <w:rsid w:val="00FD7F0E"/>
    <w:rsid w:val="00FE0281"/>
    <w:rsid w:val="00FE05A0"/>
    <w:rsid w:val="00FE2E4C"/>
    <w:rsid w:val="00FE419B"/>
    <w:rsid w:val="00FE4F9D"/>
    <w:rsid w:val="00FE635E"/>
    <w:rsid w:val="00FE6700"/>
    <w:rsid w:val="00FE7083"/>
    <w:rsid w:val="00FE76AA"/>
    <w:rsid w:val="00FF019F"/>
    <w:rsid w:val="00FF0473"/>
    <w:rsid w:val="00FF066B"/>
    <w:rsid w:val="00FF1427"/>
    <w:rsid w:val="00FF1B2A"/>
    <w:rsid w:val="00FF2160"/>
    <w:rsid w:val="00FF2309"/>
    <w:rsid w:val="00FF2CC8"/>
    <w:rsid w:val="00FF30DE"/>
    <w:rsid w:val="00FF3AD9"/>
    <w:rsid w:val="00FF408C"/>
    <w:rsid w:val="00FF4384"/>
    <w:rsid w:val="00FF4533"/>
    <w:rsid w:val="00FF5271"/>
    <w:rsid w:val="00FF55CE"/>
    <w:rsid w:val="00FF644B"/>
    <w:rsid w:val="00FF68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D70FE605-866A-48F2-99B8-D2858CEDB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0A370C"/>
    <w:pPr>
      <w:jc w:val="center"/>
    </w:pPr>
    <w:rPr>
      <w:noProof/>
    </w:rPr>
  </w:style>
  <w:style w:type="character" w:customStyle="1" w:styleId="EndNoteBibliographyTitleChar">
    <w:name w:val="EndNote Bibliography Title Char"/>
    <w:basedOn w:val="DefaultParagraphFont"/>
    <w:link w:val="EndNoteBibliographyTitle"/>
    <w:rsid w:val="000A370C"/>
    <w:rPr>
      <w:rFonts w:ascii="Calibri" w:hAnsi="Calibri" w:cs="Calibri"/>
      <w:noProof/>
      <w:color w:val="000000"/>
      <w:sz w:val="24"/>
      <w:szCs w:val="24"/>
    </w:rPr>
  </w:style>
  <w:style w:type="paragraph" w:customStyle="1" w:styleId="EndNoteBibliography">
    <w:name w:val="EndNote Bibliography"/>
    <w:basedOn w:val="Normal"/>
    <w:link w:val="EndNoteBibliographyChar"/>
    <w:rsid w:val="000A370C"/>
    <w:rPr>
      <w:noProof/>
    </w:rPr>
  </w:style>
  <w:style w:type="character" w:customStyle="1" w:styleId="EndNoteBibliographyChar">
    <w:name w:val="EndNote Bibliography Char"/>
    <w:basedOn w:val="DefaultParagraphFont"/>
    <w:link w:val="EndNoteBibliography"/>
    <w:rsid w:val="000A370C"/>
    <w:rPr>
      <w:rFonts w:ascii="Calibri" w:hAnsi="Calibri" w:cs="Calibri"/>
      <w:noProof/>
      <w:color w:val="000000"/>
      <w:sz w:val="24"/>
      <w:szCs w:val="24"/>
    </w:rPr>
  </w:style>
  <w:style w:type="character" w:styleId="PlaceholderText">
    <w:name w:val="Placeholder Text"/>
    <w:basedOn w:val="DefaultParagraphFont"/>
    <w:uiPriority w:val="99"/>
    <w:semiHidden/>
    <w:rsid w:val="00610B6F"/>
    <w:rPr>
      <w:color w:val="808080"/>
    </w:rPr>
  </w:style>
  <w:style w:type="character" w:customStyle="1" w:styleId="UnresolvedMention2">
    <w:name w:val="Unresolved Mention2"/>
    <w:basedOn w:val="DefaultParagraphFont"/>
    <w:uiPriority w:val="99"/>
    <w:semiHidden/>
    <w:unhideWhenUsed/>
    <w:rsid w:val="003A29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78549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668850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9F787A-4A16-1F4B-B04F-F25D52330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2</Pages>
  <Words>9455</Words>
  <Characters>53895</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32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22</cp:revision>
  <cp:lastPrinted>2020-06-26T03:35:00Z</cp:lastPrinted>
  <dcterms:created xsi:type="dcterms:W3CDTF">2020-06-26T02:56:00Z</dcterms:created>
  <dcterms:modified xsi:type="dcterms:W3CDTF">2020-07-14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